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C67B53F" w14:textId="77777777" w:rsidR="001F40FB" w:rsidRPr="00CC7C0A" w:rsidRDefault="008F4A18">
      <w:pPr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INFORMATION</w:t>
      </w:r>
    </w:p>
    <w:p w14:paraId="61A13263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016ED97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Content</w:t>
      </w:r>
      <w:r w:rsidR="00060BA8" w:rsidRPr="00CC7C0A">
        <w:rPr>
          <w:rFonts w:ascii="Times New Roman" w:hAnsi="Times New Roman" w:cs="Times New Roman"/>
          <w:b/>
          <w:sz w:val="22"/>
          <w:szCs w:val="22"/>
        </w:rPr>
        <w:t>s</w:t>
      </w:r>
    </w:p>
    <w:p w14:paraId="0AA5635F" w14:textId="77777777" w:rsidR="00060BA8" w:rsidRPr="00CC7C0A" w:rsidRDefault="00060BA8">
      <w:pPr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s and Tables</w:t>
      </w:r>
      <w:bookmarkStart w:id="0" w:name="_GoBack"/>
      <w:bookmarkEnd w:id="0"/>
    </w:p>
    <w:p w14:paraId="05E1D8C2" w14:textId="77777777" w:rsidR="00060BA8" w:rsidRPr="00CC7C0A" w:rsidRDefault="00060BA8">
      <w:pPr>
        <w:rPr>
          <w:rFonts w:ascii="Times New Roman" w:hAnsi="Times New Roman" w:cs="Times New Roman"/>
          <w:b/>
          <w:sz w:val="22"/>
          <w:szCs w:val="22"/>
        </w:rPr>
      </w:pPr>
    </w:p>
    <w:p w14:paraId="44452FCF" w14:textId="77777777" w:rsidR="0035412E" w:rsidRPr="00CC7C0A" w:rsidRDefault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 1.</w:t>
      </w:r>
      <w:r w:rsidRPr="00CC7C0A">
        <w:rPr>
          <w:rFonts w:ascii="Times New Roman" w:hAnsi="Times New Roman" w:cs="Times New Roman"/>
          <w:sz w:val="22"/>
          <w:szCs w:val="22"/>
        </w:rPr>
        <w:t xml:space="preserve"> Female-limited genetic enrichment analyses between endometriosis, BMI and WHRadjBMI GWAS datasets, using independent (r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>&lt;0.2) SNPs. The panels show: (1) The proportion of SNPs nominally associated (P&lt;0.05) with WHRadjBMI (Panel A) or BMI (Panel B) by significance of overall and stage B endometriosis association (P&lt;1.0 x 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 xml:space="preserve">-3 </w:t>
      </w:r>
      <w:r w:rsidRPr="00CC7C0A">
        <w:rPr>
          <w:rFonts w:ascii="Times New Roman" w:hAnsi="Times New Roman" w:cs="Times New Roman"/>
          <w:sz w:val="22"/>
          <w:szCs w:val="22"/>
        </w:rPr>
        <w:t>vs. P≥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; (2) The proportion of SNPs nominally associated (P&lt;0.05) with overall and stage B endometriosis by significance of WHRadjBMI (Panel C) and BMI (Panel D) association (P&lt;1.0 x 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 xml:space="preserve">-3 </w:t>
      </w:r>
      <w:r w:rsidRPr="00CC7C0A">
        <w:rPr>
          <w:rFonts w:ascii="Times New Roman" w:hAnsi="Times New Roman" w:cs="Times New Roman"/>
          <w:sz w:val="22"/>
          <w:szCs w:val="22"/>
        </w:rPr>
        <w:t>vs. P≥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. P-values of chi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 xml:space="preserve"> tests assessing statistical difference between proportions are shown above each set of bars, and 95% confidence intervals of the proportions are given on each bar. For differences with P</w:t>
      </w:r>
      <w:r w:rsidRPr="00CC7C0A">
        <w:rPr>
          <w:rFonts w:ascii="Times New Roman" w:hAnsi="Times New Roman" w:cs="Times New Roman"/>
          <w:sz w:val="22"/>
          <w:szCs w:val="22"/>
          <w:vertAlign w:val="subscript"/>
        </w:rPr>
        <w:t>chisq</w:t>
      </w:r>
      <w:r w:rsidRPr="00CC7C0A">
        <w:rPr>
          <w:rFonts w:ascii="Times New Roman" w:hAnsi="Times New Roman" w:cs="Times New Roman"/>
          <w:sz w:val="22"/>
          <w:szCs w:val="22"/>
        </w:rPr>
        <w:t xml:space="preserve"> &lt; 0.2, empirical p-values are given in brackets (see Methods).</w:t>
      </w:r>
    </w:p>
    <w:p w14:paraId="2D47FBB9" w14:textId="77777777" w:rsidR="0035412E" w:rsidRPr="00CC7C0A" w:rsidRDefault="0035412E">
      <w:pPr>
        <w:rPr>
          <w:rFonts w:ascii="Times New Roman" w:hAnsi="Times New Roman" w:cs="Times New Roman"/>
          <w:sz w:val="22"/>
          <w:szCs w:val="22"/>
        </w:rPr>
      </w:pPr>
    </w:p>
    <w:p w14:paraId="3D90C292" w14:textId="77777777" w:rsidR="0035412E" w:rsidRPr="00CC7C0A" w:rsidRDefault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 2</w:t>
      </w:r>
      <w:r w:rsidRPr="00CC7C0A">
        <w:rPr>
          <w:rFonts w:ascii="Times New Roman" w:hAnsi="Times New Roman" w:cs="Times New Roman"/>
          <w:sz w:val="22"/>
          <w:szCs w:val="22"/>
        </w:rPr>
        <w:t>. Directions of effect of SNPs associated with all (panel A) and stage B endometriosis (panel B) (P&lt;0.001) and WHRadjBMI (P&lt;0.05). Linear regression R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 xml:space="preserve"> and p-values used to test for significant directionality of effects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 w:rsidRPr="00CC7C0A">
        <w:rPr>
          <w:rFonts w:ascii="Times New Roman" w:hAnsi="Times New Roman" w:cs="Times New Roman"/>
          <w:sz w:val="22"/>
          <w:szCs w:val="22"/>
        </w:rPr>
        <w:t>are shown.</w:t>
      </w:r>
    </w:p>
    <w:p w14:paraId="7585371F" w14:textId="77777777" w:rsidR="0035412E" w:rsidRPr="00CC7C0A" w:rsidRDefault="0035412E">
      <w:pPr>
        <w:rPr>
          <w:rFonts w:ascii="Times New Roman" w:hAnsi="Times New Roman" w:cs="Times New Roman"/>
          <w:sz w:val="22"/>
          <w:szCs w:val="22"/>
        </w:rPr>
      </w:pPr>
    </w:p>
    <w:p w14:paraId="12A0A989" w14:textId="77777777" w:rsidR="00060BA8" w:rsidRPr="00CC7C0A" w:rsidRDefault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 3</w:t>
      </w:r>
      <w:r w:rsidRPr="00CC7C0A">
        <w:rPr>
          <w:rFonts w:ascii="Times New Roman" w:hAnsi="Times New Roman" w:cs="Times New Roman"/>
          <w:sz w:val="22"/>
          <w:szCs w:val="22"/>
        </w:rPr>
        <w:t>. Graphical il</w:t>
      </w:r>
      <w:r w:rsidR="00DE4CFD" w:rsidRPr="00CC7C0A">
        <w:rPr>
          <w:rFonts w:ascii="Times New Roman" w:hAnsi="Times New Roman" w:cs="Times New Roman"/>
          <w:sz w:val="22"/>
          <w:szCs w:val="22"/>
        </w:rPr>
        <w:t>lustration of the GRAIL results:</w:t>
      </w:r>
      <w:r w:rsidRPr="00CC7C0A">
        <w:rPr>
          <w:rFonts w:ascii="Times New Roman" w:hAnsi="Times New Roman" w:cs="Times New Roman"/>
          <w:sz w:val="22"/>
          <w:szCs w:val="22"/>
        </w:rPr>
        <w:t xml:space="preserve"> a. Overall endometriosis and WHRadjBMI, 79 genes were detecte</w:t>
      </w:r>
      <w:r w:rsidR="00DE4CFD" w:rsidRPr="00CC7C0A">
        <w:rPr>
          <w:rFonts w:ascii="Times New Roman" w:hAnsi="Times New Roman" w:cs="Times New Roman"/>
          <w:sz w:val="22"/>
          <w:szCs w:val="22"/>
        </w:rPr>
        <w:t>d marked by 72 independent SNPs,</w:t>
      </w:r>
      <w:r w:rsidRPr="00CC7C0A">
        <w:rPr>
          <w:rFonts w:ascii="Times New Roman" w:hAnsi="Times New Roman" w:cs="Times New Roman"/>
          <w:sz w:val="22"/>
          <w:szCs w:val="22"/>
        </w:rPr>
        <w:t xml:space="preserve"> b. Stage B endometriosis and WHRadjBMI, 77 genes were detected marked by 85 independent SNPs.</w:t>
      </w:r>
    </w:p>
    <w:p w14:paraId="38949741" w14:textId="77777777" w:rsidR="00DE4CFD" w:rsidRPr="00CC7C0A" w:rsidRDefault="00DE4CFD">
      <w:pPr>
        <w:rPr>
          <w:rFonts w:ascii="Times New Roman" w:hAnsi="Times New Roman" w:cs="Times New Roman"/>
          <w:sz w:val="22"/>
          <w:szCs w:val="22"/>
        </w:rPr>
      </w:pPr>
    </w:p>
    <w:p w14:paraId="377B7214" w14:textId="77777777" w:rsidR="00DE4CFD" w:rsidRPr="00CC7C0A" w:rsidRDefault="00DE4CFD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 4.</w:t>
      </w:r>
      <w:r w:rsidRPr="00CC7C0A">
        <w:rPr>
          <w:rFonts w:ascii="Times New Roman" w:hAnsi="Times New Roman" w:cs="Times New Roman"/>
          <w:sz w:val="22"/>
          <w:szCs w:val="22"/>
        </w:rPr>
        <w:t xml:space="preserve"> Q-Q plots of observed vs. expected GWAS results for a. Overall endometriosis, b. Stage B endometriosis.</w:t>
      </w:r>
    </w:p>
    <w:p w14:paraId="15D43E76" w14:textId="77777777" w:rsidR="00060BA8" w:rsidRPr="00CC7C0A" w:rsidRDefault="00060BA8">
      <w:pPr>
        <w:rPr>
          <w:rFonts w:ascii="Times New Roman" w:hAnsi="Times New Roman" w:cs="Times New Roman"/>
          <w:b/>
          <w:sz w:val="22"/>
          <w:szCs w:val="22"/>
        </w:rPr>
      </w:pPr>
    </w:p>
    <w:p w14:paraId="0A6CFC81" w14:textId="77777777" w:rsidR="0035412E" w:rsidRPr="00CC7C0A" w:rsidRDefault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Table 1.</w:t>
      </w:r>
      <w:r w:rsidRPr="00CC7C0A">
        <w:rPr>
          <w:rFonts w:ascii="Times New Roman" w:hAnsi="Times New Roman" w:cs="Times New Roman"/>
          <w:sz w:val="22"/>
          <w:szCs w:val="22"/>
        </w:rPr>
        <w:t xml:space="preserve"> Association results of published IEC genome-wide significant endometriosis loci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/>
      </w:r>
      <w:r w:rsidRPr="00CC7C0A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Painter&lt;/Author&gt;&lt;Year&gt;2010&lt;/Year&gt;&lt;RecNum&gt;311&lt;/RecNum&gt;&lt;DisplayText&gt;(1)&lt;/DisplayText&gt;&lt;record&gt;&lt;rec-number&gt;311&lt;/rec-number&gt;&lt;foreign-keys&gt;&lt;key app="EN" db-id="2e2e9vztyw0sxqed09qve0rkfae5zpfws2w2"&gt;311&lt;/key&gt;&lt;/foreign-keys&gt;&lt;ref-type name="Journal Article"&gt;17&lt;/ref-type&gt;&lt;contributors&gt;&lt;authors&gt;&lt;author&gt;Painter, J. N.&lt;/author&gt;&lt;author&gt;Anderson, C. A.&lt;/author&gt;&lt;author&gt;Nyholt, D. R.&lt;/author&gt;&lt;author&gt;Macgregor, S.&lt;/author&gt;&lt;author&gt;Lin, J.&lt;/author&gt;&lt;author&gt;Lee, S. H.&lt;/author&gt;&lt;author&gt;Lambert, A.&lt;/author&gt;&lt;author&gt;Zhao, Z. Z.&lt;/author&gt;&lt;author&gt;Roseman, F.&lt;/author&gt;&lt;author&gt;Guo, Q.&lt;/author&gt;&lt;author&gt;Gordon, S. D.&lt;/author&gt;&lt;author&gt;Wallace, L.&lt;/author&gt;&lt;author&gt;Henders, A. K.&lt;/author&gt;&lt;author&gt;Visscher, P. M.&lt;/author&gt;&lt;author&gt;Kraft, P.&lt;/author&gt;&lt;author&gt;Martin, N. G.&lt;/author&gt;&lt;author&gt;Morris, A. P.&lt;/author&gt;&lt;author&gt;Treloar, S. A.&lt;/author&gt;&lt;author&gt;Kennedy, S. H.&lt;/author&gt;&lt;author&gt;Missmer, S. A.&lt;/author&gt;&lt;author&gt;Montgomery, G. W.&lt;/author&gt;&lt;author&gt;Zondervan, K. T.&lt;/author&gt;&lt;/authors&gt;&lt;/contributors&gt;&lt;auth-address&gt;[1] Molecular Epidemiology, Queensland Institute of Medical Research, Herston, Queensland, Australia. [2] These authors contributed equally to this work.&lt;/auth-address&gt;&lt;titles&gt;&lt;title&gt;Genome-wide association study identifies a locus at 7p15.2 associated with endometriosis&lt;/title&gt;&lt;secondary-title&gt;Nat Genet&lt;/secondary-title&gt;&lt;/titles&gt;&lt;periodical&gt;&lt;full-title&gt;Nat Genet&lt;/full-title&gt;&lt;/periodical&gt;&lt;edition&gt;2010/12/15&lt;/edition&gt;&lt;dates&gt;&lt;year&gt;2010&lt;/year&gt;&lt;pub-dates&gt;&lt;date&gt;Dec 12&lt;/date&gt;&lt;/pub-dates&gt;&lt;/dates&gt;&lt;isbn&gt;1546-1718 (Electronic)&amp;#xD;1061-4036 (Linking)&lt;/isbn&gt;&lt;accession-num&gt;21151130&lt;/accession-num&gt;&lt;urls&gt;&lt;related-urls&gt;&lt;url&gt;http://www.ncbi.nlm.nih.gov/entrez/query.fcgi?cmd=Retrieve&amp;amp;db=PubMed&amp;amp;dopt=Citation&amp;amp;list_uids=21151130&lt;/url&gt;&lt;/related-urls&gt;&lt;/urls&gt;&lt;electronic-resource-num&gt;ng.731 [pii]&amp;#xD;10.1038/ng.731&lt;/electronic-resource-num&gt;&lt;language&gt;Eng&lt;/language&gt;&lt;/record&gt;&lt;/Cite&gt;&lt;/EndNote&gt;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" w:tooltip="Painter, 2010 #311" w:history="1">
        <w:r w:rsidRPr="00CC7C0A">
          <w:rPr>
            <w:rFonts w:ascii="Times New Roman" w:hAnsi="Times New Roman" w:cs="Times New Roman"/>
            <w:noProof/>
            <w:sz w:val="22"/>
            <w:szCs w:val="22"/>
          </w:rPr>
          <w:t>1</w:t>
        </w:r>
      </w:hyperlink>
      <w:r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Pr="00CC7C0A">
        <w:rPr>
          <w:rFonts w:ascii="Times New Roman" w:hAnsi="Times New Roman" w:cs="Times New Roman"/>
          <w:sz w:val="22"/>
          <w:szCs w:val="22"/>
        </w:rPr>
        <w:t xml:space="preserve"> in the GIANT BMI GWAS, and of BMI loci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cGVsaW90ZXM8L0F1dGhvcj48WWVhcj4yMDEwPC9ZZWFy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=
</w:fldData>
        </w:fldChar>
      </w:r>
      <w:r w:rsidRPr="00CC7C0A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cGVsaW90ZXM8L0F1dGhvcj48WWVhcj4yMDEwPC9ZZWFy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=
</w:fldData>
        </w:fldChar>
      </w:r>
      <w:r w:rsidRPr="00CC7C0A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2" w:tooltip="Speliotes, 2010 #373" w:history="1">
        <w:r w:rsidRPr="00CC7C0A">
          <w:rPr>
            <w:rFonts w:ascii="Times New Roman" w:hAnsi="Times New Roman" w:cs="Times New Roman"/>
            <w:noProof/>
            <w:sz w:val="22"/>
            <w:szCs w:val="22"/>
          </w:rPr>
          <w:t>2</w:t>
        </w:r>
      </w:hyperlink>
      <w:r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Pr="00CC7C0A">
        <w:rPr>
          <w:rFonts w:ascii="Times New Roman" w:hAnsi="Times New Roman" w:cs="Times New Roman"/>
          <w:sz w:val="22"/>
          <w:szCs w:val="22"/>
        </w:rPr>
        <w:t xml:space="preserve"> in endometriosis GWAS (look</w:t>
      </w:r>
      <w:r w:rsidR="00BD66D6" w:rsidRPr="00CC7C0A">
        <w:rPr>
          <w:rFonts w:ascii="Times New Roman" w:hAnsi="Times New Roman" w:cs="Times New Roman"/>
          <w:sz w:val="22"/>
          <w:szCs w:val="22"/>
        </w:rPr>
        <w:t>-</w:t>
      </w:r>
      <w:r w:rsidRPr="00CC7C0A">
        <w:rPr>
          <w:rFonts w:ascii="Times New Roman" w:hAnsi="Times New Roman" w:cs="Times New Roman"/>
          <w:sz w:val="22"/>
          <w:szCs w:val="22"/>
        </w:rPr>
        <w:t>up results are shown in bold).</w:t>
      </w:r>
    </w:p>
    <w:p w14:paraId="121F86DB" w14:textId="77777777" w:rsidR="0035412E" w:rsidRPr="00CC7C0A" w:rsidRDefault="0035412E">
      <w:pPr>
        <w:rPr>
          <w:rFonts w:ascii="Times New Roman" w:hAnsi="Times New Roman" w:cs="Times New Roman"/>
          <w:sz w:val="22"/>
          <w:szCs w:val="22"/>
        </w:rPr>
      </w:pPr>
    </w:p>
    <w:p w14:paraId="5E85368E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2. </w:t>
      </w:r>
      <w:r w:rsidRPr="00CC7C0A">
        <w:rPr>
          <w:rFonts w:ascii="Times New Roman" w:hAnsi="Times New Roman" w:cs="Times New Roman"/>
          <w:sz w:val="22"/>
          <w:szCs w:val="22"/>
        </w:rPr>
        <w:t>Contingency tables that are the basis of the chi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 xml:space="preserve"> test for genetic enrichment (Figure 1), showing the numbers (proportions) of independent SNPs (r2 &gt;0.2) associated with WHRadjBMI at P&lt;0.05 vs. P≥0.05 by association P-value (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 xml:space="preserve"> vs. P≥ 1 x 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 for overall (</w:t>
      </w:r>
      <w:r w:rsidRPr="00CC7C0A">
        <w:rPr>
          <w:rFonts w:ascii="Times New Roman" w:hAnsi="Times New Roman" w:cs="Times New Roman"/>
          <w:b/>
          <w:sz w:val="22"/>
          <w:szCs w:val="22"/>
        </w:rPr>
        <w:t>a</w:t>
      </w:r>
      <w:r w:rsidRPr="00CC7C0A">
        <w:rPr>
          <w:rFonts w:ascii="Times New Roman" w:hAnsi="Times New Roman" w:cs="Times New Roman"/>
          <w:sz w:val="22"/>
          <w:szCs w:val="22"/>
        </w:rPr>
        <w:t>) and stage B (</w:t>
      </w:r>
      <w:r w:rsidRPr="00CC7C0A">
        <w:rPr>
          <w:rFonts w:ascii="Times New Roman" w:hAnsi="Times New Roman" w:cs="Times New Roman"/>
          <w:b/>
          <w:sz w:val="22"/>
          <w:szCs w:val="22"/>
        </w:rPr>
        <w:t>b</w:t>
      </w:r>
      <w:r w:rsidRPr="00CC7C0A">
        <w:rPr>
          <w:rFonts w:ascii="Times New Roman" w:hAnsi="Times New Roman" w:cs="Times New Roman"/>
          <w:sz w:val="22"/>
          <w:szCs w:val="22"/>
        </w:rPr>
        <w:t>) endometriosis.</w:t>
      </w:r>
    </w:p>
    <w:p w14:paraId="378ACBDD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62BBB4CD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  <w:lang w:val="en-GB"/>
        </w:rPr>
      </w:pPr>
      <w:r w:rsidRPr="00CC7C0A">
        <w:rPr>
          <w:rFonts w:ascii="Times New Roman" w:hAnsi="Times New Roman" w:cs="Times New Roman"/>
          <w:b/>
          <w:sz w:val="22"/>
          <w:szCs w:val="22"/>
          <w:lang w:val="en-GB"/>
        </w:rPr>
        <w:t>Supplementary Table 3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>. Sensitivity analysis testing the effect of different significance thresholds for association detection in discovery (overa</w:t>
      </w:r>
      <w:r w:rsidR="00BD66D6" w:rsidRPr="00CC7C0A">
        <w:rPr>
          <w:rFonts w:ascii="Times New Roman" w:hAnsi="Times New Roman" w:cs="Times New Roman"/>
          <w:sz w:val="22"/>
          <w:szCs w:val="22"/>
          <w:lang w:val="en-GB"/>
        </w:rPr>
        <w:t>ll endometriosis) and look-up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 (WHRadjBMI) data-sets.</w:t>
      </w:r>
    </w:p>
    <w:p w14:paraId="5613FC4E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  <w:lang w:val="en-GB"/>
        </w:rPr>
      </w:pPr>
    </w:p>
    <w:p w14:paraId="57C32263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  <w:lang w:val="en-GB"/>
        </w:rPr>
      </w:pPr>
      <w:r w:rsidRPr="00CC7C0A">
        <w:rPr>
          <w:rFonts w:ascii="Times New Roman" w:hAnsi="Times New Roman" w:cs="Times New Roman"/>
          <w:b/>
          <w:sz w:val="22"/>
          <w:szCs w:val="22"/>
          <w:lang w:val="en-GB"/>
        </w:rPr>
        <w:t>Supplementary Table 4.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 Sensitivity analysis testing the effect of different significance thresholds for association detection in discovery (overa</w:t>
      </w:r>
      <w:r w:rsidR="00BD66D6" w:rsidRPr="00CC7C0A">
        <w:rPr>
          <w:rFonts w:ascii="Times New Roman" w:hAnsi="Times New Roman" w:cs="Times New Roman"/>
          <w:sz w:val="22"/>
          <w:szCs w:val="22"/>
          <w:lang w:val="en-GB"/>
        </w:rPr>
        <w:t>ll endometriosis) and look-up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 (BMI) data-sets.</w:t>
      </w:r>
    </w:p>
    <w:p w14:paraId="740B18F0" w14:textId="77777777" w:rsidR="0035412E" w:rsidRPr="00CC7C0A" w:rsidRDefault="0035412E">
      <w:pPr>
        <w:rPr>
          <w:rFonts w:ascii="Times New Roman" w:hAnsi="Times New Roman" w:cs="Times New Roman"/>
          <w:sz w:val="22"/>
          <w:szCs w:val="22"/>
        </w:rPr>
      </w:pPr>
    </w:p>
    <w:p w14:paraId="68C89B62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5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overall WHRadjBMI derived profile scores on overall endometriosis and stage B endometriosis.</w:t>
      </w:r>
    </w:p>
    <w:p w14:paraId="72FDE387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110EA596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6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female-limited WHRadjBMI derived profile scores on overall endometriosis and stage B endometriosis.</w:t>
      </w:r>
    </w:p>
    <w:p w14:paraId="79F32290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7F81DB8E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7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overall BMI derived profile scores on overall endometriosis and stage B endometriosis.</w:t>
      </w:r>
    </w:p>
    <w:p w14:paraId="33D0D07F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6CDB5FFE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8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female-limited BMI derived profile scores on overall endometriosis and stage B endometriosis.</w:t>
      </w:r>
    </w:p>
    <w:p w14:paraId="36FE7488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5AC9568D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Table 9.</w:t>
      </w:r>
      <w:r w:rsidRPr="00CC7C0A">
        <w:rPr>
          <w:rFonts w:ascii="Times New Roman" w:hAnsi="Times New Roman" w:cs="Times New Roman"/>
          <w:sz w:val="22"/>
          <w:szCs w:val="22"/>
        </w:rPr>
        <w:t xml:space="preserve"> Directionality of effects of the shared SNPs (primary dataset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 xml:space="preserve"> and look-up dataset p&lt;0.05) between endometriosis (all and stage B only) and BMI/WHRadjBMI GWAS results. </w:t>
      </w:r>
    </w:p>
    <w:p w14:paraId="790A548F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1C5ADD06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Table 10.</w:t>
      </w:r>
      <w:r w:rsidRPr="00CC7C0A">
        <w:rPr>
          <w:rFonts w:ascii="Times New Roman" w:hAnsi="Times New Roman" w:cs="Times New Roman"/>
          <w:sz w:val="22"/>
          <w:szCs w:val="22"/>
        </w:rPr>
        <w:t xml:space="preserve"> Directionality of effects of the shared SNPs (primary dataset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 xml:space="preserve"> and look-up dataset p&lt;0.05) between endometriosis (all and stage B only) and female-limited BMI/WHRadjBMI GWAS results. </w:t>
      </w:r>
    </w:p>
    <w:p w14:paraId="64DDF862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328EB333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11. </w:t>
      </w:r>
      <w:r w:rsidRPr="00CC7C0A">
        <w:rPr>
          <w:rFonts w:ascii="Times New Roman" w:hAnsi="Times New Roman" w:cs="Times New Roman"/>
          <w:sz w:val="22"/>
          <w:szCs w:val="22"/>
        </w:rPr>
        <w:t>Annotation of genetic enrichment analysis results between all endometriosis and WHRadjBMI (n=52).</w:t>
      </w:r>
    </w:p>
    <w:p w14:paraId="277D7F13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1480C3B0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12. </w:t>
      </w:r>
      <w:r w:rsidRPr="00CC7C0A">
        <w:rPr>
          <w:rFonts w:ascii="Times New Roman" w:hAnsi="Times New Roman" w:cs="Times New Roman"/>
          <w:sz w:val="22"/>
          <w:szCs w:val="22"/>
        </w:rPr>
        <w:t>Annotation of genetic enrichment analysis results between stage B endometriosis and WHRadjBMI (n=57).</w:t>
      </w:r>
    </w:p>
    <w:p w14:paraId="2ADFEADD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6B41F567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13.  </w:t>
      </w:r>
      <w:r w:rsidRPr="00CC7C0A">
        <w:rPr>
          <w:rFonts w:ascii="Times New Roman" w:hAnsi="Times New Roman" w:cs="Times New Roman"/>
          <w:sz w:val="22"/>
          <w:szCs w:val="22"/>
        </w:rPr>
        <w:t>Results of the Mammalian Gene Expression Uterus database (MGEx-Udb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pwYWk8L0F1dGhvcj48WWVhcj4yMDEyPC9ZZWFyPjxS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zY3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=
</w:fldData>
        </w:fldChar>
      </w:r>
      <w:r w:rsidRPr="00CC7C0A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pwYWk8L0F1dGhvcj48WWVhcj4yMDEyPC9ZZWFyPjxS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zY3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=
</w:fldData>
        </w:fldChar>
      </w:r>
      <w:r w:rsidRPr="00CC7C0A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3" w:tooltip="Bajpai, 2012 #52" w:history="1">
        <w:r w:rsidR="00BD66D6" w:rsidRPr="00CC7C0A">
          <w:rPr>
            <w:rFonts w:ascii="Times New Roman" w:hAnsi="Times New Roman" w:cs="Times New Roman"/>
            <w:noProof/>
            <w:sz w:val="22"/>
            <w:szCs w:val="22"/>
          </w:rPr>
          <w:t>4</w:t>
        </w:r>
      </w:hyperlink>
      <w:r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Pr="00CC7C0A">
        <w:rPr>
          <w:rFonts w:ascii="Times New Roman" w:hAnsi="Times New Roman" w:cs="Times New Roman"/>
          <w:sz w:val="22"/>
          <w:szCs w:val="22"/>
        </w:rPr>
        <w:t xml:space="preserve"> look up for  the 16 genes in human endometrium tissue from individuals with endometriosis and without.</w:t>
      </w:r>
    </w:p>
    <w:p w14:paraId="5C705771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5CD780F6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14. </w:t>
      </w:r>
      <w:r w:rsidRPr="00CC7C0A">
        <w:rPr>
          <w:rFonts w:ascii="Times New Roman" w:hAnsi="Times New Roman" w:cs="Times New Roman"/>
          <w:sz w:val="22"/>
          <w:szCs w:val="22"/>
        </w:rPr>
        <w:t xml:space="preserve">Results of the </w:t>
      </w:r>
      <w:r w:rsidRPr="00CC7C0A">
        <w:rPr>
          <w:rFonts w:ascii="Times New Roman" w:hAnsi="Times New Roman" w:cs="Times New Roman"/>
          <w:i/>
          <w:sz w:val="22"/>
          <w:szCs w:val="22"/>
        </w:rPr>
        <w:t>cis</w:t>
      </w:r>
      <w:r w:rsidRPr="00CC7C0A">
        <w:rPr>
          <w:rFonts w:ascii="Times New Roman" w:hAnsi="Times New Roman" w:cs="Times New Roman"/>
          <w:sz w:val="22"/>
          <w:szCs w:val="22"/>
        </w:rPr>
        <w:t>-eQTL analysis in the MUTHER data for abdominal fat expression of the 16 genes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cnVuZGJlcmc8L0F1dGhvcj48WWVhcj4yMDEyPC9ZZWFy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TA4NC05PC9wYWdlcz48dm9sdW1lPjQ0PC92b2x1bWU+PG51bWJlcj4xMDwvbnVtYmVy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</w:fldData>
        </w:fldChar>
      </w:r>
      <w:r w:rsidRPr="00CC7C0A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cnVuZGJlcmc8L0F1dGhvcj48WWVhcj4yMDEyPC9ZZWFy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TA4NC05PC9wYWdlcz48dm9sdW1lPjQ0PC92b2x1bWU+PG51bWJlcj4xMDwvbnVtYmVy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</w:fldData>
        </w:fldChar>
      </w:r>
      <w:r w:rsidRPr="00CC7C0A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4" w:tooltip="Grundberg, 2012 #51" w:history="1">
        <w:r w:rsidR="00BD66D6" w:rsidRPr="00CC7C0A">
          <w:rPr>
            <w:rFonts w:ascii="Times New Roman" w:hAnsi="Times New Roman" w:cs="Times New Roman"/>
            <w:noProof/>
            <w:sz w:val="22"/>
            <w:szCs w:val="22"/>
          </w:rPr>
          <w:t>5</w:t>
        </w:r>
      </w:hyperlink>
      <w:r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Pr="00CC7C0A">
        <w:rPr>
          <w:rFonts w:ascii="Times New Roman" w:hAnsi="Times New Roman" w:cs="Times New Roman"/>
          <w:sz w:val="22"/>
          <w:szCs w:val="22"/>
        </w:rPr>
        <w:t>.</w:t>
      </w:r>
    </w:p>
    <w:p w14:paraId="527B4152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5D85CC77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  <w:lang w:val="en-GB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Table 15.</w:t>
      </w:r>
      <w:r w:rsidRPr="00CC7C0A">
        <w:rPr>
          <w:rFonts w:ascii="Times New Roman" w:hAnsi="Times New Roman" w:cs="Times New Roman"/>
          <w:color w:val="000000" w:themeColor="dark1"/>
          <w:sz w:val="22"/>
          <w:szCs w:val="22"/>
          <w:lang w:eastAsia="en-US"/>
        </w:rPr>
        <w:t xml:space="preserve"> Results of the differential </w:t>
      </w:r>
      <w:r w:rsidRPr="00CC7C0A">
        <w:rPr>
          <w:rFonts w:ascii="Times New Roman" w:hAnsi="Times New Roman" w:cs="Times New Roman"/>
          <w:i/>
          <w:color w:val="000000" w:themeColor="dark1"/>
          <w:sz w:val="22"/>
          <w:szCs w:val="22"/>
          <w:lang w:eastAsia="en-US"/>
        </w:rPr>
        <w:t>cis</w:t>
      </w:r>
      <w:r w:rsidRPr="00CC7C0A">
        <w:rPr>
          <w:rFonts w:ascii="Times New Roman" w:hAnsi="Times New Roman" w:cs="Times New Roman"/>
          <w:color w:val="000000" w:themeColor="dark1"/>
          <w:sz w:val="22"/>
          <w:szCs w:val="22"/>
          <w:lang w:eastAsia="en-US"/>
        </w:rPr>
        <w:t xml:space="preserve">-eQTL analysis between abdominal and gluteal fat in 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>the MolOBB data on the 16 genes.</w:t>
      </w:r>
    </w:p>
    <w:p w14:paraId="7101DDB9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6FA40302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Table 16.</w:t>
      </w:r>
      <w:r w:rsidRPr="00CC7C0A">
        <w:rPr>
          <w:rFonts w:ascii="Times New Roman" w:hAnsi="Times New Roman" w:cs="Times New Roman"/>
          <w:sz w:val="22"/>
          <w:szCs w:val="22"/>
        </w:rPr>
        <w:t xml:space="preserve"> Results of over/under-representation of (a) 88 genes associated with all endometriosis (P&lt;1.0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 and WHRadjBMI (P&lt;0.05), and (b) 103 genes  associated with stage B endometriosis (P&lt;1.0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 and WHRadjBMI (P&lt;0.05), in 241 biological processes in PANTHER.</w:t>
      </w:r>
    </w:p>
    <w:p w14:paraId="021446DC" w14:textId="77777777" w:rsidR="0035412E" w:rsidRPr="00CC7C0A" w:rsidRDefault="0035412E" w:rsidP="0035412E">
      <w:pPr>
        <w:rPr>
          <w:rFonts w:ascii="Times New Roman" w:hAnsi="Times New Roman" w:cs="Times New Roman"/>
        </w:rPr>
      </w:pPr>
    </w:p>
    <w:p w14:paraId="5EEF2562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Table 17.</w:t>
      </w:r>
      <w:r w:rsidRPr="00CC7C0A">
        <w:rPr>
          <w:rFonts w:ascii="Times New Roman" w:hAnsi="Times New Roman" w:cs="Times New Roman"/>
          <w:sz w:val="22"/>
          <w:szCs w:val="22"/>
        </w:rPr>
        <w:t xml:space="preserve"> Results of over/under-representation of (a) 88 genes associated with all endometriosis (P&lt;1.0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 and WHRadjBMI (P&lt;0.05), and (b) 103 genes  associated with stage B endometriosis (P&lt;1.0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 xml:space="preserve">) and WHRadjBMI (P&lt;0.05), in 176 curated biological pathways in PANTHER. </w:t>
      </w:r>
    </w:p>
    <w:p w14:paraId="177A1B0A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</w:p>
    <w:p w14:paraId="761261F6" w14:textId="092B66F6" w:rsidR="001A3D80" w:rsidRPr="00CC7C0A" w:rsidRDefault="001A3D80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18. </w:t>
      </w:r>
      <w:r w:rsidRPr="00CC7C0A">
        <w:rPr>
          <w:rFonts w:ascii="Times New Roman" w:hAnsi="Times New Roman" w:cs="Times New Roman"/>
          <w:sz w:val="22"/>
          <w:szCs w:val="22"/>
        </w:rPr>
        <w:t>Sensitivity analysis on over/under-representation of genes associated with all endometriosis and WHRadjBMI with using two additional p-value thresholds: (1)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4</w:t>
      </w:r>
      <w:r w:rsidRPr="00CC7C0A">
        <w:rPr>
          <w:rFonts w:ascii="Times New Roman" w:hAnsi="Times New Roman" w:cs="Times New Roman"/>
          <w:sz w:val="22"/>
          <w:szCs w:val="22"/>
        </w:rPr>
        <w:t xml:space="preserve"> and (2)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2</w:t>
      </w:r>
      <w:r w:rsidRPr="00CC7C0A">
        <w:rPr>
          <w:rFonts w:ascii="Times New Roman" w:hAnsi="Times New Roman" w:cs="Times New Roman"/>
          <w:sz w:val="22"/>
          <w:szCs w:val="22"/>
        </w:rPr>
        <w:t xml:space="preserve"> in comparison to our original enrichment threshold of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, in 176 curated biological pathways in PANTHER.</w:t>
      </w:r>
    </w:p>
    <w:p w14:paraId="38AECEAA" w14:textId="77777777" w:rsidR="001A3D80" w:rsidRPr="00CC7C0A" w:rsidRDefault="001A3D80" w:rsidP="0035412E">
      <w:pPr>
        <w:rPr>
          <w:rFonts w:ascii="Times New Roman" w:hAnsi="Times New Roman" w:cs="Times New Roman"/>
          <w:sz w:val="22"/>
          <w:szCs w:val="22"/>
        </w:rPr>
      </w:pPr>
    </w:p>
    <w:p w14:paraId="426C1178" w14:textId="367896AC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</w:t>
      </w:r>
      <w:r w:rsidR="001A3D80" w:rsidRPr="00CC7C0A">
        <w:rPr>
          <w:rFonts w:ascii="Times New Roman" w:hAnsi="Times New Roman" w:cs="Times New Roman"/>
          <w:b/>
          <w:sz w:val="22"/>
          <w:szCs w:val="22"/>
        </w:rPr>
        <w:t>19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CC7C0A">
        <w:rPr>
          <w:rFonts w:ascii="Times New Roman" w:hAnsi="Times New Roman" w:cs="Times New Roman"/>
          <w:sz w:val="22"/>
          <w:szCs w:val="22"/>
        </w:rPr>
        <w:t>Overall endometriosis and WHRadjBMI GRAIL results (P&lt;0.5).</w:t>
      </w:r>
    </w:p>
    <w:p w14:paraId="46E70355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</w:p>
    <w:p w14:paraId="2777AC72" w14:textId="654DD5DD" w:rsidR="0035412E" w:rsidRPr="00CC7C0A" w:rsidRDefault="0035412E" w:rsidP="0035412E">
      <w:pPr>
        <w:rPr>
          <w:rFonts w:ascii="Times New Roman" w:hAnsi="Times New Roman" w:cs="Times New Roman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</w:t>
      </w:r>
      <w:r w:rsidR="001A3D80" w:rsidRPr="00CC7C0A">
        <w:rPr>
          <w:rFonts w:ascii="Times New Roman" w:hAnsi="Times New Roman" w:cs="Times New Roman"/>
          <w:b/>
          <w:sz w:val="22"/>
          <w:szCs w:val="22"/>
        </w:rPr>
        <w:t>20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CC7C0A">
        <w:rPr>
          <w:rFonts w:ascii="Times New Roman" w:hAnsi="Times New Roman" w:cs="Times New Roman"/>
          <w:sz w:val="22"/>
          <w:szCs w:val="22"/>
        </w:rPr>
        <w:t>Stage B endometriosis and WHRadjBMI GRAIL results (P&lt;0.5).</w:t>
      </w:r>
    </w:p>
    <w:p w14:paraId="351F5FB7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FA7C234" w14:textId="77777777" w:rsidR="001F40FB" w:rsidRPr="00CC7C0A" w:rsidRDefault="001F40FB">
      <w:pPr>
        <w:rPr>
          <w:rFonts w:ascii="Times New Roman" w:hAnsi="Times New Roman" w:cs="Times New Roman"/>
          <w:b/>
          <w:sz w:val="22"/>
          <w:szCs w:val="22"/>
        </w:rPr>
      </w:pPr>
    </w:p>
    <w:p w14:paraId="31D20CC0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623FDCA4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470076F0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7DFBC96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D52B9CE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49AF02A8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A05B34F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7BCB418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D55C0C2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DD08342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34837F8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497F963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5473212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7588D9F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B3DBF44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4ADF5783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52D2530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FF89227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E0BDBC6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7FB3391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4AF60616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B544D9C" w14:textId="77777777" w:rsidR="00060BA8" w:rsidRPr="00CC7C0A" w:rsidRDefault="00060BA8">
      <w:pPr>
        <w:rPr>
          <w:rFonts w:ascii="Times New Roman" w:hAnsi="Times New Roman" w:cs="Times New Roman"/>
          <w:b/>
          <w:sz w:val="22"/>
          <w:szCs w:val="22"/>
        </w:rPr>
      </w:pPr>
    </w:p>
    <w:p w14:paraId="4C324EC9" w14:textId="77777777" w:rsidR="00060BA8" w:rsidRPr="00CC7C0A" w:rsidRDefault="00060BA8">
      <w:pPr>
        <w:rPr>
          <w:rFonts w:ascii="Times New Roman" w:hAnsi="Times New Roman" w:cs="Times New Roman"/>
          <w:b/>
          <w:sz w:val="22"/>
          <w:szCs w:val="22"/>
        </w:rPr>
      </w:pPr>
    </w:p>
    <w:p w14:paraId="41054B30" w14:textId="77777777" w:rsidR="00060BA8" w:rsidRPr="00CC7C0A" w:rsidRDefault="00060BA8">
      <w:pPr>
        <w:rPr>
          <w:rFonts w:ascii="Times New Roman" w:hAnsi="Times New Roman" w:cs="Times New Roman"/>
          <w:b/>
          <w:sz w:val="22"/>
          <w:szCs w:val="22"/>
        </w:rPr>
      </w:pPr>
    </w:p>
    <w:p w14:paraId="032245EF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4E19EF7" w14:textId="77777777" w:rsidR="00EE3EE4" w:rsidRPr="00CC7C0A" w:rsidRDefault="00EE3EE4">
      <w:pPr>
        <w:rPr>
          <w:rFonts w:ascii="Times New Roman" w:hAnsi="Times New Roman" w:cs="Times New Roman"/>
          <w:b/>
          <w:sz w:val="22"/>
          <w:szCs w:val="22"/>
        </w:rPr>
      </w:pPr>
    </w:p>
    <w:p w14:paraId="6E9C4BF6" w14:textId="77777777" w:rsidR="00EE3EE4" w:rsidRPr="00CC7C0A" w:rsidRDefault="00EE3EE4">
      <w:pPr>
        <w:rPr>
          <w:rFonts w:ascii="Times New Roman" w:hAnsi="Times New Roman" w:cs="Times New Roman"/>
          <w:b/>
          <w:sz w:val="22"/>
          <w:szCs w:val="22"/>
        </w:rPr>
      </w:pPr>
    </w:p>
    <w:p w14:paraId="7D1B123A" w14:textId="77777777" w:rsidR="00EE3EE4" w:rsidRPr="00CC7C0A" w:rsidRDefault="00EE3EE4">
      <w:pPr>
        <w:rPr>
          <w:rFonts w:ascii="Times New Roman" w:hAnsi="Times New Roman" w:cs="Times New Roman"/>
          <w:b/>
          <w:sz w:val="22"/>
          <w:szCs w:val="22"/>
        </w:rPr>
      </w:pPr>
    </w:p>
    <w:p w14:paraId="129730A3" w14:textId="77777777" w:rsidR="00EE3EE4" w:rsidRPr="00CC7C0A" w:rsidRDefault="00EE3EE4">
      <w:pPr>
        <w:rPr>
          <w:rFonts w:ascii="Times New Roman" w:hAnsi="Times New Roman" w:cs="Times New Roman"/>
          <w:b/>
          <w:sz w:val="22"/>
          <w:szCs w:val="22"/>
        </w:rPr>
      </w:pPr>
    </w:p>
    <w:p w14:paraId="74BB9B33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 1.</w:t>
      </w:r>
      <w:r w:rsidRPr="00CC7C0A">
        <w:rPr>
          <w:rFonts w:ascii="Times New Roman" w:hAnsi="Times New Roman" w:cs="Times New Roman"/>
          <w:sz w:val="22"/>
          <w:szCs w:val="22"/>
        </w:rPr>
        <w:t xml:space="preserve"> Female-limited genetic enrichment analyses between endometriosis, BMI and WHRadjBMI GWAS datasets, using independent (r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>&lt;0.2) SNPs. The panels show: (1) The proportion of SNPs nominally associated (P&lt;0.05) with WHRadjBMI (Panel A) or BMI (Panel B) by significance of overall and stage B endometriosis association (P&lt;1.0 x 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 xml:space="preserve">-3 </w:t>
      </w:r>
      <w:r w:rsidRPr="00CC7C0A">
        <w:rPr>
          <w:rFonts w:ascii="Times New Roman" w:hAnsi="Times New Roman" w:cs="Times New Roman"/>
          <w:sz w:val="22"/>
          <w:szCs w:val="22"/>
        </w:rPr>
        <w:t>vs. P≥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; (2) The proportion of SNPs nominally associated (P&lt;0.05) with overall and stage B endometriosis by significance of WHRadjBMI (Panel C) and BMI (Panel D) association (P&lt;1.0 x 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 xml:space="preserve">-3 </w:t>
      </w:r>
      <w:r w:rsidRPr="00CC7C0A">
        <w:rPr>
          <w:rFonts w:ascii="Times New Roman" w:hAnsi="Times New Roman" w:cs="Times New Roman"/>
          <w:sz w:val="22"/>
          <w:szCs w:val="22"/>
        </w:rPr>
        <w:t>vs. P≥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. P-values of chi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 xml:space="preserve"> tests assessing statistical difference between proportions are shown above each set of bars, and 95% confidence intervals of the proportions are given on each bar. For differences with P</w:t>
      </w:r>
      <w:r w:rsidRPr="00CC7C0A">
        <w:rPr>
          <w:rFonts w:ascii="Times New Roman" w:hAnsi="Times New Roman" w:cs="Times New Roman"/>
          <w:sz w:val="22"/>
          <w:szCs w:val="22"/>
          <w:vertAlign w:val="subscript"/>
        </w:rPr>
        <w:t>chisq</w:t>
      </w:r>
      <w:r w:rsidRPr="00CC7C0A">
        <w:rPr>
          <w:rFonts w:ascii="Times New Roman" w:hAnsi="Times New Roman" w:cs="Times New Roman"/>
          <w:sz w:val="22"/>
          <w:szCs w:val="22"/>
        </w:rPr>
        <w:t xml:space="preserve"> &lt; 0.2, empirical p-values are given in brackets (see Methods).</w:t>
      </w:r>
    </w:p>
    <w:p w14:paraId="5C3DF770" w14:textId="77777777" w:rsidR="003C3C0C" w:rsidRPr="00CC7C0A" w:rsidRDefault="003C3C0C" w:rsidP="0035412E">
      <w:pPr>
        <w:rPr>
          <w:rFonts w:ascii="Times New Roman" w:hAnsi="Times New Roman" w:cs="Times New Roman"/>
          <w:sz w:val="22"/>
          <w:szCs w:val="22"/>
        </w:rPr>
      </w:pPr>
    </w:p>
    <w:p w14:paraId="504A6851" w14:textId="77777777" w:rsidR="003C3C0C" w:rsidRPr="00CC7C0A" w:rsidRDefault="003C3C0C" w:rsidP="0035412E">
      <w:pPr>
        <w:rPr>
          <w:rFonts w:ascii="Times New Roman" w:hAnsi="Times New Roman" w:cs="Times New Roman"/>
          <w:sz w:val="22"/>
          <w:szCs w:val="22"/>
        </w:rPr>
      </w:pPr>
    </w:p>
    <w:p w14:paraId="5190C317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</w:p>
    <w:p w14:paraId="39993720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drawing>
          <wp:inline distT="0" distB="0" distL="0" distR="0" wp14:anchorId="328BB296" wp14:editId="344EE6A8">
            <wp:extent cx="6111875" cy="5903120"/>
            <wp:effectExtent l="0" t="0" r="9525" b="0"/>
            <wp:docPr id="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1875" cy="5903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E4A46F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</w:p>
    <w:p w14:paraId="6F85200C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612B5183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5E2F0D2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E3D8725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97694FF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53ECC88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5396BB4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6E59A42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15B7C7E" w14:textId="77777777" w:rsidR="00EE3EE4" w:rsidRPr="00CC7C0A" w:rsidRDefault="00EE3EE4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DC3AF30" w14:textId="77777777" w:rsidR="003C3C0C" w:rsidRPr="00CC7C0A" w:rsidRDefault="003C3C0C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7248DDD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 2</w:t>
      </w:r>
      <w:r w:rsidRPr="00CC7C0A">
        <w:rPr>
          <w:rFonts w:ascii="Times New Roman" w:hAnsi="Times New Roman" w:cs="Times New Roman"/>
          <w:sz w:val="22"/>
          <w:szCs w:val="22"/>
        </w:rPr>
        <w:t>. Directions of effect of SNPs associated with all (panel A) and stage B endometriosis (panel B) (P&lt;0.001) and WHRadjBMI (P&lt;0.05). Linear regression R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 xml:space="preserve"> and p-values used to test for significant directionality of effects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 w:rsidRPr="00CC7C0A">
        <w:rPr>
          <w:rFonts w:ascii="Times New Roman" w:hAnsi="Times New Roman" w:cs="Times New Roman"/>
          <w:sz w:val="22"/>
          <w:szCs w:val="22"/>
        </w:rPr>
        <w:t xml:space="preserve">are shown. </w:t>
      </w:r>
    </w:p>
    <w:p w14:paraId="506357C9" w14:textId="77777777" w:rsidR="003C3C0C" w:rsidRPr="00CC7C0A" w:rsidRDefault="003C3C0C" w:rsidP="0035412E">
      <w:pPr>
        <w:rPr>
          <w:rFonts w:ascii="Times New Roman" w:hAnsi="Times New Roman" w:cs="Times New Roman"/>
          <w:sz w:val="22"/>
          <w:szCs w:val="22"/>
        </w:rPr>
      </w:pPr>
    </w:p>
    <w:p w14:paraId="0E2BA7A5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</w:p>
    <w:p w14:paraId="3BCB0E74" w14:textId="44F86430" w:rsidR="0035412E" w:rsidRPr="00CC7C0A" w:rsidRDefault="00BF2DF6" w:rsidP="0035412E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noProof/>
          <w:sz w:val="22"/>
          <w:szCs w:val="22"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1F37D6B" wp14:editId="324966C5">
                <wp:simplePos x="0" y="0"/>
                <wp:positionH relativeFrom="column">
                  <wp:posOffset>800100</wp:posOffset>
                </wp:positionH>
                <wp:positionV relativeFrom="paragraph">
                  <wp:posOffset>2289810</wp:posOffset>
                </wp:positionV>
                <wp:extent cx="1485900" cy="287655"/>
                <wp:effectExtent l="0" t="0" r="0" b="0"/>
                <wp:wrapNone/>
                <wp:docPr id="3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85900" cy="2876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8F2BA76" w14:textId="77777777" w:rsidR="00191679" w:rsidRPr="00C83057" w:rsidRDefault="00191679" w:rsidP="0035412E">
                            <w:pPr>
                              <w:rPr>
                                <w:rFonts w:asciiTheme="majorHAnsi" w:hAnsiTheme="majorHAnsi"/>
                                <w:sz w:val="16"/>
                                <w:szCs w:val="16"/>
                              </w:rPr>
                            </w:pPr>
                            <w:r w:rsidRPr="00C83057">
                              <w:rPr>
                                <w:rFonts w:asciiTheme="majorHAnsi" w:hAnsiTheme="majorHAnsi"/>
                                <w:sz w:val="16"/>
                                <w:szCs w:val="16"/>
                              </w:rPr>
                              <w:t>Overall Endometriosis</w:t>
                            </w:r>
                            <w:r>
                              <w:rPr>
                                <w:rFonts w:asciiTheme="majorHAnsi" w:hAnsiTheme="majorHAnsi"/>
                                <w:sz w:val="16"/>
                                <w:szCs w:val="16"/>
                              </w:rPr>
                              <w:t xml:space="preserve"> (Beta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" o:spid="_x0000_s1026" type="#_x0000_t202" style="position:absolute;margin-left:63pt;margin-top:180.3pt;width:117pt;height:22.6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" filled="f" stroked="f">
                <v:textbox inset=",7.2pt,,7.2pt">
                  <w:txbxContent>
                    <w:p w14:paraId="48F2BA76" w14:textId="77777777" w:rsidR="00191679" w:rsidRPr="00C83057" w:rsidRDefault="00191679" w:rsidP="0035412E">
                      <w:pPr>
                        <w:rPr>
                          <w:rFonts w:asciiTheme="majorHAnsi" w:hAnsiTheme="majorHAnsi"/>
                          <w:sz w:val="16"/>
                          <w:szCs w:val="16"/>
                        </w:rPr>
                      </w:pPr>
                      <w:r w:rsidRPr="00C83057">
                        <w:rPr>
                          <w:rFonts w:asciiTheme="majorHAnsi" w:hAnsiTheme="majorHAnsi"/>
                          <w:sz w:val="16"/>
                          <w:szCs w:val="16"/>
                        </w:rPr>
                        <w:t>Overall Endometriosis</w:t>
                      </w:r>
                      <w:r>
                        <w:rPr>
                          <w:rFonts w:asciiTheme="majorHAnsi" w:hAnsiTheme="majorHAnsi"/>
                          <w:sz w:val="16"/>
                          <w:szCs w:val="16"/>
                        </w:rPr>
                        <w:t xml:space="preserve"> (Beta)</w:t>
                      </w:r>
                    </w:p>
                  </w:txbxContent>
                </v:textbox>
              </v:shape>
            </w:pict>
          </mc:Fallback>
        </mc:AlternateContent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51F492B" wp14:editId="56EE1AE7">
                <wp:simplePos x="0" y="0"/>
                <wp:positionH relativeFrom="column">
                  <wp:posOffset>3429000</wp:posOffset>
                </wp:positionH>
                <wp:positionV relativeFrom="paragraph">
                  <wp:posOffset>2289810</wp:posOffset>
                </wp:positionV>
                <wp:extent cx="1485900" cy="287655"/>
                <wp:effectExtent l="0" t="0" r="0" b="0"/>
                <wp:wrapNone/>
                <wp:docPr id="31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85900" cy="2876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CBD0A48" w14:textId="77777777" w:rsidR="00191679" w:rsidRPr="00C83057" w:rsidRDefault="00191679" w:rsidP="0035412E">
                            <w:pPr>
                              <w:rPr>
                                <w:rFonts w:asciiTheme="majorHAnsi" w:hAnsiTheme="majorHAnsi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ajorHAnsi" w:hAnsiTheme="majorHAnsi"/>
                                <w:sz w:val="16"/>
                                <w:szCs w:val="16"/>
                              </w:rPr>
                              <w:t>Stage B</w:t>
                            </w:r>
                            <w:r w:rsidRPr="00C83057">
                              <w:rPr>
                                <w:rFonts w:asciiTheme="majorHAnsi" w:hAnsiTheme="majorHAnsi"/>
                                <w:sz w:val="16"/>
                                <w:szCs w:val="16"/>
                              </w:rPr>
                              <w:t xml:space="preserve"> Endometriosis</w:t>
                            </w:r>
                            <w:r>
                              <w:rPr>
                                <w:rFonts w:asciiTheme="majorHAnsi" w:hAnsiTheme="majorHAnsi"/>
                                <w:sz w:val="16"/>
                                <w:szCs w:val="16"/>
                              </w:rPr>
                              <w:t xml:space="preserve"> (Beta)</w:t>
                            </w:r>
                          </w:p>
                        </w:txbxContent>
                      </wps:txbx>
                      <wps:bodyPr rot="0" vert="horz" wrap="square" lIns="91440" tIns="9144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mv="urn:schemas-microsoft-com:mac:vml" xmlns:mo="http://schemas.microsoft.com/office/mac/office/2008/main">
            <w:pict>
              <v:shape id="Text Box 3" o:spid="_x0000_s1027" type="#_x0000_t202" style="position:absolute;margin-left:270pt;margin-top:180.3pt;width:117pt;height:22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" filled="f" stroked="f">
                <v:textbox inset=",7.2pt,,7.2pt">
                  <w:txbxContent>
                    <w:p w14:paraId="3CBD0A48" w14:textId="77777777" w:rsidR="00191679" w:rsidRPr="00C83057" w:rsidRDefault="00191679" w:rsidP="0035412E">
                      <w:pPr>
                        <w:rPr>
                          <w:rFonts w:asciiTheme="majorHAnsi" w:hAnsiTheme="majorHAnsi"/>
                          <w:sz w:val="16"/>
                          <w:szCs w:val="16"/>
                        </w:rPr>
                      </w:pPr>
                      <w:r>
                        <w:rPr>
                          <w:rFonts w:asciiTheme="majorHAnsi" w:hAnsiTheme="majorHAnsi"/>
                          <w:sz w:val="16"/>
                          <w:szCs w:val="16"/>
                        </w:rPr>
                        <w:t>Stage B</w:t>
                      </w:r>
                      <w:r w:rsidRPr="00C83057">
                        <w:rPr>
                          <w:rFonts w:asciiTheme="majorHAnsi" w:hAnsiTheme="majorHAnsi"/>
                          <w:sz w:val="16"/>
                          <w:szCs w:val="16"/>
                        </w:rPr>
                        <w:t xml:space="preserve"> Endometriosis</w:t>
                      </w:r>
                      <w:r>
                        <w:rPr>
                          <w:rFonts w:asciiTheme="majorHAnsi" w:hAnsiTheme="majorHAnsi"/>
                          <w:sz w:val="16"/>
                          <w:szCs w:val="16"/>
                        </w:rPr>
                        <w:t xml:space="preserve"> (Beta)</w:t>
                      </w:r>
                    </w:p>
                  </w:txbxContent>
                </v:textbox>
              </v:shape>
            </w:pict>
          </mc:Fallback>
        </mc:AlternateContent>
      </w:r>
      <w:r w:rsidR="0035412E" w:rsidRPr="00CC7C0A">
        <w:rPr>
          <w:rFonts w:ascii="Times New Roman" w:hAnsi="Times New Roman" w:cs="Times New Roman"/>
          <w:b/>
          <w:noProof/>
          <w:sz w:val="22"/>
          <w:szCs w:val="22"/>
          <w:lang w:eastAsia="en-US"/>
        </w:rPr>
        <w:drawing>
          <wp:inline distT="0" distB="0" distL="0" distR="0" wp14:anchorId="1C469B30" wp14:editId="5BBC4C7D">
            <wp:extent cx="5270500" cy="2255125"/>
            <wp:effectExtent l="0" t="0" r="0" b="0"/>
            <wp:docPr id="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255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F643BD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D91B46E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9C3A2BA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14666FB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4E96183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84E8628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477D67E8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10812C5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DC4D34E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2EB129B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F3591C9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5269ED1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5A786C1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6E950E3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FD0E5D6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6C0E269F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5EC8078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D096C37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D892DC2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2AD32A8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97D464C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5FEC7B3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A3FDBB2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4EDC01F2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69438949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EF6B6B2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39CBAA33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54D30B5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D5262DA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CA70988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F25730F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7ABBD951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38CF496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18FD139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255A2A10" w14:textId="77777777" w:rsidR="00EE3EE4" w:rsidRPr="00CC7C0A" w:rsidRDefault="00EE3EE4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0F0C5DB0" w14:textId="77777777" w:rsidR="00EE3EE4" w:rsidRPr="00CC7C0A" w:rsidRDefault="00EE3EE4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6872F36A" w14:textId="77777777" w:rsidR="00EE3EE4" w:rsidRPr="00CC7C0A" w:rsidRDefault="00EE3EE4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CF1187B" w14:textId="207C1EE6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Supplementary Figure 3</w:t>
      </w:r>
      <w:r w:rsidRPr="00CC7C0A">
        <w:rPr>
          <w:rFonts w:ascii="Times New Roman" w:hAnsi="Times New Roman" w:cs="Times New Roman"/>
          <w:sz w:val="22"/>
          <w:szCs w:val="22"/>
        </w:rPr>
        <w:t>. Graphical il</w:t>
      </w:r>
      <w:r w:rsidR="00542006" w:rsidRPr="00CC7C0A">
        <w:rPr>
          <w:rFonts w:ascii="Times New Roman" w:hAnsi="Times New Roman" w:cs="Times New Roman"/>
          <w:sz w:val="22"/>
          <w:szCs w:val="22"/>
        </w:rPr>
        <w:t>lustration of the GRAIL results:</w:t>
      </w:r>
      <w:r w:rsidRPr="00CC7C0A">
        <w:rPr>
          <w:rFonts w:ascii="Times New Roman" w:hAnsi="Times New Roman" w:cs="Times New Roman"/>
          <w:sz w:val="22"/>
          <w:szCs w:val="22"/>
        </w:rPr>
        <w:t xml:space="preserve"> a. Overall endometriosis and WHRadjBMI, 79 genes were detecte</w:t>
      </w:r>
      <w:r w:rsidR="00542006" w:rsidRPr="00CC7C0A">
        <w:rPr>
          <w:rFonts w:ascii="Times New Roman" w:hAnsi="Times New Roman" w:cs="Times New Roman"/>
          <w:sz w:val="22"/>
          <w:szCs w:val="22"/>
        </w:rPr>
        <w:t>d marked by 72 independent SNPs,</w:t>
      </w:r>
      <w:r w:rsidRPr="00CC7C0A">
        <w:rPr>
          <w:rFonts w:ascii="Times New Roman" w:hAnsi="Times New Roman" w:cs="Times New Roman"/>
          <w:sz w:val="22"/>
          <w:szCs w:val="22"/>
        </w:rPr>
        <w:t xml:space="preserve"> b. Stage B endometriosis and WHRadjBMI, 77 genes were detected marked by 85 independent SNPs.</w:t>
      </w:r>
    </w:p>
    <w:p w14:paraId="6844DA88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</w:p>
    <w:p w14:paraId="348087EC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>a.</w:t>
      </w:r>
      <w:r w:rsidRPr="00CC7C0A">
        <w:rPr>
          <w:rFonts w:ascii="Times New Roman" w:hAnsi="Times New Roman" w:cs="Times New Roman"/>
          <w:sz w:val="22"/>
          <w:szCs w:val="22"/>
        </w:rPr>
        <w:tab/>
      </w:r>
      <w:r w:rsidRPr="00CC7C0A">
        <w:rPr>
          <w:rFonts w:ascii="Times New Roman" w:hAnsi="Times New Roman" w:cs="Times New Roman"/>
          <w:sz w:val="22"/>
          <w:szCs w:val="22"/>
        </w:rPr>
        <w:tab/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drawing>
          <wp:inline distT="0" distB="0" distL="0" distR="0" wp14:anchorId="61CF3F42" wp14:editId="66BABDBC">
            <wp:extent cx="4318000" cy="4122420"/>
            <wp:effectExtent l="25400" t="0" r="0" b="0"/>
            <wp:docPr id="1" name="P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09550" cy="4114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B2D85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</w:p>
    <w:p w14:paraId="763E1769" w14:textId="77777777" w:rsidR="0035412E" w:rsidRPr="00CC7C0A" w:rsidRDefault="0035412E" w:rsidP="0035412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>b.</w:t>
      </w:r>
      <w:r w:rsidRPr="00CC7C0A">
        <w:rPr>
          <w:rFonts w:ascii="Times New Roman" w:hAnsi="Times New Roman" w:cs="Times New Roman"/>
          <w:sz w:val="22"/>
          <w:szCs w:val="22"/>
        </w:rPr>
        <w:tab/>
      </w:r>
      <w:r w:rsidRPr="00CC7C0A">
        <w:rPr>
          <w:rFonts w:ascii="Times New Roman" w:hAnsi="Times New Roman" w:cs="Times New Roman"/>
          <w:sz w:val="22"/>
          <w:szCs w:val="22"/>
        </w:rPr>
        <w:tab/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drawing>
          <wp:inline distT="0" distB="0" distL="0" distR="0" wp14:anchorId="250DD1AE" wp14:editId="1E31C7C5">
            <wp:extent cx="4318000" cy="4106333"/>
            <wp:effectExtent l="25400" t="0" r="0" b="0"/>
            <wp:docPr id="2" name="P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/>
                    </pic:cNvPicPr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312081" cy="4100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51E04" w14:textId="77777777" w:rsidR="0035412E" w:rsidRPr="00CC7C0A" w:rsidRDefault="0035412E" w:rsidP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102D577F" w14:textId="77777777" w:rsidR="0035412E" w:rsidRPr="00CC7C0A" w:rsidRDefault="0035412E">
      <w:pPr>
        <w:rPr>
          <w:rFonts w:ascii="Times New Roman" w:hAnsi="Times New Roman" w:cs="Times New Roman"/>
          <w:b/>
          <w:sz w:val="22"/>
          <w:szCs w:val="22"/>
        </w:rPr>
      </w:pPr>
    </w:p>
    <w:p w14:paraId="5F41D9E1" w14:textId="6A6447A2" w:rsidR="00542006" w:rsidRPr="00CC7C0A" w:rsidRDefault="00542006" w:rsidP="00542006">
      <w:pPr>
        <w:rPr>
          <w:noProof/>
          <w:lang w:eastAsia="en-US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Figure 4. </w:t>
      </w:r>
      <w:r w:rsidRPr="00CC7C0A">
        <w:rPr>
          <w:rFonts w:ascii="Times New Roman" w:hAnsi="Times New Roman" w:cs="Times New Roman"/>
          <w:sz w:val="22"/>
          <w:szCs w:val="22"/>
        </w:rPr>
        <w:t>Q-Q plots of observed vs. expected GWAS results for, a. Overall endometriosis, b. Stage B endometriosis.</w:t>
      </w:r>
    </w:p>
    <w:p w14:paraId="6ABE6FFE" w14:textId="77777777" w:rsidR="0091566B" w:rsidRPr="00CC7C0A" w:rsidRDefault="0091566B" w:rsidP="00542006">
      <w:pPr>
        <w:rPr>
          <w:noProof/>
          <w:lang w:eastAsia="en-US"/>
        </w:rPr>
      </w:pPr>
    </w:p>
    <w:p w14:paraId="5134FE27" w14:textId="45765FAE" w:rsidR="0091566B" w:rsidRPr="00CC7C0A" w:rsidRDefault="0091566B" w:rsidP="00542006">
      <w:pPr>
        <w:rPr>
          <w:rFonts w:ascii="Times New Roman" w:hAnsi="Times New Roman" w:cs="Times New Roman"/>
          <w:noProof/>
          <w:sz w:val="22"/>
          <w:szCs w:val="22"/>
          <w:lang w:eastAsia="en-US"/>
        </w:rPr>
      </w:pPr>
      <w:r w:rsidRPr="00CC7C0A">
        <w:rPr>
          <w:rFonts w:ascii="Times New Roman" w:hAnsi="Times New Roman" w:cs="Times New Roman"/>
          <w:b/>
          <w:noProof/>
          <w:sz w:val="22"/>
          <w:szCs w:val="22"/>
          <w:lang w:eastAsia="en-US"/>
        </w:rPr>
        <w:t>a.</w:t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t xml:space="preserve"> Overall Endometriosis</w:t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tab/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tab/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tab/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tab/>
      </w:r>
      <w:r w:rsidRPr="00CC7C0A">
        <w:rPr>
          <w:rFonts w:ascii="Times New Roman" w:hAnsi="Times New Roman" w:cs="Times New Roman"/>
          <w:b/>
          <w:noProof/>
          <w:sz w:val="22"/>
          <w:szCs w:val="22"/>
          <w:lang w:eastAsia="en-US"/>
        </w:rPr>
        <w:t>b.</w:t>
      </w: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w:t xml:space="preserve"> Stage B Endometriosis</w:t>
      </w:r>
    </w:p>
    <w:p w14:paraId="296CD68F" w14:textId="2243A919" w:rsidR="0091566B" w:rsidRPr="00CC7C0A" w:rsidRDefault="00BF2DF6" w:rsidP="00542006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noProof/>
          <w:sz w:val="22"/>
          <w:szCs w:val="22"/>
          <w:lang w:eastAsia="en-US"/>
        </w:rPr>
        <mc:AlternateContent>
          <mc:Choice Requires="wpg">
            <w:drawing>
              <wp:inline distT="0" distB="0" distL="0" distR="0" wp14:anchorId="6D545695" wp14:editId="2438633C">
                <wp:extent cx="6306820" cy="2879090"/>
                <wp:effectExtent l="0" t="0" r="0" b="0"/>
                <wp:docPr id="28" name="Group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>
                        <a:xfrm>
                          <a:off x="0" y="0"/>
                          <a:ext cx="6306820" cy="2879090"/>
                          <a:chOff x="0" y="0"/>
                          <a:chExt cx="7373370" cy="3686685"/>
                        </a:xfrm>
                      </wpg:grpSpPr>
                      <pic:pic xmlns:pic="http://schemas.openxmlformats.org/drawingml/2006/picture">
                        <pic:nvPicPr>
                          <pic:cNvPr id="29" name="Picture 23"/>
                          <pic:cNvPicPr>
                            <a:picLocks noChangeAspect="1"/>
                          </pic:cNvPicPr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3686685" y="0"/>
                            <a:ext cx="3686685" cy="368668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0" name="Picture 24"/>
                          <pic:cNvPicPr>
                            <a:picLocks noChangeAspect="1"/>
                          </pic:cNvPicPr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86685" cy="368668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inline>
            </w:drawing>
          </mc:Choice>
          <mc:Fallback xmlns:mv="urn:schemas-microsoft-com:mac:vml" xmlns:mo="http://schemas.microsoft.com/office/mac/office/2008/main">
            <w:pict>
              <v:group id="Group 7" o:spid="_x0000_s1026" style="width:496.6pt;height:226.7pt;mso-position-horizontal-relative:char;mso-position-vertical-relative:line" coordsize="7373370,3686685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3" o:spid="_x0000_s1027" type="#_x0000_t75" style="position:absolute;left:3686685;width:3686685;height:368668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">
                  <v:imagedata r:id="rId15" o:title=""/>
                  <v:path arrowok="t"/>
                </v:shape>
                <v:shape id="Picture 24" o:spid="_x0000_s1028" type="#_x0000_t75" style="position:absolute;width:3686685;height:3686685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">
                  <v:imagedata r:id="rId16" o:title=""/>
                  <v:path arrowok="t"/>
                </v:shape>
                <w10:anchorlock/>
              </v:group>
            </w:pict>
          </mc:Fallback>
        </mc:AlternateContent>
      </w:r>
    </w:p>
    <w:p w14:paraId="54BA1407" w14:textId="7677327E" w:rsidR="00542006" w:rsidRPr="00CC7C0A" w:rsidRDefault="00542006">
      <w:pPr>
        <w:rPr>
          <w:rFonts w:ascii="Times New Roman" w:hAnsi="Times New Roman" w:cs="Times New Roman"/>
          <w:b/>
          <w:sz w:val="22"/>
          <w:szCs w:val="22"/>
        </w:rPr>
      </w:pPr>
    </w:p>
    <w:p w14:paraId="703A908A" w14:textId="5C0407DC" w:rsidR="0091566B" w:rsidRPr="00CC7C0A" w:rsidRDefault="0091566B">
      <w:pPr>
        <w:rPr>
          <w:rFonts w:ascii="Times New Roman" w:hAnsi="Times New Roman" w:cs="Times New Roman"/>
          <w:b/>
          <w:sz w:val="22"/>
          <w:szCs w:val="22"/>
        </w:rPr>
        <w:sectPr w:rsidR="0091566B" w:rsidRPr="00CC7C0A" w:rsidSect="0035412E">
          <w:footerReference w:type="even" r:id="rId17"/>
          <w:footerReference w:type="default" r:id="rId18"/>
          <w:pgSz w:w="11901" w:h="16840"/>
          <w:pgMar w:top="567" w:right="992" w:bottom="1440" w:left="851" w:header="709" w:footer="709" w:gutter="0"/>
          <w:cols w:space="708"/>
          <w:docGrid w:linePitch="326"/>
        </w:sectPr>
      </w:pPr>
    </w:p>
    <w:p w14:paraId="36826706" w14:textId="77777777" w:rsidR="00EB063E" w:rsidRPr="00CC7C0A" w:rsidRDefault="008F4A18" w:rsidP="00866D1D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</w:t>
      </w:r>
      <w:r w:rsidR="00EB2619" w:rsidRPr="00CC7C0A">
        <w:rPr>
          <w:rFonts w:ascii="Times New Roman" w:hAnsi="Times New Roman" w:cs="Times New Roman"/>
          <w:b/>
          <w:sz w:val="22"/>
          <w:szCs w:val="22"/>
        </w:rPr>
        <w:t>1</w:t>
      </w:r>
      <w:r w:rsidR="009777CE" w:rsidRPr="00CC7C0A">
        <w:rPr>
          <w:rFonts w:ascii="Times New Roman" w:hAnsi="Times New Roman" w:cs="Times New Roman"/>
          <w:b/>
          <w:sz w:val="22"/>
          <w:szCs w:val="22"/>
        </w:rPr>
        <w:t>.</w:t>
      </w:r>
      <w:r w:rsidR="009777CE" w:rsidRPr="00CC7C0A">
        <w:rPr>
          <w:rFonts w:ascii="Times New Roman" w:hAnsi="Times New Roman" w:cs="Times New Roman"/>
          <w:sz w:val="22"/>
          <w:szCs w:val="22"/>
        </w:rPr>
        <w:t xml:space="preserve"> Association results of published </w:t>
      </w:r>
      <w:r w:rsidR="00C712C5" w:rsidRPr="00CC7C0A">
        <w:rPr>
          <w:rFonts w:ascii="Times New Roman" w:hAnsi="Times New Roman" w:cs="Times New Roman"/>
          <w:sz w:val="22"/>
          <w:szCs w:val="22"/>
        </w:rPr>
        <w:t xml:space="preserve">IEC </w:t>
      </w:r>
      <w:r w:rsidR="009777CE" w:rsidRPr="00CC7C0A">
        <w:rPr>
          <w:rFonts w:ascii="Times New Roman" w:hAnsi="Times New Roman" w:cs="Times New Roman"/>
          <w:sz w:val="22"/>
          <w:szCs w:val="22"/>
        </w:rPr>
        <w:t xml:space="preserve">genome-wide </w:t>
      </w:r>
      <w:r w:rsidR="00DD73F1" w:rsidRPr="00CC7C0A">
        <w:rPr>
          <w:rFonts w:ascii="Times New Roman" w:hAnsi="Times New Roman" w:cs="Times New Roman"/>
          <w:sz w:val="22"/>
          <w:szCs w:val="22"/>
        </w:rPr>
        <w:t>significant endometriosis loci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/>
      </w:r>
      <w:r w:rsidR="003975C3" w:rsidRPr="00CC7C0A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Painter&lt;/Author&gt;&lt;Year&gt;2010&lt;/Year&gt;&lt;RecNum&gt;311&lt;/RecNum&gt;&lt;DisplayText&gt;(1)&lt;/DisplayText&gt;&lt;record&gt;&lt;rec-number&gt;311&lt;/rec-number&gt;&lt;foreign-keys&gt;&lt;key app="EN" db-id="2e2e9vztyw0sxqed09qve0rkfae5zpfws2w2"&gt;311&lt;/key&gt;&lt;/foreign-keys&gt;&lt;ref-type name="Journal Article"&gt;17&lt;/ref-type&gt;&lt;contributors&gt;&lt;authors&gt;&lt;author&gt;Painter, J. N.&lt;/author&gt;&lt;author&gt;Anderson, C. A.&lt;/author&gt;&lt;author&gt;Nyholt, D. R.&lt;/author&gt;&lt;author&gt;Macgregor, S.&lt;/author&gt;&lt;author&gt;Lin, J.&lt;/author&gt;&lt;author&gt;Lee, S. H.&lt;/author&gt;&lt;author&gt;Lambert, A.&lt;/author&gt;&lt;author&gt;Zhao, Z. Z.&lt;/author&gt;&lt;author&gt;Roseman, F.&lt;/author&gt;&lt;author&gt;Guo, Q.&lt;/author&gt;&lt;author&gt;Gordon, S. D.&lt;/author&gt;&lt;author&gt;Wallace, L.&lt;/author&gt;&lt;author&gt;Henders, A. K.&lt;/author&gt;&lt;author&gt;Visscher, P. M.&lt;/author&gt;&lt;author&gt;Kraft, P.&lt;/author&gt;&lt;author&gt;Martin, N. G.&lt;/author&gt;&lt;author&gt;Morris, A. P.&lt;/author&gt;&lt;author&gt;Treloar, S. A.&lt;/author&gt;&lt;author&gt;Kennedy, S. H.&lt;/author&gt;&lt;author&gt;Missmer, S. A.&lt;/author&gt;&lt;author&gt;Montgomery, G. W.&lt;/author&gt;&lt;author&gt;Zondervan, K. T.&lt;/author&gt;&lt;/authors&gt;&lt;/contributors&gt;&lt;auth-address&gt;[1] Molecular Epidemiology, Queensland Institute of Medical Research, Herston, Queensland, Australia. [2] These authors contributed equally to this work.&lt;/auth-address&gt;&lt;titles&gt;&lt;title&gt;Genome-wide association study identifies a locus at 7p15.2 associated with endometriosis&lt;/title&gt;&lt;secondary-title&gt;Nat Genet&lt;/secondary-title&gt;&lt;/titles&gt;&lt;periodical&gt;&lt;full-title&gt;Nat Genet&lt;/full-title&gt;&lt;/periodical&gt;&lt;edition&gt;2010/12/15&lt;/edition&gt;&lt;dates&gt;&lt;year&gt;2010&lt;/year&gt;&lt;pub-dates&gt;&lt;date&gt;Dec 12&lt;/date&gt;&lt;/pub-dates&gt;&lt;/dates&gt;&lt;isbn&gt;1546-1718 (Electronic)&amp;#xD;1061-4036 (Linking)&lt;/isbn&gt;&lt;accession-num&gt;21151130&lt;/accession-num&gt;&lt;urls&gt;&lt;related-urls&gt;&lt;url&gt;http://www.ncbi.nlm.nih.gov/entrez/query.fcgi?cmd=Retrieve&amp;amp;db=PubMed&amp;amp;dopt=Citation&amp;amp;list_uids=21151130&lt;/url&gt;&lt;/related-urls&gt;&lt;/urls&gt;&lt;electronic-resource-num&gt;ng.731 [pii]&amp;#xD;10.1038/ng.731&lt;/electronic-resource-num&gt;&lt;language&gt;Eng&lt;/language&gt;&lt;/record&gt;&lt;/Cite&gt;&lt;/EndNote&gt;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="003975C3"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" w:tooltip="Painter, 2010 #311" w:history="1">
        <w:r w:rsidR="00E10701" w:rsidRPr="00CC7C0A">
          <w:rPr>
            <w:rFonts w:ascii="Times New Roman" w:hAnsi="Times New Roman" w:cs="Times New Roman"/>
            <w:noProof/>
            <w:sz w:val="22"/>
            <w:szCs w:val="22"/>
          </w:rPr>
          <w:t>1</w:t>
        </w:r>
      </w:hyperlink>
      <w:r w:rsidR="003975C3"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DD73F1" w:rsidRPr="00CC7C0A">
        <w:rPr>
          <w:rFonts w:ascii="Times New Roman" w:hAnsi="Times New Roman" w:cs="Times New Roman"/>
          <w:sz w:val="22"/>
          <w:szCs w:val="22"/>
        </w:rPr>
        <w:t xml:space="preserve"> in </w:t>
      </w:r>
      <w:r w:rsidR="00C712C5" w:rsidRPr="00CC7C0A">
        <w:rPr>
          <w:rFonts w:ascii="Times New Roman" w:hAnsi="Times New Roman" w:cs="Times New Roman"/>
          <w:sz w:val="22"/>
          <w:szCs w:val="22"/>
        </w:rPr>
        <w:t xml:space="preserve">the GIANT </w:t>
      </w:r>
      <w:r w:rsidR="00DD73F1" w:rsidRPr="00CC7C0A">
        <w:rPr>
          <w:rFonts w:ascii="Times New Roman" w:hAnsi="Times New Roman" w:cs="Times New Roman"/>
          <w:sz w:val="22"/>
          <w:szCs w:val="22"/>
        </w:rPr>
        <w:t>BMI GWAS, and of BMI loci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cGVsaW90ZXM8L0F1dGhvcj48WWVhcj4yMDEwPC9ZZWFy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=
</w:fldData>
        </w:fldChar>
      </w:r>
      <w:r w:rsidR="003975C3" w:rsidRPr="00CC7C0A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TcGVsaW90ZXM8L0F1dGhvcj48WWVhcj4yMDEwPC9ZZWFy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=
</w:fldData>
        </w:fldChar>
      </w:r>
      <w:r w:rsidR="003975C3" w:rsidRPr="00CC7C0A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="003975C3"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2" w:tooltip="Speliotes, 2010 #373" w:history="1">
        <w:r w:rsidR="00E10701" w:rsidRPr="00CC7C0A">
          <w:rPr>
            <w:rFonts w:ascii="Times New Roman" w:hAnsi="Times New Roman" w:cs="Times New Roman"/>
            <w:noProof/>
            <w:sz w:val="22"/>
            <w:szCs w:val="22"/>
          </w:rPr>
          <w:t>2</w:t>
        </w:r>
      </w:hyperlink>
      <w:r w:rsidR="003975C3"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DD73F1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9777CE" w:rsidRPr="00CC7C0A">
        <w:rPr>
          <w:rFonts w:ascii="Times New Roman" w:hAnsi="Times New Roman" w:cs="Times New Roman"/>
          <w:sz w:val="22"/>
          <w:szCs w:val="22"/>
        </w:rPr>
        <w:t>in endometriosis GWAS (look</w:t>
      </w:r>
      <w:r w:rsidR="00BD66D6" w:rsidRPr="00CC7C0A">
        <w:rPr>
          <w:rFonts w:ascii="Times New Roman" w:hAnsi="Times New Roman" w:cs="Times New Roman"/>
          <w:sz w:val="22"/>
          <w:szCs w:val="22"/>
        </w:rPr>
        <w:t>-</w:t>
      </w:r>
      <w:r w:rsidR="009777CE" w:rsidRPr="00CC7C0A">
        <w:rPr>
          <w:rFonts w:ascii="Times New Roman" w:hAnsi="Times New Roman" w:cs="Times New Roman"/>
          <w:sz w:val="22"/>
          <w:szCs w:val="22"/>
        </w:rPr>
        <w:t>up results are shown in bold).</w:t>
      </w:r>
    </w:p>
    <w:p w14:paraId="43B71A62" w14:textId="77777777" w:rsidR="00EB2619" w:rsidRPr="00CC7C0A" w:rsidRDefault="00EB2619" w:rsidP="00866D1D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5369" w:type="pct"/>
        <w:tblInd w:w="-176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V w:val="none" w:sz="0" w:space="0" w:color="auto"/>
        </w:tblBorders>
        <w:tblLayout w:type="fixed"/>
        <w:tblLook w:val="00A0" w:firstRow="1" w:lastRow="0" w:firstColumn="1" w:lastColumn="0" w:noHBand="0" w:noVBand="0"/>
      </w:tblPr>
      <w:tblGrid>
        <w:gridCol w:w="1419"/>
        <w:gridCol w:w="1988"/>
        <w:gridCol w:w="695"/>
        <w:gridCol w:w="1215"/>
        <w:gridCol w:w="941"/>
        <w:gridCol w:w="973"/>
        <w:gridCol w:w="856"/>
        <w:gridCol w:w="1125"/>
        <w:gridCol w:w="850"/>
        <w:gridCol w:w="1277"/>
        <w:gridCol w:w="850"/>
        <w:gridCol w:w="740"/>
        <w:gridCol w:w="116"/>
        <w:gridCol w:w="850"/>
        <w:gridCol w:w="1134"/>
        <w:gridCol w:w="1131"/>
      </w:tblGrid>
      <w:tr w:rsidR="00EA33DE" w:rsidRPr="00CC7C0A" w14:paraId="129DA63C" w14:textId="77777777" w:rsidTr="00EE3EE4">
        <w:tc>
          <w:tcPr>
            <w:tcW w:w="439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7C0D32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  <w:p w14:paraId="4C133112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GWAS</w:t>
            </w:r>
          </w:p>
        </w:tc>
        <w:tc>
          <w:tcPr>
            <w:tcW w:w="615" w:type="pct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74E6DB0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NP</w:t>
            </w:r>
          </w:p>
          <w:p w14:paraId="36D2ACDD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proxy; 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15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4B3E6F67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r</w:t>
            </w:r>
          </w:p>
        </w:tc>
        <w:tc>
          <w:tcPr>
            <w:tcW w:w="376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544A972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Location</w:t>
            </w:r>
          </w:p>
          <w:p w14:paraId="26254AE4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B36)</w:t>
            </w:r>
          </w:p>
        </w:tc>
        <w:tc>
          <w:tcPr>
            <w:tcW w:w="291" w:type="pc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FB6C373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AF</w:t>
            </w:r>
          </w:p>
          <w:p w14:paraId="2174FC94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allele)</w:t>
            </w:r>
          </w:p>
        </w:tc>
        <w:tc>
          <w:tcPr>
            <w:tcW w:w="301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00A7F87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tus</w:t>
            </w:r>
          </w:p>
        </w:tc>
        <w:tc>
          <w:tcPr>
            <w:tcW w:w="612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4DCB15A4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ndometriosis</w:t>
            </w:r>
          </w:p>
          <w:p w14:paraId="030A05E1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l cases</w:t>
            </w:r>
          </w:p>
        </w:tc>
        <w:tc>
          <w:tcPr>
            <w:tcW w:w="658" w:type="pct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32903F4A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ndometriosis</w:t>
            </w:r>
          </w:p>
          <w:p w14:paraId="62D8B65A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</w:t>
            </w:r>
          </w:p>
        </w:tc>
        <w:tc>
          <w:tcPr>
            <w:tcW w:w="492" w:type="pct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2ED87B94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BMI</w:t>
            </w:r>
          </w:p>
        </w:tc>
        <w:tc>
          <w:tcPr>
            <w:tcW w:w="649" w:type="pct"/>
            <w:gridSpan w:val="3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4209B149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Female limited BMI</w:t>
            </w:r>
          </w:p>
        </w:tc>
        <w:tc>
          <w:tcPr>
            <w:tcW w:w="352" w:type="pct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08E3132B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earest</w:t>
            </w:r>
          </w:p>
          <w:p w14:paraId="0A62FD57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Gene</w:t>
            </w:r>
          </w:p>
        </w:tc>
      </w:tr>
      <w:tr w:rsidR="00EE3EE4" w:rsidRPr="00CC7C0A" w14:paraId="139D22B7" w14:textId="77777777" w:rsidTr="00EE3EE4">
        <w:tc>
          <w:tcPr>
            <w:tcW w:w="439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FF050B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615" w:type="pct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6714826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15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42E9826A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76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3D0795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9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758A843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0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3BD09C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65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04BEA1FB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  <w:r w:rsidR="001C17AF"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34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58BB3B" w14:textId="77777777" w:rsidR="00EE3EE4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  <w:p w14:paraId="07137DE2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95% CI)</w:t>
            </w:r>
          </w:p>
        </w:tc>
        <w:tc>
          <w:tcPr>
            <w:tcW w:w="2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1D10A77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  <w:r w:rsidR="001C17AF"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b</w:t>
            </w:r>
          </w:p>
        </w:tc>
        <w:tc>
          <w:tcPr>
            <w:tcW w:w="39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B8B3606" w14:textId="77777777" w:rsidR="00EE3EE4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  <w:p w14:paraId="46A43FE6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95% CI)</w:t>
            </w:r>
          </w:p>
        </w:tc>
        <w:tc>
          <w:tcPr>
            <w:tcW w:w="263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6342B7B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c</w:t>
            </w:r>
          </w:p>
        </w:tc>
        <w:tc>
          <w:tcPr>
            <w:tcW w:w="265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74C7C1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ffect</w:t>
            </w:r>
          </w:p>
          <w:p w14:paraId="2D200830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SE)</w:t>
            </w:r>
          </w:p>
        </w:tc>
        <w:tc>
          <w:tcPr>
            <w:tcW w:w="26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E6E172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  <w:r w:rsidR="00C47F1A"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d</w:t>
            </w:r>
          </w:p>
        </w:tc>
        <w:tc>
          <w:tcPr>
            <w:tcW w:w="35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4639B3E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ffect</w:t>
            </w:r>
          </w:p>
          <w:p w14:paraId="2C4788A5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SE)</w:t>
            </w:r>
          </w:p>
        </w:tc>
        <w:tc>
          <w:tcPr>
            <w:tcW w:w="352" w:type="pct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4F51E3CE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</w:tr>
      <w:tr w:rsidR="00EE3EE4" w:rsidRPr="00CC7C0A" w14:paraId="4E134491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0E4987E5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Endometriosis</w:t>
            </w:r>
          </w:p>
        </w:tc>
        <w:tc>
          <w:tcPr>
            <w:tcW w:w="61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5EF259F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rs12700667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32831EE7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37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6B454B19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25868164</w:t>
            </w:r>
          </w:p>
        </w:tc>
        <w:tc>
          <w:tcPr>
            <w:tcW w:w="29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C5EED59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  <w:lang w:val="en-GB"/>
              </w:rPr>
              <w:t>0.74 (A)</w:t>
            </w:r>
          </w:p>
        </w:tc>
        <w:tc>
          <w:tcPr>
            <w:tcW w:w="3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C4657F" w14:textId="77777777" w:rsidR="00EA33DE" w:rsidRPr="00CC7C0A" w:rsidRDefault="00EA33DE" w:rsidP="00B75DE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49767DC5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3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61C3D717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1</w:t>
            </w:r>
          </w:p>
          <w:p w14:paraId="311F761B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1.12-1.31)</w:t>
            </w:r>
          </w:p>
        </w:tc>
        <w:tc>
          <w:tcPr>
            <w:tcW w:w="26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1F02C11A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39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7B6CD60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6</w:t>
            </w:r>
          </w:p>
          <w:p w14:paraId="4AF1A7ED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1.23-1.50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33C416F3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2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04B138AE" w14:textId="77777777" w:rsidR="00EA33DE" w:rsidRPr="00CC7C0A" w:rsidRDefault="00EA33DE" w:rsidP="00680284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06</w:t>
            </w:r>
          </w:p>
          <w:p w14:paraId="1DD81ADE" w14:textId="77777777" w:rsidR="00EA33DE" w:rsidRPr="00CC7C0A" w:rsidRDefault="00EA33DE" w:rsidP="00680284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tcMar>
              <w:left w:w="28" w:type="dxa"/>
              <w:right w:w="28" w:type="dxa"/>
            </w:tcMar>
          </w:tcPr>
          <w:p w14:paraId="068B7E35" w14:textId="77777777" w:rsidR="00EA33DE" w:rsidRPr="00CC7C0A" w:rsidRDefault="00635EF3" w:rsidP="00680284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5</w:t>
            </w:r>
          </w:p>
        </w:tc>
        <w:tc>
          <w:tcPr>
            <w:tcW w:w="35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0757CA4" w14:textId="77777777" w:rsidR="00EA33DE" w:rsidRPr="00CC7C0A" w:rsidRDefault="00EA33DE" w:rsidP="00635EF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</w:t>
            </w:r>
            <w:r w:rsidR="00635EF3" w:rsidRPr="00CC7C0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(0.0</w:t>
            </w:r>
            <w:r w:rsidR="00635EF3" w:rsidRPr="00CC7C0A">
              <w:rPr>
                <w:rFonts w:ascii="Times New Roman" w:hAnsi="Times New Roman" w:cs="Times New Roman"/>
                <w:sz w:val="22"/>
                <w:szCs w:val="22"/>
              </w:rPr>
              <w:t>80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63B5AB3" w14:textId="77777777" w:rsidR="00EA33DE" w:rsidRPr="00CC7C0A" w:rsidRDefault="00EA33DE" w:rsidP="001359D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ntergenic</w:t>
            </w:r>
          </w:p>
        </w:tc>
      </w:tr>
      <w:tr w:rsidR="00EE3EE4" w:rsidRPr="00CC7C0A" w14:paraId="31627C6B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43A49B6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Endometriosis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B2ABF8E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s7521902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2038EC5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D88C96D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363311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3A4145D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5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AE35B5" w14:textId="77777777" w:rsidR="00EA33DE" w:rsidRPr="00CC7C0A" w:rsidRDefault="00EA33DE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E4F5FC2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6196AD2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</w:t>
            </w:r>
          </w:p>
          <w:p w14:paraId="2823CFDC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1.08-1.2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0E9EF09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983E405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6</w:t>
            </w:r>
          </w:p>
          <w:p w14:paraId="43CF4CB0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1.14-1.39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2BDDC1D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2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8B1EA00" w14:textId="77777777" w:rsidR="00EA33DE" w:rsidRPr="00CC7C0A" w:rsidRDefault="00EA33DE" w:rsidP="00680284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0.006 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C6AD4F2" w14:textId="77777777" w:rsidR="00EA33DE" w:rsidRPr="00CC7C0A" w:rsidRDefault="001359DA" w:rsidP="00680284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7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783BAD" w14:textId="77777777" w:rsidR="00EA33DE" w:rsidRPr="00CC7C0A" w:rsidRDefault="001359DA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01</w:t>
            </w:r>
          </w:p>
          <w:p w14:paraId="74964E1C" w14:textId="77777777" w:rsidR="001359DA" w:rsidRPr="00CC7C0A" w:rsidRDefault="001359DA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53F8873" w14:textId="77777777" w:rsidR="00EA33DE" w:rsidRPr="00CC7C0A" w:rsidRDefault="00EA33DE" w:rsidP="001359DA">
            <w:pPr>
              <w:spacing w:before="2" w:after="2"/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WNT4</w:t>
            </w:r>
          </w:p>
        </w:tc>
      </w:tr>
      <w:tr w:rsidR="00EE3EE4" w:rsidRPr="00CC7C0A" w14:paraId="0E35184D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A4BEA24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D6235AE" w14:textId="77777777" w:rsidR="00C06B49" w:rsidRPr="00CC7C0A" w:rsidRDefault="00C06B49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9816226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BB21C70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AF9F8C8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187,317,193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2CA19D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8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E8A2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8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616B85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1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0AB7245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12</w:t>
            </w:r>
          </w:p>
          <w:p w14:paraId="5C4B9A88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1.03-1.22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B742899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6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2466394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8</w:t>
            </w:r>
          </w:p>
          <w:p w14:paraId="3166F11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7-1.21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53CE942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4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CCD6F42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46</w:t>
            </w:r>
          </w:p>
          <w:p w14:paraId="1031E822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5A319D2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227358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-0.045</w:t>
            </w:r>
          </w:p>
          <w:p w14:paraId="6DAFB994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96F4EF7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ETV5</w:t>
            </w:r>
          </w:p>
        </w:tc>
      </w:tr>
      <w:tr w:rsidR="00EE3EE4" w:rsidRPr="00CC7C0A" w14:paraId="016A6546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5F1E8CA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C7C444E" w14:textId="77777777" w:rsidR="00C06B49" w:rsidRPr="00CC7C0A" w:rsidRDefault="00C06B49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514175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65543A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010EC95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74,764,232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450C93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8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447947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FED965F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2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8AEA4D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2</w:t>
            </w:r>
          </w:p>
          <w:p w14:paraId="1EF675E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87-0.99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016797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3.9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93F5DF8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8</w:t>
            </w:r>
          </w:p>
          <w:p w14:paraId="7F04B75A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80-0.96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2FAE3BD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DFFC72B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9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88879AF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B13034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0.035</w:t>
            </w:r>
          </w:p>
          <w:p w14:paraId="7692F7A8" w14:textId="77777777" w:rsidR="00C06B49" w:rsidRPr="00CC7C0A" w:rsidRDefault="00C06B49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F33CDC8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TNNI3K</w:t>
            </w:r>
          </w:p>
        </w:tc>
      </w:tr>
      <w:tr w:rsidR="00EE3EE4" w:rsidRPr="00CC7C0A" w14:paraId="4BB7A350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9BBEC6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968C0D9" w14:textId="77777777" w:rsidR="00C06B49" w:rsidRPr="00CC7C0A" w:rsidRDefault="00C06B49" w:rsidP="00D1013B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543874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2BB282F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1018DBC" w14:textId="77777777" w:rsidR="00C06B49" w:rsidRPr="00CC7C0A" w:rsidRDefault="00C06B49" w:rsidP="00D1013B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176,156,103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3A7261D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0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6DDE9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800CEE0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2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20D2B8F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.10 </w:t>
            </w:r>
          </w:p>
          <w:p w14:paraId="7E4CF20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1.02-1.19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8EDD1B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3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693CF06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12</w:t>
            </w:r>
          </w:p>
          <w:p w14:paraId="6F79D5B8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1.01-1.25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008EB0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3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12E51A0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44</w:t>
            </w:r>
          </w:p>
          <w:p w14:paraId="48FE4349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D683164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2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3BBC6C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-0.054</w:t>
            </w:r>
          </w:p>
          <w:p w14:paraId="6BB82EB5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3E4CDC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SEC16B</w:t>
            </w:r>
          </w:p>
        </w:tc>
      </w:tr>
      <w:tr w:rsidR="00EE3EE4" w:rsidRPr="00CC7C0A" w14:paraId="36A6743D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F01013D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4995E72" w14:textId="77777777" w:rsidR="00C06B49" w:rsidRPr="00CC7C0A" w:rsidRDefault="00C06B49" w:rsidP="00D1013B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2890652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AC91AB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01306D9" w14:textId="77777777" w:rsidR="00C06B49" w:rsidRPr="00CC7C0A" w:rsidRDefault="00C06B49" w:rsidP="00D1013B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142,676,401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4FA6BEE" w14:textId="77777777" w:rsidR="00C06B49" w:rsidRPr="00CC7C0A" w:rsidRDefault="00C06B49" w:rsidP="00C07CFB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</w:t>
            </w:r>
            <w:r w:rsidR="00C07CFB"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82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C07CFB" w:rsidRPr="00CC7C0A">
              <w:rPr>
                <w:rFonts w:ascii="Times New Roman" w:hAnsi="Times New Roman" w:cs="Times New Roman"/>
                <w:sz w:val="22"/>
                <w:szCs w:val="22"/>
              </w:rPr>
              <w:t>T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0B4CAB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6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A8939B3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5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D777259" w14:textId="77777777" w:rsidR="00C06B49" w:rsidRPr="00CC7C0A" w:rsidRDefault="00C07CFB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1</w:t>
            </w:r>
          </w:p>
          <w:p w14:paraId="4A6AB6DE" w14:textId="77777777" w:rsidR="00C06B49" w:rsidRPr="00CC7C0A" w:rsidRDefault="00C06B49" w:rsidP="00C07CFB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1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AF64A1F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2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586818B" w14:textId="77777777" w:rsidR="00C06B49" w:rsidRPr="00CC7C0A" w:rsidRDefault="00C07CFB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6</w:t>
            </w:r>
          </w:p>
          <w:p w14:paraId="24249C1F" w14:textId="77777777" w:rsidR="00C06B49" w:rsidRPr="00CC7C0A" w:rsidRDefault="00C06B49" w:rsidP="00C07CFB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74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8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B8616F2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22B18E8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3 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A6751B3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B61C90" w14:textId="77777777" w:rsidR="00C06B49" w:rsidRPr="00CC7C0A" w:rsidRDefault="00C07CFB" w:rsidP="00C06B49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</w:t>
            </w:r>
            <w:r w:rsidR="00C06B49"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0.027</w:t>
            </w:r>
          </w:p>
          <w:p w14:paraId="0D72A6AB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270A63F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LRP1B</w:t>
            </w:r>
          </w:p>
        </w:tc>
      </w:tr>
      <w:tr w:rsidR="00EE3EE4" w:rsidRPr="00CC7C0A" w14:paraId="213684B2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AC6083A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A366F2B" w14:textId="77777777" w:rsidR="00C06B49" w:rsidRPr="00CC7C0A" w:rsidRDefault="00C06B49" w:rsidP="00EE3EE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2444979</w:t>
            </w:r>
            <w:r w:rsidRPr="00CC7C0A">
              <w:rPr>
                <w:rFonts w:ascii="Times New Roman" w:hAnsi="Times New Roman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5536CC8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C811C48" w14:textId="77777777" w:rsidR="00C06B49" w:rsidRPr="00CC7C0A" w:rsidRDefault="00C06B49" w:rsidP="00D1013B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 xml:space="preserve">19,933,600 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026D804" w14:textId="77777777" w:rsidR="00C06B49" w:rsidRPr="00CC7C0A" w:rsidRDefault="00C06B49" w:rsidP="00EE3EE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39CD7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7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D8C6163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7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D810947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10</w:t>
            </w:r>
          </w:p>
          <w:p w14:paraId="1A4DBB71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9-1.21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31C9EF1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34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C0A4290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6</w:t>
            </w:r>
          </w:p>
          <w:p w14:paraId="60A8854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3-1.21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C0E9F88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1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80B05F7" w14:textId="77777777" w:rsidR="00C06B49" w:rsidRPr="00CC7C0A" w:rsidRDefault="00C07CFB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0.046 (0.007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9F09B3C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804A14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43</w:t>
            </w:r>
          </w:p>
          <w:p w14:paraId="3AA6AFB7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9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7AFE024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PRC5B</w:t>
            </w:r>
          </w:p>
        </w:tc>
      </w:tr>
      <w:tr w:rsidR="00EE3EE4" w:rsidRPr="00CC7C0A" w14:paraId="3F4DD2EE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38D5C4F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11B0CA8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s10968576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5C1473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2D62669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28,404,339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C8C2F4E" w14:textId="77777777" w:rsidR="00C06B49" w:rsidRPr="00CC7C0A" w:rsidRDefault="00C07CFB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FFC723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7876799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8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09E4946" w14:textId="77777777" w:rsidR="00C06B49" w:rsidRPr="00CC7C0A" w:rsidRDefault="00C07CFB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4</w:t>
            </w:r>
          </w:p>
          <w:p w14:paraId="636DE376" w14:textId="77777777" w:rsidR="00C06B49" w:rsidRPr="00CC7C0A" w:rsidRDefault="00C06B49" w:rsidP="00C07CFB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87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9BC0854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2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D98258F" w14:textId="77777777" w:rsidR="00C06B49" w:rsidRPr="00CC7C0A" w:rsidRDefault="00C07CFB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0</w:t>
            </w:r>
          </w:p>
          <w:p w14:paraId="20E5846A" w14:textId="77777777" w:rsidR="00C06B49" w:rsidRPr="00CC7C0A" w:rsidRDefault="00C06B49" w:rsidP="00C07CFB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1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9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015A975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A12A3E6" w14:textId="77777777" w:rsidR="00C06B49" w:rsidRPr="00CC7C0A" w:rsidRDefault="00C07CFB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0.029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826A9D0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4D62C2" w14:textId="77777777" w:rsidR="00C06B49" w:rsidRPr="00CC7C0A" w:rsidRDefault="00C07CFB" w:rsidP="00680284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-</w:t>
            </w:r>
            <w:r w:rsidR="00C06B49"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29</w:t>
            </w:r>
          </w:p>
          <w:p w14:paraId="39D29048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(0.00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DF5F1E5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LRRN6C</w:t>
            </w:r>
          </w:p>
        </w:tc>
      </w:tr>
      <w:tr w:rsidR="00EE3EE4" w:rsidRPr="00CC7C0A" w14:paraId="1B155F26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7A1CE27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56E71E8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s987237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9148C8C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460CAB3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50,911,009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04D07F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8 (G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37B83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2A3113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8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4D92347" w14:textId="77777777" w:rsidR="00C06B49" w:rsidRPr="00CC7C0A" w:rsidRDefault="00C07CFB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3</w:t>
            </w:r>
          </w:p>
          <w:p w14:paraId="492B5DF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84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1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FC1B53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7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551AD95" w14:textId="77777777" w:rsidR="00C06B49" w:rsidRPr="00CC7C0A" w:rsidRDefault="00C07CFB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3</w:t>
            </w:r>
          </w:p>
          <w:p w14:paraId="097D2C9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8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3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22428D9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6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03FC2B4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</w:t>
            </w:r>
            <w:r w:rsidR="00C07CFB" w:rsidRPr="00CC7C0A">
              <w:rPr>
                <w:rFonts w:ascii="Times New Roman" w:hAnsi="Times New Roman" w:cs="Times New Roman"/>
                <w:sz w:val="22"/>
                <w:szCs w:val="22"/>
              </w:rPr>
              <w:t>049</w:t>
            </w:r>
          </w:p>
          <w:p w14:paraId="091D643C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7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79B1A67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0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50BBA2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51 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83B0400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TFAP2B</w:t>
            </w:r>
          </w:p>
        </w:tc>
      </w:tr>
      <w:tr w:rsidR="00EE3EE4" w:rsidRPr="00CC7C0A" w14:paraId="0E71C162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DF004E8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BF8F26E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s10150332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87917A4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88CB277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79,936,964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8A7486F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1 (C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92B5EB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B59F248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09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4B07C04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.01 </w:t>
            </w:r>
          </w:p>
          <w:p w14:paraId="0192605A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3-1.09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7870754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0.23 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23108EB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.03 </w:t>
            </w:r>
          </w:p>
          <w:p w14:paraId="6E2FF7C9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3-1.14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141C0BF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28C3A6D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9</w:t>
            </w:r>
          </w:p>
          <w:p w14:paraId="28AA35AD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4D9EBAA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32ACFA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26</w:t>
            </w:r>
          </w:p>
          <w:p w14:paraId="4E22D2F4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903B634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iCs/>
                <w:color w:val="000000"/>
                <w:sz w:val="22"/>
                <w:szCs w:val="22"/>
              </w:rPr>
              <w:t>NRXN3</w:t>
            </w:r>
          </w:p>
        </w:tc>
      </w:tr>
      <w:tr w:rsidR="00EE3EE4" w:rsidRPr="00CC7C0A" w14:paraId="4C30C36E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D1493EF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97C0EAA" w14:textId="77777777" w:rsidR="00C06B49" w:rsidRPr="00CC7C0A" w:rsidRDefault="00C06B49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2241423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74B7D9B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61E61B9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65,873,892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697DBD0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8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D879BB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DC2B322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4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15EDBA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6</w:t>
            </w:r>
          </w:p>
          <w:p w14:paraId="4F1E116D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8-1.1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F8F686D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2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BA5F1A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9</w:t>
            </w:r>
          </w:p>
          <w:p w14:paraId="3834FF51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8-1.20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433AA3A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0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D16712D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7 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10099B9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1627E6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31</w:t>
            </w:r>
          </w:p>
          <w:p w14:paraId="3005664B" w14:textId="77777777" w:rsidR="00C06B49" w:rsidRPr="00CC7C0A" w:rsidRDefault="00C06B49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A320683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MAP2K5</w:t>
            </w:r>
          </w:p>
        </w:tc>
      </w:tr>
      <w:tr w:rsidR="00EE3EE4" w:rsidRPr="00CC7C0A" w14:paraId="4E680B1F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5C625C3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DA3524E" w14:textId="77777777" w:rsidR="00C06B49" w:rsidRPr="00CC7C0A" w:rsidRDefault="00C06B49" w:rsidP="00D1013B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3817334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D99311C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8FDD08C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47,607,569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C364860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 (C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836996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7669BF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4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6C39E74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5</w:t>
            </w:r>
          </w:p>
          <w:p w14:paraId="39A2885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8-1.12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B55D81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42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74F9358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4</w:t>
            </w:r>
          </w:p>
          <w:p w14:paraId="62D45828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13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746D16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1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2DCDC60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1</w:t>
            </w:r>
          </w:p>
          <w:p w14:paraId="2DFF14EF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DD2E84C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266C6D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-0.031</w:t>
            </w:r>
          </w:p>
          <w:p w14:paraId="501A49A5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B8813B0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MTCH2</w:t>
            </w:r>
          </w:p>
        </w:tc>
      </w:tr>
      <w:tr w:rsidR="00EE3EE4" w:rsidRPr="00CC7C0A" w14:paraId="19B14291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87F8958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FC4A9B8" w14:textId="77777777" w:rsidR="00C06B49" w:rsidRPr="00CC7C0A" w:rsidRDefault="00C06B49" w:rsidP="00D1013B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7138803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6AFCCE3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540086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50,247,468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EA4E94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3 (G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95FF0B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0660FF3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5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67EDE02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.05 </w:t>
            </w:r>
          </w:p>
          <w:p w14:paraId="1C17A89A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8-1.12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2ABE66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39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7B3AC34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4</w:t>
            </w:r>
          </w:p>
          <w:p w14:paraId="32E2211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14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81CD6F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1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56F6026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2</w:t>
            </w:r>
          </w:p>
          <w:p w14:paraId="4CC88844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4207949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D9C488" w14:textId="77777777" w:rsidR="00C06B49" w:rsidRPr="00CC7C0A" w:rsidRDefault="00F10F2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</w:t>
            </w:r>
            <w:r w:rsidR="00C06B49"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0.033 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955552C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FAIM2</w:t>
            </w:r>
          </w:p>
        </w:tc>
      </w:tr>
      <w:tr w:rsidR="00EE3EE4" w:rsidRPr="00CC7C0A" w14:paraId="2DB2A60C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0537663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CF19944" w14:textId="77777777" w:rsidR="00C06B49" w:rsidRPr="00CC7C0A" w:rsidRDefault="00C06B49" w:rsidP="00D1013B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7359397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B91B5B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FF542E3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28,793,160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F13DFA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0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77AD56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2418167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8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60E18FE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5</w:t>
            </w:r>
          </w:p>
          <w:p w14:paraId="45E1BA8A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8-1.12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FBE1A0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8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AFA1700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27513058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2-1.10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0B87589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0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F81F33D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0</w:t>
            </w:r>
          </w:p>
          <w:p w14:paraId="675D6FB5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6935909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CB5F6C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26</w:t>
            </w:r>
          </w:p>
          <w:p w14:paraId="5E189211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FA87C3A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SH2B1</w:t>
            </w:r>
          </w:p>
        </w:tc>
      </w:tr>
      <w:tr w:rsidR="00EE3EE4" w:rsidRPr="00CC7C0A" w14:paraId="6D258341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998E04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8E07C9A" w14:textId="77777777" w:rsidR="00C06B49" w:rsidRPr="00CC7C0A" w:rsidRDefault="00C06B49" w:rsidP="00EE3EE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3810291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718E901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AF82A9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47,569,003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534692F" w14:textId="77777777" w:rsidR="00C06B49" w:rsidRPr="00CC7C0A" w:rsidRDefault="00C06B49" w:rsidP="00EE3EE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0.32 (G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B3F71B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0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1BA824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23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D0E450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5</w:t>
            </w:r>
          </w:p>
          <w:p w14:paraId="777B9A4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7-1.13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BDA631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9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419611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7</w:t>
            </w:r>
          </w:p>
          <w:p w14:paraId="3CAFB954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7-1.17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C65A7E7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2E72156" w14:textId="77777777" w:rsidR="00C06B49" w:rsidRPr="00CC7C0A" w:rsidRDefault="00C07CFB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0.029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7F6A09C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7C3545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28</w:t>
            </w:r>
          </w:p>
          <w:p w14:paraId="1714858A" w14:textId="77777777" w:rsidR="00C06B49" w:rsidRPr="00CC7C0A" w:rsidRDefault="00C06B49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953C126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TMEM160</w:t>
            </w:r>
          </w:p>
        </w:tc>
      </w:tr>
      <w:tr w:rsidR="00EE3EE4" w:rsidRPr="00CC7C0A" w14:paraId="195AB8DC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329342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EC2600E" w14:textId="77777777" w:rsidR="00C06B49" w:rsidRPr="00CC7C0A" w:rsidRDefault="00C06B49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3078807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EBF984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4CFFD51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85,966,840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A35E763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1 (G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FAAE70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C02C0B3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25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0A76DD9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5</w:t>
            </w:r>
          </w:p>
          <w:p w14:paraId="322DBC24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88-1.04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F9789E9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37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392684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5</w:t>
            </w:r>
          </w:p>
          <w:p w14:paraId="72B7C502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85-1.06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F0DCDA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F980159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2 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5788036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B5908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0.037</w:t>
            </w:r>
          </w:p>
          <w:p w14:paraId="6BF35155" w14:textId="77777777" w:rsidR="00C06B49" w:rsidRPr="00CC7C0A" w:rsidRDefault="00C06B49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0842A61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CADM2</w:t>
            </w:r>
          </w:p>
        </w:tc>
      </w:tr>
      <w:tr w:rsidR="00EE3EE4" w:rsidRPr="00CC7C0A" w14:paraId="0E8E51F6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8729FDF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06C0094" w14:textId="77777777" w:rsidR="00C06B49" w:rsidRPr="00CC7C0A" w:rsidRDefault="00C06B49" w:rsidP="00EE3EE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713586</w:t>
            </w:r>
            <w:r w:rsidRPr="00CC7C0A">
              <w:rPr>
                <w:rFonts w:ascii="Times New Roman" w:hAnsi="Times New Roman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A5F3469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6A89B8" w14:textId="77777777" w:rsidR="00C06B49" w:rsidRPr="00CC7C0A" w:rsidRDefault="00C06B49" w:rsidP="00426FA4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 xml:space="preserve">25,158,008 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F322F22" w14:textId="77777777" w:rsidR="00C06B49" w:rsidRPr="00CC7C0A" w:rsidRDefault="00C06B49" w:rsidP="00EE3EE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1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471CA5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8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A22B1F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27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0134520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4</w:t>
            </w:r>
          </w:p>
          <w:p w14:paraId="1E4FAD2D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7-1.11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1B354F0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6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7CE60D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7</w:t>
            </w:r>
          </w:p>
          <w:p w14:paraId="1366EADC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86-1.02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E4CB4F6" w14:textId="77777777" w:rsidR="00C06B49" w:rsidRPr="00CC7C0A" w:rsidRDefault="00C07CFB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8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x10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FC746AB" w14:textId="77777777" w:rsidR="00C06B49" w:rsidRPr="00CC7C0A" w:rsidRDefault="00C07CFB" w:rsidP="00C07CFB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0.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25</w:t>
            </w:r>
            <w:r w:rsidR="00F10F26"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(0.007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AEEC6FD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54D2F1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34</w:t>
            </w:r>
          </w:p>
          <w:p w14:paraId="022D4B49" w14:textId="77777777" w:rsidR="00C06B49" w:rsidRPr="00CC7C0A" w:rsidRDefault="00C06B49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EADD9EE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RBJ</w:t>
            </w:r>
          </w:p>
        </w:tc>
      </w:tr>
      <w:tr w:rsidR="00EE3EE4" w:rsidRPr="00CC7C0A" w14:paraId="27D3AA11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4EB1453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9777258" w14:textId="77777777" w:rsidR="00C06B49" w:rsidRPr="00CC7C0A" w:rsidRDefault="00C06B49" w:rsidP="0037018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0767664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66A6AAC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B8AEDA6" w14:textId="77777777" w:rsidR="00C06B49" w:rsidRPr="00CC7C0A" w:rsidRDefault="00C06B49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27,682,562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BCBD6BD" w14:textId="77777777" w:rsidR="00C06B49" w:rsidRPr="00CC7C0A" w:rsidRDefault="00C06B49" w:rsidP="003701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8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F9FDE8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8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28E80AD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28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FEB4D0E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4</w:t>
            </w:r>
          </w:p>
          <w:p w14:paraId="40F7F49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7-1.13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37025C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60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065BE47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3</w:t>
            </w:r>
          </w:p>
          <w:p w14:paraId="5A4156C0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3-1.14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7A9DCFE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3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A8FCAF2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2</w:t>
            </w:r>
          </w:p>
          <w:p w14:paraId="29699B7A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37E70EF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BF63F5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44</w:t>
            </w:r>
          </w:p>
          <w:p w14:paraId="2D6A6D65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6F388CA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BDNF</w:t>
            </w:r>
          </w:p>
        </w:tc>
      </w:tr>
      <w:tr w:rsidR="00EE3EE4" w:rsidRPr="00CC7C0A" w14:paraId="107717FD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E300B3D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42C24CA" w14:textId="77777777" w:rsidR="00C06B49" w:rsidRPr="00CC7C0A" w:rsidRDefault="00C06B49" w:rsidP="00C06B49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3797580</w:t>
            </w:r>
            <w:r w:rsidRPr="00CC7C0A">
              <w:rPr>
                <w:rFonts w:ascii="Times New Roman" w:hAnsi="Times New Roman"/>
                <w:sz w:val="22"/>
                <w:szCs w:val="22"/>
                <w:vertAlign w:val="superscript"/>
              </w:rPr>
              <w:t>a</w:t>
            </w:r>
          </w:p>
          <w:p w14:paraId="7C8C1625" w14:textId="77777777" w:rsidR="00C06B49" w:rsidRPr="00CC7C0A" w:rsidRDefault="00C06B49" w:rsidP="0037018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(rs2112347; r</w:t>
            </w:r>
            <w:r w:rsidRPr="00CC7C0A">
              <w:rPr>
                <w:rFonts w:ascii="Times New Roman" w:hAnsi="Times New Roman"/>
                <w:color w:val="000000"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=1.00)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53A958F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3885C33" w14:textId="77777777" w:rsidR="00C06B49" w:rsidRPr="00CC7C0A" w:rsidRDefault="00C06B49" w:rsidP="00C07CFB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75,0</w:t>
            </w:r>
            <w:r w:rsidR="00C07CFB"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15</w:t>
            </w: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,</w:t>
            </w:r>
            <w:r w:rsidR="00C07CFB"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242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145F4C8" w14:textId="77777777" w:rsidR="00C06B49" w:rsidRPr="00CC7C0A" w:rsidRDefault="00C06B49" w:rsidP="003701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0.6</w:t>
            </w:r>
            <w:r w:rsidR="00C07CFB"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="00C07CFB" w:rsidRPr="00CC7C0A">
              <w:rPr>
                <w:rFonts w:ascii="Times New Roman" w:hAnsi="Times New Roman" w:cs="Times New Roman"/>
                <w:sz w:val="22"/>
                <w:szCs w:val="22"/>
              </w:rPr>
              <w:t>T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CC77D8" w14:textId="77777777" w:rsidR="00C06B49" w:rsidRPr="00CC7C0A" w:rsidRDefault="00C06B49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61E757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3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2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98DCB9F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5</w:t>
            </w:r>
          </w:p>
          <w:p w14:paraId="5FC967BB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6-1.1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4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C9D4A06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5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3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92DA0E5" w14:textId="77777777" w:rsidR="00C06B49" w:rsidRPr="00CC7C0A" w:rsidRDefault="00C06B49" w:rsidP="00C06B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4</w:t>
            </w:r>
          </w:p>
          <w:p w14:paraId="76824D6D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1</w:t>
            </w:r>
            <w:r w:rsidR="00C07CF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7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FE13F70" w14:textId="77777777" w:rsidR="00C06B49" w:rsidRPr="00CC7C0A" w:rsidRDefault="00C06B49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F4B9ACD" w14:textId="77777777" w:rsidR="00C06B49" w:rsidRPr="00CC7C0A" w:rsidRDefault="00C06B4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6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27EB910" w14:textId="77777777" w:rsidR="00C06B49" w:rsidRPr="00CC7C0A" w:rsidRDefault="00325E2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9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</w:rPr>
              <w:t>x10</w:t>
            </w:r>
            <w:r w:rsidR="00C06B49"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8E67C4" w14:textId="77777777" w:rsidR="00C06B49" w:rsidRPr="00CC7C0A" w:rsidRDefault="00C06B49" w:rsidP="00C06B49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0.02</w:t>
            </w:r>
            <w:r w:rsidR="00325E29"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7</w:t>
            </w:r>
          </w:p>
          <w:p w14:paraId="4C2F9295" w14:textId="77777777" w:rsidR="00C06B49" w:rsidRPr="00CC7C0A" w:rsidRDefault="00C06B4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81749CD" w14:textId="77777777" w:rsidR="00C06B49" w:rsidRPr="00CC7C0A" w:rsidRDefault="00C06B49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FLJ35779</w:t>
            </w:r>
          </w:p>
        </w:tc>
      </w:tr>
      <w:tr w:rsidR="00EE3EE4" w:rsidRPr="00CC7C0A" w14:paraId="69182EA3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3E00892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4B5A3B5" w14:textId="77777777" w:rsidR="006753A6" w:rsidRPr="00CC7C0A" w:rsidRDefault="006753A6" w:rsidP="0037018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4771122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75601FD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9971955" w14:textId="77777777" w:rsidR="006753A6" w:rsidRPr="00CC7C0A" w:rsidRDefault="006753A6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26,918,180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4B3A43A" w14:textId="77777777" w:rsidR="006753A6" w:rsidRPr="00CC7C0A" w:rsidRDefault="006753A6" w:rsidP="003701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4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B01073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3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F73DB48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45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AB001EA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3</w:t>
            </w:r>
          </w:p>
          <w:p w14:paraId="7D466703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12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0EAEBB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32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F613DEC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6</w:t>
            </w:r>
          </w:p>
          <w:p w14:paraId="70913EEE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17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F28132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F732E76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0 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0CA2B4D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EBF8EB" w14:textId="77777777" w:rsidR="006753A6" w:rsidRPr="00CC7C0A" w:rsidRDefault="006753A6" w:rsidP="00432789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32</w:t>
            </w:r>
          </w:p>
          <w:p w14:paraId="55B9484E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sz w:val="22"/>
                <w:szCs w:val="22"/>
              </w:rPr>
              <w:t>(0.00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017B8C5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MTIF3</w:t>
            </w:r>
          </w:p>
        </w:tc>
      </w:tr>
      <w:tr w:rsidR="00EE3EE4" w:rsidRPr="00CC7C0A" w14:paraId="48D848FC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FC21195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3297053" w14:textId="77777777" w:rsidR="006753A6" w:rsidRPr="00CC7C0A" w:rsidRDefault="006753A6" w:rsidP="0037018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4929949</w:t>
            </w:r>
            <w:r w:rsidRPr="00CC7C0A">
              <w:rPr>
                <w:rFonts w:ascii="Times New Roman" w:hAnsi="Times New Roman"/>
                <w:color w:val="000000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7C6E8E8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4E1F46F" w14:textId="77777777" w:rsidR="006753A6" w:rsidRPr="00CC7C0A" w:rsidRDefault="006753A6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8,604,593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B6B0C3B" w14:textId="77777777" w:rsidR="006753A6" w:rsidRPr="00CC7C0A" w:rsidRDefault="006753A6" w:rsidP="003701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8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11F56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FDBC8EE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48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DB8567C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2</w:t>
            </w:r>
          </w:p>
          <w:p w14:paraId="13DAAEFD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6-1.10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777CE8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7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A3A770B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0FF5B9B7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8-1.16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0E2575A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63E0889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6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4DA5EBC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7152DF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31</w:t>
            </w:r>
          </w:p>
          <w:p w14:paraId="2E852987" w14:textId="77777777" w:rsidR="006753A6" w:rsidRPr="00CC7C0A" w:rsidRDefault="006753A6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596E4E7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RPL27A</w:t>
            </w:r>
          </w:p>
        </w:tc>
      </w:tr>
      <w:tr w:rsidR="00EE3EE4" w:rsidRPr="00CC7C0A" w14:paraId="5B84EB78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C74C7EF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726F43E" w14:textId="77777777" w:rsidR="006753A6" w:rsidRPr="00CC7C0A" w:rsidRDefault="006753A6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2287019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C74AEE3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366156E" w14:textId="77777777" w:rsidR="006753A6" w:rsidRPr="00CC7C0A" w:rsidRDefault="006753A6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50,894,012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E50E411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1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4A487A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CCB442B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49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D02E2EA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3</w:t>
            </w:r>
          </w:p>
          <w:p w14:paraId="42C7F4D0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12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C07A62F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2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C7F0BA7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9</w:t>
            </w:r>
          </w:p>
          <w:p w14:paraId="50EED072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88-1.10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4BF89E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319DFEB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6 (0.007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2B03062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3CFCBC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38</w:t>
            </w:r>
          </w:p>
          <w:p w14:paraId="4AB8B008" w14:textId="77777777" w:rsidR="006753A6" w:rsidRPr="00CC7C0A" w:rsidRDefault="006753A6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9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A4606F0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QPCTL</w:t>
            </w:r>
          </w:p>
        </w:tc>
      </w:tr>
      <w:tr w:rsidR="00EE3EE4" w:rsidRPr="00CC7C0A" w14:paraId="0BD7EDE2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54A42F9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CF7FEE8" w14:textId="77777777" w:rsidR="006753A6" w:rsidRPr="00CC7C0A" w:rsidRDefault="006753A6" w:rsidP="00EE3EE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lang w:val="en-GB" w:eastAsia="en-US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rs4836133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0FAE9D1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4E8C11B" w14:textId="77777777" w:rsidR="006753A6" w:rsidRPr="00CC7C0A" w:rsidRDefault="006753A6" w:rsidP="002236A9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 xml:space="preserve">124,332,103 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044FBE8" w14:textId="77777777" w:rsidR="006753A6" w:rsidRPr="00CC7C0A" w:rsidRDefault="006753A6" w:rsidP="00EE3EE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7 (C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80B79E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8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210F50E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51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F95C697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2</w:t>
            </w:r>
          </w:p>
          <w:p w14:paraId="0FF08B0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6-1.09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A11E21C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26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B1C14DA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5</w:t>
            </w:r>
          </w:p>
          <w:p w14:paraId="3F58D061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6-1.15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D3EE34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0A1933B" w14:textId="77777777" w:rsidR="006753A6" w:rsidRPr="00CC7C0A" w:rsidRDefault="00325E2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6753A6" w:rsidRPr="00CC7C0A">
              <w:rPr>
                <w:rFonts w:ascii="Times New Roman" w:hAnsi="Times New Roman" w:cs="Times New Roman"/>
                <w:sz w:val="22"/>
                <w:szCs w:val="22"/>
              </w:rPr>
              <w:t>0.243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199E4A5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E58036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25</w:t>
            </w:r>
          </w:p>
          <w:p w14:paraId="5A7456A1" w14:textId="77777777" w:rsidR="006753A6" w:rsidRPr="00CC7C0A" w:rsidRDefault="006753A6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C2C557A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ZNF608</w:t>
            </w:r>
          </w:p>
        </w:tc>
      </w:tr>
      <w:tr w:rsidR="00EE3EE4" w:rsidRPr="00CC7C0A" w14:paraId="4B10EF71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5CDB24B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F3DD41D" w14:textId="77777777" w:rsidR="006753A6" w:rsidRPr="00CC7C0A" w:rsidRDefault="006753A6" w:rsidP="0056609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571312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FF59E4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C285553" w14:textId="77777777" w:rsidR="006753A6" w:rsidRPr="00CC7C0A" w:rsidRDefault="006753A6" w:rsidP="0056609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55,990,749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25E0E4C" w14:textId="77777777" w:rsidR="006753A6" w:rsidRPr="00CC7C0A" w:rsidRDefault="006753A6" w:rsidP="0056609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6 (C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7357B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5AB682D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55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BC884E6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2</w:t>
            </w:r>
          </w:p>
          <w:p w14:paraId="569F63BD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11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BC230FD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78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3DE1FE5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.10 </w:t>
            </w:r>
          </w:p>
          <w:p w14:paraId="1B7A60B2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9-1.21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0DC5199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22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F33389E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55</w:t>
            </w:r>
          </w:p>
          <w:p w14:paraId="4B0FDDAA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AB79B8C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4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D72D11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-0.055</w:t>
            </w:r>
          </w:p>
          <w:p w14:paraId="49E8AB88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E096FBF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MC4R</w:t>
            </w:r>
          </w:p>
        </w:tc>
      </w:tr>
      <w:tr w:rsidR="00EE3EE4" w:rsidRPr="00CC7C0A" w14:paraId="21BF4737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3BEA208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35B00E6" w14:textId="77777777" w:rsidR="006753A6" w:rsidRPr="00CC7C0A" w:rsidRDefault="006753A6" w:rsidP="0056609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3107325</w:t>
            </w:r>
            <w:r w:rsidRPr="00CC7C0A">
              <w:rPr>
                <w:rFonts w:ascii="Times New Roman" w:hAnsi="Times New Roman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53E31EC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E0E17AD" w14:textId="77777777" w:rsidR="006753A6" w:rsidRPr="00CC7C0A" w:rsidRDefault="006753A6" w:rsidP="0056609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103,407,732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DAF4C3F" w14:textId="77777777" w:rsidR="006753A6" w:rsidRPr="00CC7C0A" w:rsidRDefault="006753A6" w:rsidP="0056609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1 (C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0CE53A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83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EC2C1D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59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092C119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3</w:t>
            </w:r>
          </w:p>
          <w:p w14:paraId="2906C92E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1-1.17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460AF2C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19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C2CED13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12</w:t>
            </w:r>
          </w:p>
          <w:p w14:paraId="328FAD52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32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CF8FE33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73CDB73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56 (0.011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4BB73FD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D8700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54</w:t>
            </w:r>
          </w:p>
          <w:p w14:paraId="2D10FFE4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sz w:val="22"/>
                <w:szCs w:val="22"/>
              </w:rPr>
              <w:t>(0.014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0358F18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SLC39A8</w:t>
            </w:r>
          </w:p>
        </w:tc>
      </w:tr>
      <w:tr w:rsidR="00EE3EE4" w:rsidRPr="00CC7C0A" w14:paraId="4352C386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21BC500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E6165D2" w14:textId="77777777" w:rsidR="006753A6" w:rsidRPr="00CC7C0A" w:rsidRDefault="006753A6" w:rsidP="0056609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2867125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98BF471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92D7402" w14:textId="77777777" w:rsidR="006753A6" w:rsidRPr="00CC7C0A" w:rsidRDefault="006753A6" w:rsidP="0056609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612,827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FC84C36" w14:textId="77777777" w:rsidR="006753A6" w:rsidRPr="00CC7C0A" w:rsidRDefault="006753A6" w:rsidP="0056609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7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20AB80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A603F50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60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969DCF9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2</w:t>
            </w:r>
          </w:p>
          <w:p w14:paraId="3D4EE811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4-1.12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729A31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31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361F402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7</w:t>
            </w:r>
          </w:p>
          <w:p w14:paraId="4FDABDFA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19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5B7041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22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9242817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60</w:t>
            </w:r>
          </w:p>
          <w:p w14:paraId="6B22D65D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286B016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7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1E1108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-0.068</w:t>
            </w:r>
          </w:p>
          <w:p w14:paraId="40806654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8E27943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TMEM18</w:t>
            </w:r>
          </w:p>
        </w:tc>
      </w:tr>
      <w:tr w:rsidR="00EE3EE4" w:rsidRPr="00CC7C0A" w14:paraId="3AE984C0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923D0C2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E0C7D97" w14:textId="77777777" w:rsidR="006753A6" w:rsidRPr="00CC7C0A" w:rsidRDefault="006753A6" w:rsidP="00EE3EE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206936</w:t>
            </w:r>
            <w:r w:rsidRPr="00CC7C0A">
              <w:rPr>
                <w:rFonts w:ascii="Times New Roman" w:hAnsi="Times New Roman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03ADEE6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D85FD9C" w14:textId="77777777" w:rsidR="006753A6" w:rsidRPr="00CC7C0A" w:rsidRDefault="006753A6" w:rsidP="0056609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 xml:space="preserve">34,410,847 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85F44A2" w14:textId="77777777" w:rsidR="006753A6" w:rsidRPr="00CC7C0A" w:rsidRDefault="006753A6" w:rsidP="00EE3EE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</w:t>
            </w:r>
            <w:r w:rsidR="00325E29" w:rsidRPr="00CC7C0A">
              <w:rPr>
                <w:rFonts w:ascii="Times New Roman" w:hAnsi="Times New Roman" w:cs="Times New Roman"/>
                <w:sz w:val="22"/>
                <w:szCs w:val="22"/>
              </w:rPr>
              <w:t>8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 (</w:t>
            </w:r>
            <w:r w:rsidR="00325E29" w:rsidRPr="00CC7C0A">
              <w:rPr>
                <w:rFonts w:ascii="Times New Roman" w:hAnsi="Times New Roman" w:cs="Times New Roman"/>
                <w:sz w:val="22"/>
                <w:szCs w:val="22"/>
              </w:rPr>
              <w:t>A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D8B12D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8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911D946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68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CC928AC" w14:textId="77777777" w:rsidR="006753A6" w:rsidRPr="00CC7C0A" w:rsidRDefault="00325E29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8</w:t>
            </w:r>
          </w:p>
          <w:p w14:paraId="3C2A2AF2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</w:t>
            </w:r>
            <w:r w:rsidR="00325E2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</w:t>
            </w:r>
            <w:r w:rsidR="00325E2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6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8BE654C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8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B40F736" w14:textId="77777777" w:rsidR="006753A6" w:rsidRPr="00CC7C0A" w:rsidRDefault="00325E29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9</w:t>
            </w:r>
          </w:p>
          <w:p w14:paraId="0658D452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</w:t>
            </w:r>
            <w:r w:rsidR="00325E2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88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1</w:t>
            </w:r>
            <w:r w:rsidR="00325E2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8D6117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7684370" w14:textId="77777777" w:rsidR="006753A6" w:rsidRPr="00CC7C0A" w:rsidRDefault="00325E29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</w:t>
            </w:r>
            <w:r w:rsidR="006753A6" w:rsidRPr="00CC7C0A">
              <w:rPr>
                <w:rFonts w:ascii="Times New Roman" w:hAnsi="Times New Roman" w:cs="Times New Roman"/>
                <w:sz w:val="22"/>
                <w:szCs w:val="22"/>
              </w:rPr>
              <w:t>0.026 (0.006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5F017A6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C80DBB" w14:textId="77777777" w:rsidR="006753A6" w:rsidRPr="00CC7C0A" w:rsidRDefault="00325E29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sz w:val="22"/>
                <w:szCs w:val="22"/>
              </w:rPr>
              <w:t>-</w:t>
            </w:r>
            <w:r w:rsidR="006753A6" w:rsidRPr="00CC7C0A">
              <w:rPr>
                <w:rFonts w:ascii="Times New Roman" w:hAnsi="Times New Roman"/>
                <w:sz w:val="22"/>
                <w:szCs w:val="22"/>
              </w:rPr>
              <w:t>0.016 (0.008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3C36AEB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sz w:val="22"/>
                <w:szCs w:val="22"/>
              </w:rPr>
              <w:t>HMGA1</w:t>
            </w:r>
          </w:p>
        </w:tc>
      </w:tr>
      <w:tr w:rsidR="00EE3EE4" w:rsidRPr="00CC7C0A" w14:paraId="6FBAC8CA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B968940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491C2B60" w14:textId="77777777" w:rsidR="006753A6" w:rsidRPr="00CC7C0A" w:rsidRDefault="006753A6" w:rsidP="0056609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555543</w:t>
            </w:r>
            <w:r w:rsidRPr="00CC7C0A">
              <w:rPr>
                <w:rFonts w:ascii="Times New Roman" w:hAnsi="Times New Roman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8B8D485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5BDD991" w14:textId="77777777" w:rsidR="006753A6" w:rsidRPr="00CC7C0A" w:rsidRDefault="006753A6" w:rsidP="0056609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 xml:space="preserve">96,944,797 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F50750E" w14:textId="77777777" w:rsidR="006753A6" w:rsidRPr="00CC7C0A" w:rsidRDefault="006753A6" w:rsidP="0056609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0.41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A76AB5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DB58CAD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72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8E2AA7A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5AB2FE3C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08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FD01D90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79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E0AE80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5373BEF6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3-1.10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A71D79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C683E68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4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62ED600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D49D03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-0.024</w:t>
            </w:r>
          </w:p>
          <w:p w14:paraId="50983BDA" w14:textId="77777777" w:rsidR="006753A6" w:rsidRPr="00CC7C0A" w:rsidRDefault="006753A6" w:rsidP="00680284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B3D0A23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PTBP2</w:t>
            </w:r>
          </w:p>
        </w:tc>
      </w:tr>
      <w:tr w:rsidR="00EE3EE4" w:rsidRPr="00CC7C0A" w14:paraId="40C03127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BB5D2C2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963538A" w14:textId="77777777" w:rsidR="006753A6" w:rsidRPr="00CC7C0A" w:rsidRDefault="006753A6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0938397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288A0BD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E8B30B4" w14:textId="77777777" w:rsidR="006753A6" w:rsidRPr="00CC7C0A" w:rsidRDefault="006753A6" w:rsidP="000B354C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44,877,284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CD82C26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3 (G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22A7F1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9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8917F07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76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0C2E50A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7FD9A4FE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5-1.08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B9BA7EC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79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D85E81D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1526A982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3-1.11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741953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7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A05AF79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2</w:t>
            </w:r>
          </w:p>
          <w:p w14:paraId="4729AF04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52C023F" w14:textId="77777777" w:rsidR="006753A6" w:rsidRPr="00CC7C0A" w:rsidRDefault="006753A6" w:rsidP="0068028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2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5F03E7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46</w:t>
            </w:r>
          </w:p>
          <w:p w14:paraId="6C2586AA" w14:textId="77777777" w:rsidR="006753A6" w:rsidRPr="00CC7C0A" w:rsidRDefault="006753A6" w:rsidP="00680284">
            <w:pPr>
              <w:pStyle w:val="Pa14"/>
              <w:spacing w:after="40"/>
              <w:jc w:val="center"/>
              <w:rPr>
                <w:rFonts w:ascii="Times New Roman" w:hAnsi="Times New Roman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6AC081D" w14:textId="77777777" w:rsidR="006753A6" w:rsidRPr="00CC7C0A" w:rsidRDefault="006753A6" w:rsidP="001359DA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GNPDA2</w:t>
            </w:r>
          </w:p>
        </w:tc>
      </w:tr>
      <w:tr w:rsidR="00EE3EE4" w:rsidRPr="00CC7C0A" w14:paraId="6F0F9412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82A7F4F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162C0E3" w14:textId="77777777" w:rsidR="006753A6" w:rsidRPr="00CC7C0A" w:rsidRDefault="006753A6" w:rsidP="00814BF5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2815752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48E6702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6128774" w14:textId="77777777" w:rsidR="006753A6" w:rsidRPr="00CC7C0A" w:rsidRDefault="006753A6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72,585,028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FE33646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1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A5D9B2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8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79D595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76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A78D949" w14:textId="77777777" w:rsidR="006753A6" w:rsidRPr="00CC7C0A" w:rsidRDefault="00F10F2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9</w:t>
            </w:r>
          </w:p>
          <w:p w14:paraId="4934A35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</w:t>
            </w:r>
            <w:r w:rsidR="00F10F2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0</w:t>
            </w:r>
            <w:r w:rsidR="00F10F2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6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36AB73E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6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0048451" w14:textId="77777777" w:rsidR="006753A6" w:rsidRPr="00CC7C0A" w:rsidRDefault="00F10F2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9</w:t>
            </w:r>
          </w:p>
          <w:p w14:paraId="3854D32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</w:t>
            </w:r>
            <w:r w:rsidR="00F10F2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-1.0</w:t>
            </w:r>
            <w:r w:rsidR="00F10F2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8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935035E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14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1CEE737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8</w:t>
            </w:r>
          </w:p>
          <w:p w14:paraId="2989206B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CAD7108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D5F04F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36</w:t>
            </w:r>
          </w:p>
          <w:p w14:paraId="4E70ED93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D570960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NEGR1</w:t>
            </w:r>
          </w:p>
        </w:tc>
      </w:tr>
      <w:tr w:rsidR="00EE3EE4" w:rsidRPr="00CC7C0A" w14:paraId="1C9E1794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3B05B78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5FB1D7D8" w14:textId="77777777" w:rsidR="006753A6" w:rsidRPr="00CC7C0A" w:rsidRDefault="006753A6" w:rsidP="00EE3EE4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887912</w:t>
            </w:r>
            <w:r w:rsidRPr="00CC7C0A">
              <w:rPr>
                <w:rFonts w:ascii="Times New Roman" w:hAnsi="Times New Roman"/>
                <w:sz w:val="22"/>
                <w:szCs w:val="22"/>
                <w:vertAlign w:val="superscript"/>
              </w:rPr>
              <w:t xml:space="preserve"> 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4B25DB9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9C25D66" w14:textId="77777777" w:rsidR="006753A6" w:rsidRPr="00CC7C0A" w:rsidRDefault="006753A6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 xml:space="preserve">59,302,877 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085C7B5" w14:textId="77777777" w:rsidR="006753A6" w:rsidRPr="00CC7C0A" w:rsidRDefault="006753A6" w:rsidP="00EE3EE4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0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4B2054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7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8240B7D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0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9D978A3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56F5EC9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4-1.08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381C661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53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4A43E33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3</w:t>
            </w:r>
          </w:p>
          <w:p w14:paraId="7BF2DE86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4-1.14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F4FBD22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1177DF9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5 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D486AEA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  <w:p w14:paraId="7E3A41FC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025C7B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0.025</w:t>
            </w:r>
          </w:p>
          <w:p w14:paraId="21A29EF2" w14:textId="77777777" w:rsidR="006753A6" w:rsidRPr="00CC7C0A" w:rsidRDefault="006753A6" w:rsidP="00876EC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6B86F98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FANCL</w:t>
            </w:r>
          </w:p>
        </w:tc>
      </w:tr>
      <w:tr w:rsidR="00EE3EE4" w:rsidRPr="00CC7C0A" w14:paraId="060524A7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7FB37E4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B9C2FB1" w14:textId="77777777" w:rsidR="006753A6" w:rsidRPr="00CC7C0A" w:rsidRDefault="006753A6" w:rsidP="00814BF5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29941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1DEA1E5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4F5AD20" w14:textId="77777777" w:rsidR="006753A6" w:rsidRPr="00CC7C0A" w:rsidRDefault="006753A6" w:rsidP="00814BF5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39,001,372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1FFF83C9" w14:textId="77777777" w:rsidR="006753A6" w:rsidRPr="00CC7C0A" w:rsidRDefault="006753A6" w:rsidP="00814BF5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6F83B9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91D118B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6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B36EA52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1.01 </w:t>
            </w:r>
          </w:p>
          <w:p w14:paraId="14C82A0D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4-1.08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E01FB87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69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D1B5CD6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2</w:t>
            </w:r>
          </w:p>
          <w:p w14:paraId="6DC53BB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3-1.12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29070E9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A4872B0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0</w:t>
            </w:r>
          </w:p>
          <w:p w14:paraId="08648DD4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4A1A0DC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A4DD29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-0.030</w:t>
            </w:r>
          </w:p>
          <w:p w14:paraId="2AC51B14" w14:textId="77777777" w:rsidR="006753A6" w:rsidRPr="00CC7C0A" w:rsidRDefault="006753A6" w:rsidP="00876EC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6AC960B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KCTD15</w:t>
            </w:r>
          </w:p>
        </w:tc>
      </w:tr>
      <w:tr w:rsidR="00EE3EE4" w:rsidRPr="00CC7C0A" w14:paraId="56BEE2B5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E5BC96D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24B1B42" w14:textId="77777777" w:rsidR="006753A6" w:rsidRPr="00CC7C0A" w:rsidRDefault="006753A6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1847697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661A9D0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2BBC6DB3" w14:textId="77777777" w:rsidR="006753A6" w:rsidRPr="00CC7C0A" w:rsidRDefault="006753A6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29,584,863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76C93D65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 (T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4555F0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2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BFE909B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8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FFE81E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11CA0423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lastRenderedPageBreak/>
              <w:t>(0.85-1.21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E0D7362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lastRenderedPageBreak/>
              <w:t>0.50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351020B6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8</w:t>
            </w:r>
          </w:p>
          <w:p w14:paraId="46C3C31A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lastRenderedPageBreak/>
              <w:t>(0.86-1.37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F20A63E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4.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29684A6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0.076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(0.013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36B8BE6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2.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E2EE38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Cs/>
                <w:color w:val="000000"/>
                <w:sz w:val="22"/>
                <w:szCs w:val="22"/>
              </w:rPr>
              <w:t>0.079</w:t>
            </w:r>
          </w:p>
          <w:p w14:paraId="2FD9A7E5" w14:textId="77777777" w:rsidR="006753A6" w:rsidRPr="00CC7C0A" w:rsidRDefault="006753A6" w:rsidP="00876EC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(0.017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4C0AD5F5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lastRenderedPageBreak/>
              <w:t>PRKD1</w:t>
            </w:r>
          </w:p>
        </w:tc>
      </w:tr>
      <w:tr w:rsidR="00EE3EE4" w:rsidRPr="00CC7C0A" w14:paraId="6495323B" w14:textId="77777777" w:rsidTr="00EE3EE4">
        <w:tc>
          <w:tcPr>
            <w:tcW w:w="439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40C1743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BMI</w:t>
            </w:r>
          </w:p>
        </w:tc>
        <w:tc>
          <w:tcPr>
            <w:tcW w:w="61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0EE5598F" w14:textId="77777777" w:rsidR="006753A6" w:rsidRPr="00CC7C0A" w:rsidRDefault="006753A6" w:rsidP="00B75DE3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rs1558902</w:t>
            </w:r>
          </w:p>
        </w:tc>
        <w:tc>
          <w:tcPr>
            <w:tcW w:w="21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FA96BF0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376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19E975F" w14:textId="77777777" w:rsidR="006753A6" w:rsidRPr="00CC7C0A" w:rsidRDefault="006753A6" w:rsidP="00B75DE3">
            <w:pPr>
              <w:pStyle w:val="Pa15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color w:val="000000"/>
                <w:sz w:val="22"/>
                <w:szCs w:val="22"/>
              </w:rPr>
              <w:t>52,361,075</w:t>
            </w:r>
          </w:p>
        </w:tc>
        <w:tc>
          <w:tcPr>
            <w:tcW w:w="29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6C2218C3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2 (A)</w:t>
            </w:r>
          </w:p>
        </w:tc>
        <w:tc>
          <w:tcPr>
            <w:tcW w:w="30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1CD76A" w14:textId="77777777" w:rsidR="006753A6" w:rsidRPr="00CC7C0A" w:rsidRDefault="006753A6" w:rsidP="00B75DE3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 (0.97)</w:t>
            </w: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480F0F9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92</w:t>
            </w:r>
          </w:p>
        </w:tc>
        <w:tc>
          <w:tcPr>
            <w:tcW w:w="348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51A956D9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0</w:t>
            </w:r>
          </w:p>
          <w:p w14:paraId="6875AD3A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4-1.07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05838794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0.82</w:t>
            </w:r>
          </w:p>
        </w:tc>
        <w:tc>
          <w:tcPr>
            <w:tcW w:w="395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tcMar>
              <w:left w:w="28" w:type="dxa"/>
              <w:right w:w="28" w:type="dxa"/>
            </w:tcMar>
          </w:tcPr>
          <w:p w14:paraId="21F4F5C2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.01</w:t>
            </w:r>
          </w:p>
          <w:p w14:paraId="4D84E7C5" w14:textId="77777777" w:rsidR="006753A6" w:rsidRPr="00CC7C0A" w:rsidRDefault="006753A6" w:rsidP="001359DA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0.92-1.11)</w:t>
            </w:r>
          </w:p>
        </w:tc>
        <w:tc>
          <w:tcPr>
            <w:tcW w:w="26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7EBC57AA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62</w:t>
            </w:r>
          </w:p>
        </w:tc>
        <w:tc>
          <w:tcPr>
            <w:tcW w:w="265" w:type="pct"/>
            <w:gridSpan w:val="2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1A7C1291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80</w:t>
            </w:r>
          </w:p>
          <w:p w14:paraId="24E0F741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0.005)</w:t>
            </w:r>
          </w:p>
        </w:tc>
        <w:tc>
          <w:tcPr>
            <w:tcW w:w="263" w:type="pct"/>
            <w:tcBorders>
              <w:top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657A4364" w14:textId="77777777" w:rsidR="006753A6" w:rsidRPr="00CC7C0A" w:rsidRDefault="006753A6" w:rsidP="00876EC2">
            <w:pPr>
              <w:spacing w:before="2" w:after="2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34</w:t>
            </w:r>
          </w:p>
        </w:tc>
        <w:tc>
          <w:tcPr>
            <w:tcW w:w="351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7837CF" w14:textId="77777777" w:rsidR="006753A6" w:rsidRPr="00CC7C0A" w:rsidRDefault="006753A6" w:rsidP="00432789">
            <w:pPr>
              <w:spacing w:before="2" w:after="2"/>
              <w:jc w:val="center"/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0.076</w:t>
            </w:r>
          </w:p>
          <w:p w14:paraId="0501C9EF" w14:textId="77777777" w:rsidR="006753A6" w:rsidRPr="00CC7C0A" w:rsidRDefault="006753A6" w:rsidP="00876EC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Cs/>
                <w:color w:val="000000"/>
                <w:sz w:val="22"/>
                <w:szCs w:val="22"/>
              </w:rPr>
              <w:t>(0.006)</w:t>
            </w:r>
          </w:p>
        </w:tc>
        <w:tc>
          <w:tcPr>
            <w:tcW w:w="35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tcMar>
              <w:left w:w="28" w:type="dxa"/>
              <w:right w:w="28" w:type="dxa"/>
            </w:tcMar>
          </w:tcPr>
          <w:p w14:paraId="30AC7F1C" w14:textId="77777777" w:rsidR="006753A6" w:rsidRPr="00CC7C0A" w:rsidRDefault="006753A6" w:rsidP="00876EC2">
            <w:pPr>
              <w:pStyle w:val="Pa14"/>
              <w:spacing w:after="40"/>
              <w:jc w:val="center"/>
              <w:rPr>
                <w:rFonts w:ascii="Times New Roman" w:hAnsi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/>
                <w:i/>
                <w:iCs/>
                <w:color w:val="000000"/>
                <w:sz w:val="22"/>
                <w:szCs w:val="22"/>
              </w:rPr>
              <w:t>FTO</w:t>
            </w:r>
          </w:p>
        </w:tc>
      </w:tr>
    </w:tbl>
    <w:p w14:paraId="4AB4F233" w14:textId="77777777" w:rsidR="00B9211B" w:rsidRPr="00CC7C0A" w:rsidRDefault="00B9211B" w:rsidP="00B9211B">
      <w:pPr>
        <w:rPr>
          <w:rFonts w:ascii="Times New Roman" w:hAnsi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a</w:t>
      </w:r>
      <w:r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1C17AF" w:rsidRPr="00CC7C0A">
        <w:rPr>
          <w:rFonts w:ascii="Times New Roman" w:hAnsi="Times New Roman"/>
          <w:sz w:val="22"/>
          <w:szCs w:val="22"/>
        </w:rPr>
        <w:t>SNP was not genotyped in the endometriosis GWAS dataset; result shown is of proxy SNP.</w:t>
      </w:r>
    </w:p>
    <w:p w14:paraId="1ABC7688" w14:textId="77777777" w:rsidR="001C17AF" w:rsidRPr="00CC7C0A" w:rsidRDefault="001C17AF" w:rsidP="00B9211B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b</w:t>
      </w:r>
      <w:r w:rsidRPr="00CC7C0A">
        <w:rPr>
          <w:rFonts w:ascii="Times New Roman" w:hAnsi="Times New Roman"/>
          <w:sz w:val="22"/>
          <w:szCs w:val="22"/>
        </w:rPr>
        <w:t xml:space="preserve"> Results are based on an updated GWAS performed using genotype data imputed up to 1000 Genomes pilot reference panel (B36, June 2010).</w:t>
      </w:r>
    </w:p>
    <w:p w14:paraId="4B1BF761" w14:textId="77777777" w:rsidR="00D35CB1" w:rsidRPr="00CC7C0A" w:rsidRDefault="00D35CB1" w:rsidP="00866D1D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c</w:t>
      </w:r>
      <w:r w:rsidR="00B9211B" w:rsidRPr="00CC7C0A">
        <w:rPr>
          <w:rFonts w:ascii="Times New Roman" w:hAnsi="Times New Roman" w:cs="Times New Roman"/>
          <w:sz w:val="22"/>
          <w:szCs w:val="22"/>
          <w:vertAlign w:val="superscript"/>
        </w:rPr>
        <w:t xml:space="preserve"> </w:t>
      </w:r>
      <w:r w:rsidR="00B9211B" w:rsidRPr="00CC7C0A">
        <w:rPr>
          <w:rFonts w:ascii="Times New Roman" w:hAnsi="Times New Roman" w:cs="Times New Roman"/>
          <w:sz w:val="22"/>
          <w:szCs w:val="22"/>
        </w:rPr>
        <w:t>Results are from the GIANT BMI discovery GWAS dataset (N=123,865</w:t>
      </w:r>
      <w:r w:rsidR="00DA5D20" w:rsidRPr="00CC7C0A">
        <w:rPr>
          <w:rFonts w:ascii="Times New Roman" w:hAnsi="Times New Roman" w:cs="Times New Roman"/>
          <w:sz w:val="22"/>
          <w:szCs w:val="22"/>
        </w:rPr>
        <w:t>); 13</w:t>
      </w:r>
      <w:r w:rsidR="006E2A93" w:rsidRPr="00CC7C0A">
        <w:rPr>
          <w:rFonts w:ascii="Times New Roman" w:hAnsi="Times New Roman" w:cs="Times New Roman"/>
          <w:sz w:val="22"/>
          <w:szCs w:val="22"/>
        </w:rPr>
        <w:t xml:space="preserve"> of the </w:t>
      </w:r>
      <w:r w:rsidR="00DA5D20" w:rsidRPr="00CC7C0A">
        <w:rPr>
          <w:rFonts w:ascii="Times New Roman" w:hAnsi="Times New Roman" w:cs="Times New Roman"/>
          <w:sz w:val="22"/>
          <w:szCs w:val="22"/>
        </w:rPr>
        <w:t>32</w:t>
      </w:r>
      <w:r w:rsidR="006E2A93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B9211B" w:rsidRPr="00CC7C0A">
        <w:rPr>
          <w:rFonts w:ascii="Times New Roman" w:hAnsi="Times New Roman" w:cs="Times New Roman"/>
          <w:sz w:val="22"/>
          <w:szCs w:val="22"/>
        </w:rPr>
        <w:t>BMI loci have P &gt; 5.0 x 10</w:t>
      </w:r>
      <w:r w:rsidR="00B9211B" w:rsidRPr="00CC7C0A">
        <w:rPr>
          <w:rFonts w:ascii="Times New Roman" w:hAnsi="Times New Roman" w:cs="Times New Roman"/>
          <w:sz w:val="22"/>
          <w:szCs w:val="22"/>
          <w:vertAlign w:val="superscript"/>
        </w:rPr>
        <w:t>-8</w:t>
      </w:r>
      <w:r w:rsidR="00B9211B" w:rsidRPr="00CC7C0A">
        <w:rPr>
          <w:rFonts w:ascii="Times New Roman" w:hAnsi="Times New Roman" w:cs="Times New Roman"/>
          <w:sz w:val="22"/>
          <w:szCs w:val="22"/>
        </w:rPr>
        <w:t>, however, they reached genome-wide significance combined with replication</w:t>
      </w:r>
      <w:r w:rsidR="006E2A93" w:rsidRPr="00CC7C0A">
        <w:rPr>
          <w:rFonts w:ascii="Times New Roman" w:hAnsi="Times New Roman" w:cs="Times New Roman"/>
          <w:sz w:val="22"/>
          <w:szCs w:val="22"/>
        </w:rPr>
        <w:t xml:space="preserve"> analyses in up to a further </w:t>
      </w:r>
      <w:r w:rsidR="00C8542A" w:rsidRPr="00CC7C0A">
        <w:rPr>
          <w:rFonts w:ascii="Times New Roman" w:hAnsi="Times New Roman" w:cs="Times New Roman"/>
          <w:sz w:val="22"/>
          <w:szCs w:val="22"/>
        </w:rPr>
        <w:t>125,931</w:t>
      </w:r>
      <w:r w:rsidR="006E2A93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B9211B" w:rsidRPr="00CC7C0A">
        <w:rPr>
          <w:rFonts w:ascii="Times New Roman" w:hAnsi="Times New Roman" w:cs="Times New Roman"/>
          <w:sz w:val="22"/>
          <w:szCs w:val="22"/>
        </w:rPr>
        <w:t>individuals</w:t>
      </w:r>
      <w:r w:rsidR="00494087" w:rsidRPr="00CC7C0A">
        <w:rPr>
          <w:rFonts w:ascii="Times New Roman" w:hAnsi="Times New Roman" w:cs="Times New Roman"/>
          <w:sz w:val="22"/>
          <w:szCs w:val="22"/>
        </w:rPr>
        <w:t>(2).</w:t>
      </w:r>
    </w:p>
    <w:p w14:paraId="0AEE1204" w14:textId="77777777" w:rsidR="00D35CB1" w:rsidRPr="00CC7C0A" w:rsidRDefault="00D35CB1" w:rsidP="00D35CB1">
      <w:pPr>
        <w:spacing w:line="480" w:lineRule="auto"/>
        <w:rPr>
          <w:rFonts w:ascii="Times New Roman" w:hAnsi="Times New Roman"/>
          <w:sz w:val="22"/>
          <w:szCs w:val="22"/>
        </w:rPr>
      </w:pPr>
      <w:r w:rsidRPr="00CC7C0A">
        <w:rPr>
          <w:rFonts w:ascii="Times New Roman" w:hAnsi="Times New Roman"/>
          <w:sz w:val="22"/>
          <w:szCs w:val="22"/>
          <w:vertAlign w:val="superscript"/>
        </w:rPr>
        <w:t>d</w:t>
      </w:r>
      <w:r w:rsidRPr="00CC7C0A">
        <w:rPr>
          <w:rFonts w:ascii="Times New Roman" w:hAnsi="Times New Roman"/>
          <w:sz w:val="22"/>
          <w:szCs w:val="22"/>
        </w:rPr>
        <w:t xml:space="preserve"> Results a from the GIANT BMI discovery female-limited GWAS dataset (N=73,137)</w:t>
      </w:r>
      <w:r w:rsidR="00B24AD5" w:rsidRPr="00CC7C0A">
        <w:rPr>
          <w:rFonts w:ascii="Times New Roman" w:hAnsi="Times New Roman"/>
          <w:sz w:val="22"/>
          <w:szCs w:val="22"/>
        </w:rPr>
        <w:t>(3</w:t>
      </w:r>
      <w:r w:rsidRPr="00CC7C0A">
        <w:rPr>
          <w:rFonts w:ascii="Times New Roman" w:hAnsi="Times New Roman"/>
          <w:sz w:val="22"/>
          <w:szCs w:val="22"/>
        </w:rPr>
        <w:t>).</w:t>
      </w:r>
    </w:p>
    <w:p w14:paraId="6A35EBC2" w14:textId="77777777" w:rsidR="00D35CB1" w:rsidRPr="00CC7C0A" w:rsidRDefault="00D35CB1" w:rsidP="00866D1D">
      <w:pPr>
        <w:rPr>
          <w:rFonts w:ascii="Times New Roman" w:hAnsi="Times New Roman" w:cs="Times New Roman"/>
          <w:sz w:val="22"/>
          <w:szCs w:val="22"/>
        </w:rPr>
        <w:sectPr w:rsidR="00D35CB1" w:rsidRPr="00CC7C0A" w:rsidSect="001F40FB">
          <w:pgSz w:w="16840" w:h="11901" w:orient="landscape"/>
          <w:pgMar w:top="993" w:right="1440" w:bottom="851" w:left="567" w:header="709" w:footer="709" w:gutter="0"/>
          <w:cols w:space="708"/>
          <w:docGrid w:linePitch="326"/>
        </w:sectPr>
      </w:pPr>
    </w:p>
    <w:p w14:paraId="31A2562E" w14:textId="77777777" w:rsidR="00EB2619" w:rsidRPr="00CC7C0A" w:rsidRDefault="00EB2619" w:rsidP="00EB2619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2. </w:t>
      </w:r>
      <w:r w:rsidRPr="00CC7C0A">
        <w:rPr>
          <w:rFonts w:ascii="Times New Roman" w:hAnsi="Times New Roman" w:cs="Times New Roman"/>
          <w:sz w:val="22"/>
          <w:szCs w:val="22"/>
        </w:rPr>
        <w:t>Contingency tables that are the basis of the chi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Pr="00CC7C0A">
        <w:rPr>
          <w:rFonts w:ascii="Times New Roman" w:hAnsi="Times New Roman" w:cs="Times New Roman"/>
          <w:sz w:val="22"/>
          <w:szCs w:val="22"/>
        </w:rPr>
        <w:t xml:space="preserve"> test for genetic enrichment (Figure 1), showing the numbers (proportions) of independent SNPs (r2 &gt;0.2) associated with WHRadjBMI at P&lt;0.05 vs. P≥0.05 by association P-value (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 xml:space="preserve"> vs. P≥ 1 x 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) for overall (</w:t>
      </w:r>
      <w:r w:rsidRPr="00CC7C0A">
        <w:rPr>
          <w:rFonts w:ascii="Times New Roman" w:hAnsi="Times New Roman" w:cs="Times New Roman"/>
          <w:b/>
          <w:sz w:val="22"/>
          <w:szCs w:val="22"/>
        </w:rPr>
        <w:t>a</w:t>
      </w:r>
      <w:r w:rsidRPr="00CC7C0A">
        <w:rPr>
          <w:rFonts w:ascii="Times New Roman" w:hAnsi="Times New Roman" w:cs="Times New Roman"/>
          <w:sz w:val="22"/>
          <w:szCs w:val="22"/>
        </w:rPr>
        <w:t>) and stage B (</w:t>
      </w:r>
      <w:r w:rsidRPr="00CC7C0A">
        <w:rPr>
          <w:rFonts w:ascii="Times New Roman" w:hAnsi="Times New Roman" w:cs="Times New Roman"/>
          <w:b/>
          <w:sz w:val="22"/>
          <w:szCs w:val="22"/>
        </w:rPr>
        <w:t>b</w:t>
      </w:r>
      <w:r w:rsidRPr="00CC7C0A">
        <w:rPr>
          <w:rFonts w:ascii="Times New Roman" w:hAnsi="Times New Roman" w:cs="Times New Roman"/>
          <w:sz w:val="22"/>
          <w:szCs w:val="22"/>
        </w:rPr>
        <w:t>) endometriosis.</w:t>
      </w:r>
    </w:p>
    <w:p w14:paraId="3BD10159" w14:textId="77777777" w:rsidR="00EB2619" w:rsidRPr="00CC7C0A" w:rsidRDefault="00EB2619" w:rsidP="00EB2619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5C2D769E" w14:textId="77777777" w:rsidR="00EB2619" w:rsidRPr="00CC7C0A" w:rsidRDefault="00EB2619" w:rsidP="00EB2619">
      <w:pPr>
        <w:ind w:left="720"/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a. </w:t>
      </w:r>
      <w:r w:rsidR="00BD66D6" w:rsidRPr="00CC7C0A">
        <w:rPr>
          <w:rFonts w:ascii="Times New Roman" w:hAnsi="Times New Roman" w:cs="Times New Roman"/>
          <w:sz w:val="22"/>
          <w:szCs w:val="22"/>
        </w:rPr>
        <w:t>Overall e</w:t>
      </w:r>
      <w:r w:rsidRPr="00CC7C0A">
        <w:rPr>
          <w:rFonts w:ascii="Times New Roman" w:hAnsi="Times New Roman" w:cs="Times New Roman"/>
          <w:sz w:val="22"/>
          <w:szCs w:val="22"/>
        </w:rPr>
        <w:t>ndometriosis and WHRadjBMI</w:t>
      </w:r>
    </w:p>
    <w:tbl>
      <w:tblPr>
        <w:tblStyle w:val="TableGrid"/>
        <w:tblW w:w="0" w:type="auto"/>
        <w:jc w:val="center"/>
        <w:tblInd w:w="-103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53"/>
        <w:gridCol w:w="2092"/>
        <w:gridCol w:w="2192"/>
      </w:tblGrid>
      <w:tr w:rsidR="00EB2619" w:rsidRPr="00CC7C0A" w14:paraId="45B4098D" w14:textId="77777777" w:rsidTr="00797FF8">
        <w:trPr>
          <w:jc w:val="center"/>
        </w:trPr>
        <w:tc>
          <w:tcPr>
            <w:tcW w:w="3353" w:type="dxa"/>
            <w:tcBorders>
              <w:top w:val="single" w:sz="4" w:space="0" w:color="auto"/>
              <w:bottom w:val="single" w:sz="4" w:space="0" w:color="auto"/>
            </w:tcBorders>
          </w:tcPr>
          <w:p w14:paraId="572C699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0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DB5F5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WHRadjBMI P&lt;0.05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43E5106D" w14:textId="77777777" w:rsidR="00EB2619" w:rsidRPr="00CC7C0A" w:rsidRDefault="00EB2619" w:rsidP="00797FF8">
            <w:pPr>
              <w:jc w:val="center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WHRadjBMI P≥0.05</w:t>
            </w:r>
          </w:p>
        </w:tc>
      </w:tr>
      <w:tr w:rsidR="00EB2619" w:rsidRPr="00CC7C0A" w14:paraId="18DF7BF4" w14:textId="77777777" w:rsidTr="00797FF8">
        <w:trPr>
          <w:jc w:val="center"/>
        </w:trPr>
        <w:tc>
          <w:tcPr>
            <w:tcW w:w="335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DF4BE7" w14:textId="77777777" w:rsidR="00EB2619" w:rsidRPr="00CC7C0A" w:rsidRDefault="00BD66D6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e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P&lt;1x10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2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F6FA30D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2 (0.073)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8CF042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65 (0.927)</w:t>
            </w:r>
          </w:p>
        </w:tc>
      </w:tr>
      <w:tr w:rsidR="00EB2619" w:rsidRPr="00CC7C0A" w14:paraId="5AB21891" w14:textId="77777777" w:rsidTr="00797FF8">
        <w:trPr>
          <w:jc w:val="center"/>
        </w:trPr>
        <w:tc>
          <w:tcPr>
            <w:tcW w:w="335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A2F810" w14:textId="77777777" w:rsidR="00EB2619" w:rsidRPr="00CC7C0A" w:rsidRDefault="00EB2619" w:rsidP="00797FF8">
            <w:pPr>
              <w:jc w:val="center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Overall </w:t>
            </w:r>
            <w:r w:rsidR="00BD66D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2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17134F0A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359 (0.049)</w:t>
            </w:r>
          </w:p>
        </w:tc>
        <w:tc>
          <w:tcPr>
            <w:tcW w:w="21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5ACBE23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4081 (0.951)</w:t>
            </w:r>
          </w:p>
        </w:tc>
      </w:tr>
      <w:tr w:rsidR="00EB2619" w:rsidRPr="00CC7C0A" w14:paraId="35824F9B" w14:textId="77777777" w:rsidTr="00797FF8">
        <w:trPr>
          <w:jc w:val="center"/>
        </w:trPr>
        <w:tc>
          <w:tcPr>
            <w:tcW w:w="7637" w:type="dxa"/>
            <w:gridSpan w:val="3"/>
            <w:tcBorders>
              <w:top w:val="single" w:sz="4" w:space="0" w:color="auto"/>
            </w:tcBorders>
          </w:tcPr>
          <w:p w14:paraId="7D65628A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8.42, P = 3.7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</w:tr>
    </w:tbl>
    <w:p w14:paraId="6334B05E" w14:textId="77777777" w:rsidR="00EB2619" w:rsidRPr="00CC7C0A" w:rsidRDefault="00EB2619" w:rsidP="00EB2619">
      <w:pPr>
        <w:jc w:val="center"/>
        <w:rPr>
          <w:rFonts w:ascii="Times New Roman" w:hAnsi="Times New Roman" w:cs="Times New Roman"/>
          <w:b/>
          <w:sz w:val="22"/>
          <w:szCs w:val="22"/>
        </w:rPr>
      </w:pPr>
    </w:p>
    <w:p w14:paraId="775EF5CA" w14:textId="77777777" w:rsidR="00EB2619" w:rsidRPr="00CC7C0A" w:rsidRDefault="00EB2619" w:rsidP="00EB2619">
      <w:pPr>
        <w:ind w:firstLine="720"/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>b.</w:t>
      </w:r>
      <w:r w:rsidRPr="00CC7C0A">
        <w:rPr>
          <w:rFonts w:ascii="Times New Roman" w:hAnsi="Times New Roman" w:cs="Times New Roman"/>
          <w:sz w:val="22"/>
          <w:szCs w:val="22"/>
        </w:rPr>
        <w:t xml:space="preserve"> Stage B endometriosis and WHRadjBMI</w:t>
      </w:r>
    </w:p>
    <w:tbl>
      <w:tblPr>
        <w:tblStyle w:val="TableGrid"/>
        <w:tblW w:w="0" w:type="auto"/>
        <w:jc w:val="center"/>
        <w:tblInd w:w="-15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14"/>
        <w:gridCol w:w="2127"/>
        <w:gridCol w:w="2310"/>
      </w:tblGrid>
      <w:tr w:rsidR="00EB2619" w:rsidRPr="00CC7C0A" w14:paraId="6E233184" w14:textId="77777777" w:rsidTr="00797FF8">
        <w:trPr>
          <w:jc w:val="center"/>
        </w:trPr>
        <w:tc>
          <w:tcPr>
            <w:tcW w:w="3214" w:type="dxa"/>
            <w:tcBorders>
              <w:top w:val="single" w:sz="4" w:space="0" w:color="auto"/>
              <w:bottom w:val="single" w:sz="4" w:space="0" w:color="auto"/>
            </w:tcBorders>
          </w:tcPr>
          <w:p w14:paraId="110838F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212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7D91C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WHRadjBMI P&lt;0.05</w:t>
            </w:r>
          </w:p>
        </w:tc>
        <w:tc>
          <w:tcPr>
            <w:tcW w:w="2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034E4E6C" w14:textId="77777777" w:rsidR="00EB2619" w:rsidRPr="00CC7C0A" w:rsidRDefault="00EB2619" w:rsidP="00797FF8">
            <w:pPr>
              <w:jc w:val="center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WHRadjBMI P≥0.05</w:t>
            </w:r>
          </w:p>
        </w:tc>
      </w:tr>
      <w:tr w:rsidR="00EB2619" w:rsidRPr="00CC7C0A" w14:paraId="690D782F" w14:textId="77777777" w:rsidTr="00797FF8">
        <w:trPr>
          <w:jc w:val="center"/>
        </w:trPr>
        <w:tc>
          <w:tcPr>
            <w:tcW w:w="32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F7C35" w14:textId="77777777" w:rsidR="00EB2619" w:rsidRPr="00CC7C0A" w:rsidRDefault="00BD66D6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 e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P&lt;1x10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3BCD35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7 (0.076)</w:t>
            </w:r>
          </w:p>
        </w:tc>
        <w:tc>
          <w:tcPr>
            <w:tcW w:w="2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0E04CBD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91 (0.924)</w:t>
            </w:r>
          </w:p>
        </w:tc>
      </w:tr>
      <w:tr w:rsidR="00EB2619" w:rsidRPr="00CC7C0A" w14:paraId="1D7201DE" w14:textId="77777777" w:rsidTr="00797FF8">
        <w:trPr>
          <w:jc w:val="center"/>
        </w:trPr>
        <w:tc>
          <w:tcPr>
            <w:tcW w:w="321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C884EE" w14:textId="77777777" w:rsidR="00EB2619" w:rsidRPr="00CC7C0A" w:rsidRDefault="00BD66D6" w:rsidP="00797FF8">
            <w:pPr>
              <w:jc w:val="center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 e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P≥1x10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</w:tcPr>
          <w:p w14:paraId="5BA080D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267 (0.048)</w:t>
            </w:r>
          </w:p>
        </w:tc>
        <w:tc>
          <w:tcPr>
            <w:tcW w:w="23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377BA4E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3980 (0.952)</w:t>
            </w:r>
          </w:p>
        </w:tc>
      </w:tr>
      <w:tr w:rsidR="00EB2619" w:rsidRPr="00CC7C0A" w14:paraId="5A7D68A0" w14:textId="77777777" w:rsidTr="00797FF8">
        <w:trPr>
          <w:jc w:val="center"/>
        </w:trPr>
        <w:tc>
          <w:tcPr>
            <w:tcW w:w="7651" w:type="dxa"/>
            <w:gridSpan w:val="3"/>
            <w:tcBorders>
              <w:top w:val="single" w:sz="4" w:space="0" w:color="auto"/>
            </w:tcBorders>
          </w:tcPr>
          <w:p w14:paraId="39BE7438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12.33, P = 4.5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4</w:t>
            </w:r>
          </w:p>
        </w:tc>
      </w:tr>
    </w:tbl>
    <w:p w14:paraId="1823ABA0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B7BE960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4BB4CFF5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29AB9CD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4D6D879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13B5C1F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4D49D3A6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4495E99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DBEDE83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E6B13A5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CDD626E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415E65D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7332D71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1630F9B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05A990F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EAE8FB8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9CC5351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EA551F9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7468790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7CB6B72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1E59682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FCBC580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4764BC41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E96F415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01ECE1B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8D59AAE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59BD9E1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7027EB4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5C3A3DF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D726BD1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99F078C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4F13871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50EEB78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86C18B6" w14:textId="77777777" w:rsidR="00BD66D6" w:rsidRPr="00CC7C0A" w:rsidRDefault="00BD66D6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5FCC7DA" w14:textId="77777777" w:rsidR="00797FF8" w:rsidRPr="00CC7C0A" w:rsidRDefault="00797FF8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4D8B9F7B" w14:textId="77777777" w:rsidR="00797FF8" w:rsidRPr="00CC7C0A" w:rsidRDefault="00797FF8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0720EC0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2AC7FCB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EAF5063" w14:textId="77777777" w:rsidR="00EB2619" w:rsidRPr="00CC7C0A" w:rsidRDefault="00EB2619" w:rsidP="00EB2619">
      <w:pPr>
        <w:rPr>
          <w:rFonts w:ascii="Times New Roman" w:hAnsi="Times New Roman" w:cs="Times New Roman"/>
          <w:sz w:val="22"/>
          <w:szCs w:val="22"/>
          <w:lang w:val="en-GB"/>
        </w:rPr>
      </w:pPr>
      <w:r w:rsidRPr="00CC7C0A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>Supplementary Table 3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>. Sensitivity analysis testing the effect of different significance thresholds for association detection in discovery (overa</w:t>
      </w:r>
      <w:r w:rsidR="00BD66D6" w:rsidRPr="00CC7C0A">
        <w:rPr>
          <w:rFonts w:ascii="Times New Roman" w:hAnsi="Times New Roman" w:cs="Times New Roman"/>
          <w:sz w:val="22"/>
          <w:szCs w:val="22"/>
          <w:lang w:val="en-GB"/>
        </w:rPr>
        <w:t>ll endometriosis) and look-up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 (WHRadjBMI) data-sets.</w:t>
      </w:r>
    </w:p>
    <w:p w14:paraId="46ABA970" w14:textId="77777777" w:rsidR="00EB2619" w:rsidRPr="00CC7C0A" w:rsidRDefault="00EB2619" w:rsidP="00EB2619">
      <w:pPr>
        <w:rPr>
          <w:rFonts w:ascii="Times New Roman" w:hAnsi="Times New Roman" w:cs="Times New Roman"/>
          <w:sz w:val="22"/>
          <w:szCs w:val="22"/>
          <w:lang w:val="en-GB"/>
        </w:rPr>
      </w:pPr>
    </w:p>
    <w:tbl>
      <w:tblPr>
        <w:tblStyle w:val="TableGrid"/>
        <w:tblW w:w="10595" w:type="dxa"/>
        <w:jc w:val="center"/>
        <w:tblInd w:w="-8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77"/>
        <w:gridCol w:w="1417"/>
        <w:gridCol w:w="1701"/>
        <w:gridCol w:w="1276"/>
        <w:gridCol w:w="1591"/>
        <w:gridCol w:w="1332"/>
        <w:gridCol w:w="1701"/>
      </w:tblGrid>
      <w:tr w:rsidR="00EB2619" w:rsidRPr="00CC7C0A" w14:paraId="0BADF62A" w14:textId="77777777" w:rsidTr="00BD66D6">
        <w:trPr>
          <w:jc w:val="center"/>
        </w:trPr>
        <w:tc>
          <w:tcPr>
            <w:tcW w:w="1577" w:type="dxa"/>
            <w:vMerge w:val="restart"/>
            <w:tcBorders>
              <w:left w:val="nil"/>
            </w:tcBorders>
            <w:vAlign w:val="bottom"/>
          </w:tcPr>
          <w:p w14:paraId="42900A1D" w14:textId="77777777" w:rsidR="00EB2619" w:rsidRPr="00CC7C0A" w:rsidRDefault="00BD66D6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e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metriosis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(Discovery)</w:t>
            </w:r>
          </w:p>
        </w:tc>
        <w:tc>
          <w:tcPr>
            <w:tcW w:w="9018" w:type="dxa"/>
            <w:gridSpan w:val="6"/>
            <w:tcBorders>
              <w:bottom w:val="single" w:sz="4" w:space="0" w:color="auto"/>
              <w:right w:val="nil"/>
            </w:tcBorders>
          </w:tcPr>
          <w:p w14:paraId="2AE0C33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WHRadjBMI (Look-up)</w:t>
            </w:r>
          </w:p>
        </w:tc>
      </w:tr>
      <w:tr w:rsidR="00EB2619" w:rsidRPr="00CC7C0A" w14:paraId="50811EAE" w14:textId="77777777" w:rsidTr="00BD66D6">
        <w:trPr>
          <w:jc w:val="center"/>
        </w:trPr>
        <w:tc>
          <w:tcPr>
            <w:tcW w:w="1577" w:type="dxa"/>
            <w:vMerge/>
            <w:tcBorders>
              <w:left w:val="nil"/>
              <w:bottom w:val="single" w:sz="4" w:space="0" w:color="auto"/>
            </w:tcBorders>
          </w:tcPr>
          <w:p w14:paraId="2BC9734A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417" w:type="dxa"/>
            <w:tcBorders>
              <w:bottom w:val="single" w:sz="4" w:space="0" w:color="auto"/>
              <w:right w:val="nil"/>
            </w:tcBorders>
          </w:tcPr>
          <w:p w14:paraId="6A58A30A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0.05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</w:tcBorders>
          </w:tcPr>
          <w:p w14:paraId="6573A992" w14:textId="77777777" w:rsidR="00EB2619" w:rsidRPr="00CC7C0A" w:rsidRDefault="00EB2619" w:rsidP="00797FF8">
            <w:pPr>
              <w:jc w:val="center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0.05</w:t>
            </w:r>
          </w:p>
        </w:tc>
        <w:tc>
          <w:tcPr>
            <w:tcW w:w="1276" w:type="dxa"/>
            <w:tcBorders>
              <w:bottom w:val="single" w:sz="4" w:space="0" w:color="auto"/>
              <w:right w:val="nil"/>
            </w:tcBorders>
          </w:tcPr>
          <w:p w14:paraId="213D384F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0.01</w:t>
            </w:r>
          </w:p>
        </w:tc>
        <w:tc>
          <w:tcPr>
            <w:tcW w:w="1591" w:type="dxa"/>
            <w:tcBorders>
              <w:left w:val="nil"/>
              <w:bottom w:val="single" w:sz="4" w:space="0" w:color="auto"/>
            </w:tcBorders>
          </w:tcPr>
          <w:p w14:paraId="44A5E240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0.01</w:t>
            </w:r>
          </w:p>
        </w:tc>
        <w:tc>
          <w:tcPr>
            <w:tcW w:w="1332" w:type="dxa"/>
            <w:tcBorders>
              <w:bottom w:val="single" w:sz="4" w:space="0" w:color="auto"/>
            </w:tcBorders>
          </w:tcPr>
          <w:p w14:paraId="2AE589E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0.001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42E7C51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0.001</w:t>
            </w:r>
          </w:p>
        </w:tc>
      </w:tr>
      <w:tr w:rsidR="00EB2619" w:rsidRPr="00CC7C0A" w14:paraId="2012072E" w14:textId="77777777" w:rsidTr="00BD66D6">
        <w:trPr>
          <w:jc w:val="center"/>
        </w:trPr>
        <w:tc>
          <w:tcPr>
            <w:tcW w:w="1577" w:type="dxa"/>
            <w:tcBorders>
              <w:left w:val="nil"/>
              <w:bottom w:val="nil"/>
            </w:tcBorders>
          </w:tcPr>
          <w:p w14:paraId="0482E7CF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2D03A79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78 (0.053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00406EC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010 (0.947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42E74B0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4 (0.01)</w:t>
            </w:r>
          </w:p>
        </w:tc>
        <w:tc>
          <w:tcPr>
            <w:tcW w:w="159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3E35E08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224 (0.99)</w:t>
            </w:r>
          </w:p>
        </w:tc>
        <w:tc>
          <w:tcPr>
            <w:tcW w:w="1332" w:type="dxa"/>
            <w:tcBorders>
              <w:bottom w:val="nil"/>
            </w:tcBorders>
            <w:shd w:val="clear" w:color="auto" w:fill="D9D9D9" w:themeFill="background1" w:themeFillShade="D9"/>
          </w:tcPr>
          <w:p w14:paraId="33F3578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 (0.002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1971067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277 (0.998)</w:t>
            </w:r>
          </w:p>
        </w:tc>
      </w:tr>
      <w:tr w:rsidR="00EB2619" w:rsidRPr="00CC7C0A" w14:paraId="7966BA07" w14:textId="77777777" w:rsidTr="00BD66D6">
        <w:trPr>
          <w:jc w:val="center"/>
        </w:trPr>
        <w:tc>
          <w:tcPr>
            <w:tcW w:w="1577" w:type="dxa"/>
            <w:tcBorders>
              <w:top w:val="nil"/>
              <w:left w:val="nil"/>
            </w:tcBorders>
          </w:tcPr>
          <w:p w14:paraId="6EAA4487" w14:textId="77777777" w:rsidR="00EB2619" w:rsidRPr="00CC7C0A" w:rsidRDefault="00EB2619" w:rsidP="00797FF8">
            <w:pPr>
              <w:jc w:val="right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1513E090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133 (0.048)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369AAEFB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9736 (0.952)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6737B5A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20 (0.01)</w:t>
            </w:r>
          </w:p>
        </w:tc>
        <w:tc>
          <w:tcPr>
            <w:tcW w:w="159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5F4021FA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6149 (0.99)</w:t>
            </w:r>
          </w:p>
        </w:tc>
        <w:tc>
          <w:tcPr>
            <w:tcW w:w="1332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3A64660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18 (0.001)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38AA540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7651 (0.999)</w:t>
            </w:r>
          </w:p>
        </w:tc>
      </w:tr>
      <w:tr w:rsidR="00EB2619" w:rsidRPr="00CC7C0A" w14:paraId="132629CA" w14:textId="77777777" w:rsidTr="00BD66D6">
        <w:trPr>
          <w:jc w:val="center"/>
        </w:trPr>
        <w:tc>
          <w:tcPr>
            <w:tcW w:w="4695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74FB99CC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1.80, P = 0.18</w:t>
            </w:r>
          </w:p>
        </w:tc>
        <w:tc>
          <w:tcPr>
            <w:tcW w:w="2867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73481FAB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1.56, P = 0.21</w:t>
            </w:r>
          </w:p>
        </w:tc>
        <w:tc>
          <w:tcPr>
            <w:tcW w:w="3033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30F3C700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1.82, P = 0.18</w:t>
            </w:r>
          </w:p>
        </w:tc>
      </w:tr>
      <w:tr w:rsidR="00EB2619" w:rsidRPr="00CC7C0A" w14:paraId="47CF964C" w14:textId="77777777" w:rsidTr="00BD66D6">
        <w:trPr>
          <w:jc w:val="center"/>
        </w:trPr>
        <w:tc>
          <w:tcPr>
            <w:tcW w:w="1577" w:type="dxa"/>
            <w:tcBorders>
              <w:left w:val="nil"/>
              <w:bottom w:val="nil"/>
            </w:tcBorders>
          </w:tcPr>
          <w:p w14:paraId="3A1DD53E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258A817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52 (0.073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4D95992E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665 (0.927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7F22699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 (0.02)</w:t>
            </w:r>
          </w:p>
        </w:tc>
        <w:tc>
          <w:tcPr>
            <w:tcW w:w="159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663933DF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03 (0.98)</w:t>
            </w:r>
          </w:p>
        </w:tc>
        <w:tc>
          <w:tcPr>
            <w:tcW w:w="1332" w:type="dxa"/>
            <w:tcBorders>
              <w:bottom w:val="nil"/>
            </w:tcBorders>
            <w:shd w:val="clear" w:color="auto" w:fill="D9D9D9" w:themeFill="background1" w:themeFillShade="D9"/>
          </w:tcPr>
          <w:p w14:paraId="3B87DB70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 (0.003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65FA20F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15 (0.997)</w:t>
            </w:r>
          </w:p>
        </w:tc>
      </w:tr>
      <w:tr w:rsidR="00EB2619" w:rsidRPr="00CC7C0A" w14:paraId="4829B692" w14:textId="77777777" w:rsidTr="00BD66D6">
        <w:trPr>
          <w:jc w:val="center"/>
        </w:trPr>
        <w:tc>
          <w:tcPr>
            <w:tcW w:w="1577" w:type="dxa"/>
            <w:tcBorders>
              <w:top w:val="nil"/>
              <w:left w:val="nil"/>
            </w:tcBorders>
          </w:tcPr>
          <w:p w14:paraId="01C5B10A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18256E6E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8359 (0.049)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6F0A225D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64081 (0.951)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72D547A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70 (0.01)</w:t>
            </w:r>
          </w:p>
        </w:tc>
        <w:tc>
          <w:tcPr>
            <w:tcW w:w="159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7B2B249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0670 (0.99)</w:t>
            </w:r>
          </w:p>
        </w:tc>
        <w:tc>
          <w:tcPr>
            <w:tcW w:w="1332" w:type="dxa"/>
            <w:tcBorders>
              <w:top w:val="nil"/>
            </w:tcBorders>
            <w:shd w:val="clear" w:color="auto" w:fill="D9D9D9" w:themeFill="background1" w:themeFillShade="D9"/>
          </w:tcPr>
          <w:p w14:paraId="41279AF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7 (0.001)</w:t>
            </w:r>
          </w:p>
        </w:tc>
        <w:tc>
          <w:tcPr>
            <w:tcW w:w="1701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27717F3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2213 (0.999)</w:t>
            </w:r>
          </w:p>
        </w:tc>
      </w:tr>
      <w:tr w:rsidR="00EB2619" w:rsidRPr="00CC7C0A" w14:paraId="48CC0ADE" w14:textId="77777777" w:rsidTr="00BD66D6">
        <w:trPr>
          <w:jc w:val="center"/>
        </w:trPr>
        <w:tc>
          <w:tcPr>
            <w:tcW w:w="4695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034DE03A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8.42, P = 3.7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2867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5D9FB4BC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5.13, P = 2.3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3033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52E57BD2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.32, P = 0.57</w:t>
            </w:r>
          </w:p>
        </w:tc>
      </w:tr>
      <w:tr w:rsidR="00EB2619" w:rsidRPr="00CC7C0A" w14:paraId="19F3E3D8" w14:textId="77777777" w:rsidTr="00BD66D6">
        <w:trPr>
          <w:jc w:val="center"/>
        </w:trPr>
        <w:tc>
          <w:tcPr>
            <w:tcW w:w="1577" w:type="dxa"/>
            <w:tcBorders>
              <w:left w:val="nil"/>
              <w:bottom w:val="nil"/>
            </w:tcBorders>
          </w:tcPr>
          <w:p w14:paraId="56C9CFD9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1737929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 (0.075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49FEC39B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9 (0.925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4DA2DF9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 (0.05)</w:t>
            </w:r>
          </w:p>
        </w:tc>
        <w:tc>
          <w:tcPr>
            <w:tcW w:w="159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7C69366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2 (0.95)</w:t>
            </w:r>
          </w:p>
        </w:tc>
        <w:tc>
          <w:tcPr>
            <w:tcW w:w="1332" w:type="dxa"/>
            <w:tcBorders>
              <w:bottom w:val="nil"/>
            </w:tcBorders>
            <w:shd w:val="clear" w:color="auto" w:fill="D9D9D9" w:themeFill="background1" w:themeFillShade="D9"/>
          </w:tcPr>
          <w:p w14:paraId="6B58888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01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3E7B4431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6 (0.99)</w:t>
            </w:r>
          </w:p>
        </w:tc>
      </w:tr>
      <w:tr w:rsidR="00EB2619" w:rsidRPr="00CC7C0A" w14:paraId="7381E549" w14:textId="77777777" w:rsidTr="00BD66D6">
        <w:trPr>
          <w:jc w:val="center"/>
        </w:trPr>
        <w:tc>
          <w:tcPr>
            <w:tcW w:w="1577" w:type="dxa"/>
            <w:tcBorders>
              <w:top w:val="nil"/>
              <w:left w:val="nil"/>
            </w:tcBorders>
          </w:tcPr>
          <w:p w14:paraId="3C78995B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79A0014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403 (0.049)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0A5D52F1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4647 (0.951)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394394B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79 (0.01)</w:t>
            </w:r>
          </w:p>
        </w:tc>
        <w:tc>
          <w:tcPr>
            <w:tcW w:w="159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70ADB81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1271 (0.99)</w:t>
            </w:r>
          </w:p>
        </w:tc>
        <w:tc>
          <w:tcPr>
            <w:tcW w:w="1332" w:type="dxa"/>
            <w:tcBorders>
              <w:top w:val="nil"/>
            </w:tcBorders>
            <w:shd w:val="clear" w:color="auto" w:fill="D9D9D9" w:themeFill="background1" w:themeFillShade="D9"/>
          </w:tcPr>
          <w:p w14:paraId="537BB18E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8 (0.001)</w:t>
            </w:r>
          </w:p>
        </w:tc>
        <w:tc>
          <w:tcPr>
            <w:tcW w:w="1701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4B5769C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2822 (0.99)</w:t>
            </w:r>
          </w:p>
        </w:tc>
      </w:tr>
      <w:tr w:rsidR="00EB2619" w:rsidRPr="00CC7C0A" w14:paraId="72FD71C1" w14:textId="77777777" w:rsidTr="00BD66D6">
        <w:trPr>
          <w:jc w:val="center"/>
        </w:trPr>
        <w:tc>
          <w:tcPr>
            <w:tcW w:w="4695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5946143C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1.07, P = 0.30</w:t>
            </w:r>
          </w:p>
        </w:tc>
        <w:tc>
          <w:tcPr>
            <w:tcW w:w="2867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70831F3B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9.96, P = 1.6x10</w:t>
            </w: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3033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715207AD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.91, P = 0.34</w:t>
            </w:r>
          </w:p>
        </w:tc>
      </w:tr>
      <w:tr w:rsidR="00EB2619" w:rsidRPr="00CC7C0A" w14:paraId="33FAB59E" w14:textId="77777777" w:rsidTr="00BD66D6">
        <w:trPr>
          <w:jc w:val="center"/>
        </w:trPr>
        <w:tc>
          <w:tcPr>
            <w:tcW w:w="1577" w:type="dxa"/>
            <w:tcBorders>
              <w:left w:val="nil"/>
              <w:bottom w:val="nil"/>
            </w:tcBorders>
          </w:tcPr>
          <w:p w14:paraId="0001E756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6414893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 (0.15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02E0B49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 (0.85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017CA94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 (0.10)</w:t>
            </w:r>
          </w:p>
        </w:tc>
        <w:tc>
          <w:tcPr>
            <w:tcW w:w="159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2676A08D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 (0.90)</w:t>
            </w:r>
          </w:p>
        </w:tc>
        <w:tc>
          <w:tcPr>
            <w:tcW w:w="1332" w:type="dxa"/>
            <w:tcBorders>
              <w:bottom w:val="nil"/>
            </w:tcBorders>
            <w:shd w:val="clear" w:color="auto" w:fill="D9D9D9" w:themeFill="background1" w:themeFillShade="D9"/>
          </w:tcPr>
          <w:p w14:paraId="2FF9FB9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5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2435834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 (0.95)</w:t>
            </w:r>
          </w:p>
        </w:tc>
      </w:tr>
      <w:tr w:rsidR="00EB2619" w:rsidRPr="00CC7C0A" w14:paraId="650372B3" w14:textId="77777777" w:rsidTr="00BD66D6">
        <w:trPr>
          <w:jc w:val="center"/>
        </w:trPr>
        <w:tc>
          <w:tcPr>
            <w:tcW w:w="1577" w:type="dxa"/>
            <w:tcBorders>
              <w:top w:val="nil"/>
              <w:left w:val="nil"/>
            </w:tcBorders>
          </w:tcPr>
          <w:p w14:paraId="341636AB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533C0C2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408 (0.049)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41AB4E6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4729 (0.951)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63EBD54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82 (0.01)</w:t>
            </w:r>
          </w:p>
        </w:tc>
        <w:tc>
          <w:tcPr>
            <w:tcW w:w="159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6961FB6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1355 (0.99)</w:t>
            </w:r>
          </w:p>
        </w:tc>
        <w:tc>
          <w:tcPr>
            <w:tcW w:w="1332" w:type="dxa"/>
            <w:tcBorders>
              <w:top w:val="nil"/>
            </w:tcBorders>
            <w:shd w:val="clear" w:color="auto" w:fill="D9D9D9" w:themeFill="background1" w:themeFillShade="D9"/>
          </w:tcPr>
          <w:p w14:paraId="6EF68CD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8 (0.001)</w:t>
            </w:r>
          </w:p>
        </w:tc>
        <w:tc>
          <w:tcPr>
            <w:tcW w:w="1701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0386CA1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2909 (0.999)</w:t>
            </w:r>
          </w:p>
        </w:tc>
      </w:tr>
      <w:tr w:rsidR="00EB2619" w:rsidRPr="00CC7C0A" w14:paraId="13CFA88A" w14:textId="77777777" w:rsidTr="00BD66D6">
        <w:trPr>
          <w:jc w:val="center"/>
        </w:trPr>
        <w:tc>
          <w:tcPr>
            <w:tcW w:w="4695" w:type="dxa"/>
            <w:gridSpan w:val="3"/>
            <w:tcBorders>
              <w:left w:val="nil"/>
              <w:right w:val="nil"/>
            </w:tcBorders>
          </w:tcPr>
          <w:p w14:paraId="50542C85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2.53, P = 0.11</w:t>
            </w:r>
          </w:p>
        </w:tc>
        <w:tc>
          <w:tcPr>
            <w:tcW w:w="2867" w:type="dxa"/>
            <w:gridSpan w:val="2"/>
            <w:tcBorders>
              <w:left w:val="nil"/>
            </w:tcBorders>
          </w:tcPr>
          <w:p w14:paraId="483CCEF2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8.20, P = 4.2x10</w:t>
            </w: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3033" w:type="dxa"/>
            <w:gridSpan w:val="2"/>
            <w:tcBorders>
              <w:right w:val="nil"/>
            </w:tcBorders>
          </w:tcPr>
          <w:p w14:paraId="5FDBF194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8.49, P = 3.6x10</w:t>
            </w: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-3</w:t>
            </w:r>
          </w:p>
        </w:tc>
      </w:tr>
    </w:tbl>
    <w:p w14:paraId="20816D95" w14:textId="77777777" w:rsidR="00EB2619" w:rsidRPr="00CC7C0A" w:rsidRDefault="00EB2619" w:rsidP="00EB2619">
      <w:pPr>
        <w:rPr>
          <w:rFonts w:ascii="Times New Roman" w:hAnsi="Times New Roman" w:cs="Times New Roman"/>
          <w:sz w:val="22"/>
          <w:szCs w:val="22"/>
          <w:lang w:val="en-GB"/>
        </w:rPr>
      </w:pPr>
    </w:p>
    <w:p w14:paraId="2055B07E" w14:textId="77777777" w:rsidR="00797FF8" w:rsidRPr="00CC7C0A" w:rsidRDefault="00797FF8" w:rsidP="00EB2619">
      <w:pPr>
        <w:rPr>
          <w:rFonts w:ascii="Times New Roman" w:hAnsi="Times New Roman" w:cs="Times New Roman"/>
          <w:b/>
          <w:sz w:val="22"/>
          <w:szCs w:val="22"/>
          <w:lang w:val="en-GB"/>
        </w:rPr>
      </w:pPr>
    </w:p>
    <w:p w14:paraId="12609091" w14:textId="77777777" w:rsidR="0035412E" w:rsidRPr="00CC7C0A" w:rsidRDefault="0035412E" w:rsidP="00EB2619">
      <w:pPr>
        <w:rPr>
          <w:rFonts w:ascii="Times New Roman" w:hAnsi="Times New Roman" w:cs="Times New Roman"/>
          <w:b/>
          <w:sz w:val="22"/>
          <w:szCs w:val="22"/>
          <w:lang w:val="en-GB"/>
        </w:rPr>
      </w:pPr>
    </w:p>
    <w:p w14:paraId="1D96C665" w14:textId="77777777" w:rsidR="0035412E" w:rsidRPr="00CC7C0A" w:rsidRDefault="0035412E" w:rsidP="00EB2619">
      <w:pPr>
        <w:rPr>
          <w:rFonts w:ascii="Times New Roman" w:hAnsi="Times New Roman" w:cs="Times New Roman"/>
          <w:b/>
          <w:sz w:val="22"/>
          <w:szCs w:val="22"/>
          <w:lang w:val="en-GB"/>
        </w:rPr>
      </w:pPr>
    </w:p>
    <w:p w14:paraId="3C45E19D" w14:textId="77777777" w:rsidR="00EB2619" w:rsidRPr="00CC7C0A" w:rsidRDefault="00EB2619" w:rsidP="00EB2619">
      <w:pPr>
        <w:rPr>
          <w:rFonts w:ascii="Times New Roman" w:hAnsi="Times New Roman" w:cs="Times New Roman"/>
          <w:sz w:val="22"/>
          <w:szCs w:val="22"/>
          <w:lang w:val="en-GB"/>
        </w:rPr>
      </w:pPr>
      <w:r w:rsidRPr="00CC7C0A">
        <w:rPr>
          <w:rFonts w:ascii="Times New Roman" w:hAnsi="Times New Roman" w:cs="Times New Roman"/>
          <w:b/>
          <w:sz w:val="22"/>
          <w:szCs w:val="22"/>
          <w:lang w:val="en-GB"/>
        </w:rPr>
        <w:t>Supplementary Table 4.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 Sensitivity analysis testing the effect of different significance thresholds for association detection in discovery (overa</w:t>
      </w:r>
      <w:r w:rsidR="00BD66D6" w:rsidRPr="00CC7C0A">
        <w:rPr>
          <w:rFonts w:ascii="Times New Roman" w:hAnsi="Times New Roman" w:cs="Times New Roman"/>
          <w:sz w:val="22"/>
          <w:szCs w:val="22"/>
          <w:lang w:val="en-GB"/>
        </w:rPr>
        <w:t>ll endometriosis) and look-up</w:t>
      </w:r>
      <w:r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 (BMI) data-sets.</w:t>
      </w:r>
    </w:p>
    <w:p w14:paraId="5FED2477" w14:textId="77777777" w:rsidR="00EB2619" w:rsidRPr="00CC7C0A" w:rsidRDefault="00EB2619" w:rsidP="00EB2619">
      <w:pPr>
        <w:rPr>
          <w:rFonts w:ascii="Times New Roman" w:hAnsi="Times New Roman" w:cs="Times New Roman"/>
          <w:sz w:val="22"/>
          <w:szCs w:val="22"/>
          <w:lang w:val="en-GB"/>
        </w:rPr>
      </w:pPr>
    </w:p>
    <w:tbl>
      <w:tblPr>
        <w:tblStyle w:val="TableGrid"/>
        <w:tblW w:w="10552" w:type="dxa"/>
        <w:jc w:val="center"/>
        <w:tblInd w:w="-8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20"/>
        <w:gridCol w:w="1417"/>
        <w:gridCol w:w="1701"/>
        <w:gridCol w:w="1276"/>
        <w:gridCol w:w="1548"/>
        <w:gridCol w:w="1289"/>
        <w:gridCol w:w="1701"/>
      </w:tblGrid>
      <w:tr w:rsidR="00EB2619" w:rsidRPr="00CC7C0A" w14:paraId="370162D2" w14:textId="77777777" w:rsidTr="00BD66D6">
        <w:trPr>
          <w:jc w:val="center"/>
        </w:trPr>
        <w:tc>
          <w:tcPr>
            <w:tcW w:w="1620" w:type="dxa"/>
            <w:vMerge w:val="restart"/>
            <w:tcBorders>
              <w:left w:val="nil"/>
            </w:tcBorders>
            <w:vAlign w:val="bottom"/>
          </w:tcPr>
          <w:p w14:paraId="279CE0AB" w14:textId="77777777" w:rsidR="00EB2619" w:rsidRPr="00CC7C0A" w:rsidRDefault="00BD66D6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Overall endometriosis </w:t>
            </w:r>
            <w:r w:rsidR="00EB2619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Discovery)</w:t>
            </w:r>
          </w:p>
        </w:tc>
        <w:tc>
          <w:tcPr>
            <w:tcW w:w="8932" w:type="dxa"/>
            <w:gridSpan w:val="6"/>
            <w:tcBorders>
              <w:bottom w:val="single" w:sz="4" w:space="0" w:color="auto"/>
              <w:right w:val="nil"/>
            </w:tcBorders>
          </w:tcPr>
          <w:p w14:paraId="4863C821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BMI (Look up)</w:t>
            </w:r>
          </w:p>
        </w:tc>
      </w:tr>
      <w:tr w:rsidR="00EB2619" w:rsidRPr="00CC7C0A" w14:paraId="197630F2" w14:textId="77777777" w:rsidTr="00BD66D6">
        <w:trPr>
          <w:jc w:val="center"/>
        </w:trPr>
        <w:tc>
          <w:tcPr>
            <w:tcW w:w="1620" w:type="dxa"/>
            <w:vMerge/>
            <w:tcBorders>
              <w:left w:val="nil"/>
              <w:bottom w:val="single" w:sz="4" w:space="0" w:color="auto"/>
            </w:tcBorders>
          </w:tcPr>
          <w:p w14:paraId="4B38DB0B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417" w:type="dxa"/>
            <w:tcBorders>
              <w:bottom w:val="single" w:sz="4" w:space="0" w:color="auto"/>
              <w:right w:val="nil"/>
            </w:tcBorders>
          </w:tcPr>
          <w:p w14:paraId="5F381D2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0.05</w:t>
            </w:r>
          </w:p>
        </w:tc>
        <w:tc>
          <w:tcPr>
            <w:tcW w:w="1701" w:type="dxa"/>
            <w:tcBorders>
              <w:left w:val="nil"/>
              <w:bottom w:val="single" w:sz="4" w:space="0" w:color="auto"/>
            </w:tcBorders>
          </w:tcPr>
          <w:p w14:paraId="06C300B7" w14:textId="77777777" w:rsidR="00EB2619" w:rsidRPr="00CC7C0A" w:rsidRDefault="00EB2619" w:rsidP="00797FF8">
            <w:pPr>
              <w:jc w:val="center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0.05</w:t>
            </w:r>
          </w:p>
        </w:tc>
        <w:tc>
          <w:tcPr>
            <w:tcW w:w="1276" w:type="dxa"/>
            <w:tcBorders>
              <w:bottom w:val="single" w:sz="4" w:space="0" w:color="auto"/>
              <w:right w:val="nil"/>
            </w:tcBorders>
          </w:tcPr>
          <w:p w14:paraId="01FF320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0.01</w:t>
            </w:r>
          </w:p>
        </w:tc>
        <w:tc>
          <w:tcPr>
            <w:tcW w:w="1548" w:type="dxa"/>
            <w:tcBorders>
              <w:left w:val="nil"/>
              <w:bottom w:val="single" w:sz="4" w:space="0" w:color="auto"/>
            </w:tcBorders>
          </w:tcPr>
          <w:p w14:paraId="362E8C82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0.01</w:t>
            </w:r>
          </w:p>
        </w:tc>
        <w:tc>
          <w:tcPr>
            <w:tcW w:w="1289" w:type="dxa"/>
            <w:tcBorders>
              <w:bottom w:val="single" w:sz="4" w:space="0" w:color="auto"/>
            </w:tcBorders>
          </w:tcPr>
          <w:p w14:paraId="32D134E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0.001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</w:tcPr>
          <w:p w14:paraId="1EE6DB42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0.001</w:t>
            </w:r>
          </w:p>
        </w:tc>
      </w:tr>
      <w:tr w:rsidR="00EB2619" w:rsidRPr="00CC7C0A" w14:paraId="3B7952DB" w14:textId="77777777" w:rsidTr="00BD66D6">
        <w:trPr>
          <w:jc w:val="center"/>
        </w:trPr>
        <w:tc>
          <w:tcPr>
            <w:tcW w:w="1620" w:type="dxa"/>
            <w:tcBorders>
              <w:left w:val="nil"/>
              <w:bottom w:val="nil"/>
            </w:tcBorders>
          </w:tcPr>
          <w:p w14:paraId="66406FB4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510A4AA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44 (0.046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12DE7842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045 (0.954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7BB8270F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8 (0.01)</w:t>
            </w:r>
          </w:p>
        </w:tc>
        <w:tc>
          <w:tcPr>
            <w:tcW w:w="1548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62BF554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231 (0.99)</w:t>
            </w:r>
          </w:p>
        </w:tc>
        <w:tc>
          <w:tcPr>
            <w:tcW w:w="1289" w:type="dxa"/>
            <w:tcBorders>
              <w:bottom w:val="nil"/>
            </w:tcBorders>
            <w:shd w:val="clear" w:color="auto" w:fill="D9D9D9" w:themeFill="background1" w:themeFillShade="D9"/>
          </w:tcPr>
          <w:p w14:paraId="61381F5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 (0.002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411771E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276 (0.998)</w:t>
            </w:r>
          </w:p>
        </w:tc>
      </w:tr>
      <w:tr w:rsidR="00EB2619" w:rsidRPr="00CC7C0A" w14:paraId="213F1D15" w14:textId="77777777" w:rsidTr="00BD66D6">
        <w:trPr>
          <w:jc w:val="center"/>
        </w:trPr>
        <w:tc>
          <w:tcPr>
            <w:tcW w:w="1620" w:type="dxa"/>
            <w:tcBorders>
              <w:top w:val="nil"/>
              <w:left w:val="nil"/>
            </w:tcBorders>
          </w:tcPr>
          <w:p w14:paraId="386C6E48" w14:textId="77777777" w:rsidR="00EB2619" w:rsidRPr="00CC7C0A" w:rsidRDefault="00EB2619" w:rsidP="00797FF8">
            <w:pPr>
              <w:jc w:val="right"/>
              <w:rPr>
                <w:rFonts w:ascii="Times New Roman" w:eastAsiaTheme="majorEastAsia" w:hAnsi="Times New Roman" w:cs="Times New Roman"/>
                <w:b/>
                <w:i/>
                <w:iCs/>
                <w:color w:val="404040" w:themeColor="text1" w:themeTint="BF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2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32CF880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238 (0.043)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5EA1BC5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0696 (0.957)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7DC3735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06 (0.01)</w:t>
            </w:r>
          </w:p>
        </w:tc>
        <w:tc>
          <w:tcPr>
            <w:tcW w:w="1548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4E2C44EB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6328 (0.99)</w:t>
            </w:r>
          </w:p>
        </w:tc>
        <w:tc>
          <w:tcPr>
            <w:tcW w:w="1289" w:type="dxa"/>
            <w:tcBorders>
              <w:top w:val="nil"/>
              <w:bottom w:val="single" w:sz="4" w:space="0" w:color="auto"/>
            </w:tcBorders>
            <w:shd w:val="clear" w:color="auto" w:fill="D9D9D9" w:themeFill="background1" w:themeFillShade="D9"/>
          </w:tcPr>
          <w:p w14:paraId="135CB85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71 (0.001)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</w:tcPr>
          <w:p w14:paraId="67181088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7663 (0.999)</w:t>
            </w:r>
          </w:p>
        </w:tc>
      </w:tr>
      <w:tr w:rsidR="00EB2619" w:rsidRPr="00CC7C0A" w14:paraId="3B3B0FF4" w14:textId="77777777" w:rsidTr="00BD66D6">
        <w:trPr>
          <w:jc w:val="center"/>
        </w:trPr>
        <w:tc>
          <w:tcPr>
            <w:tcW w:w="4738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0D4B62C8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1.07 P = 0.30 </w:t>
            </w:r>
          </w:p>
        </w:tc>
        <w:tc>
          <w:tcPr>
            <w:tcW w:w="2824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20195652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.92, P = 0.34</w:t>
            </w:r>
          </w:p>
        </w:tc>
        <w:tc>
          <w:tcPr>
            <w:tcW w:w="299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07113C18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1.75, P = 0.19</w:t>
            </w:r>
          </w:p>
        </w:tc>
      </w:tr>
      <w:tr w:rsidR="00EB2619" w:rsidRPr="00CC7C0A" w14:paraId="0A166E43" w14:textId="77777777" w:rsidTr="00BD66D6">
        <w:trPr>
          <w:jc w:val="center"/>
        </w:trPr>
        <w:tc>
          <w:tcPr>
            <w:tcW w:w="1620" w:type="dxa"/>
            <w:tcBorders>
              <w:left w:val="nil"/>
              <w:bottom w:val="nil"/>
            </w:tcBorders>
          </w:tcPr>
          <w:p w14:paraId="63DFD60F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1D23F62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29 (0.040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07A74E4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688 (0.96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3872A2EE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 (0.01)</w:t>
            </w:r>
          </w:p>
        </w:tc>
        <w:tc>
          <w:tcPr>
            <w:tcW w:w="1548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20E1539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10 (0.99)</w:t>
            </w:r>
          </w:p>
        </w:tc>
        <w:tc>
          <w:tcPr>
            <w:tcW w:w="1289" w:type="dxa"/>
            <w:tcBorders>
              <w:bottom w:val="nil"/>
            </w:tcBorders>
            <w:shd w:val="clear" w:color="auto" w:fill="D9D9D9" w:themeFill="background1" w:themeFillShade="D9"/>
          </w:tcPr>
          <w:p w14:paraId="7F507422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01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4C8449F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16 (0.999)</w:t>
            </w:r>
          </w:p>
        </w:tc>
      </w:tr>
      <w:tr w:rsidR="00EB2619" w:rsidRPr="00CC7C0A" w14:paraId="74A7FAB4" w14:textId="77777777" w:rsidTr="00BD66D6">
        <w:trPr>
          <w:jc w:val="center"/>
        </w:trPr>
        <w:tc>
          <w:tcPr>
            <w:tcW w:w="1620" w:type="dxa"/>
            <w:tcBorders>
              <w:top w:val="nil"/>
              <w:left w:val="nil"/>
            </w:tcBorders>
          </w:tcPr>
          <w:p w14:paraId="1990B88A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6004427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7453 (0.043)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1E761816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165053 (0.957)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3386C37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57 (0.01)</w:t>
            </w:r>
          </w:p>
        </w:tc>
        <w:tc>
          <w:tcPr>
            <w:tcW w:w="1548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5405339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0849 (0.99)</w:t>
            </w:r>
          </w:p>
        </w:tc>
        <w:tc>
          <w:tcPr>
            <w:tcW w:w="1289" w:type="dxa"/>
            <w:tcBorders>
              <w:top w:val="nil"/>
            </w:tcBorders>
            <w:shd w:val="clear" w:color="auto" w:fill="D9D9D9" w:themeFill="background1" w:themeFillShade="D9"/>
          </w:tcPr>
          <w:p w14:paraId="6698609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83 (0.001)</w:t>
            </w:r>
          </w:p>
        </w:tc>
        <w:tc>
          <w:tcPr>
            <w:tcW w:w="1701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7EBEB162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2223 (0.999)</w:t>
            </w:r>
          </w:p>
        </w:tc>
      </w:tr>
      <w:tr w:rsidR="00EB2619" w:rsidRPr="00CC7C0A" w14:paraId="7CEEA082" w14:textId="77777777" w:rsidTr="00BD66D6">
        <w:trPr>
          <w:jc w:val="center"/>
        </w:trPr>
        <w:tc>
          <w:tcPr>
            <w:tcW w:w="4738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6B49C034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.07, P = 0.79 </w:t>
            </w:r>
          </w:p>
        </w:tc>
        <w:tc>
          <w:tcPr>
            <w:tcW w:w="2824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075F6BA0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, P = 1 </w:t>
            </w:r>
          </w:p>
        </w:tc>
        <w:tc>
          <w:tcPr>
            <w:tcW w:w="299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72B09FC8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, P = 1</w:t>
            </w:r>
          </w:p>
        </w:tc>
      </w:tr>
      <w:tr w:rsidR="00EB2619" w:rsidRPr="00CC7C0A" w14:paraId="36ECFF94" w14:textId="77777777" w:rsidTr="00BD66D6">
        <w:trPr>
          <w:jc w:val="center"/>
        </w:trPr>
        <w:tc>
          <w:tcPr>
            <w:tcW w:w="1620" w:type="dxa"/>
            <w:tcBorders>
              <w:left w:val="nil"/>
              <w:bottom w:val="nil"/>
            </w:tcBorders>
          </w:tcPr>
          <w:p w14:paraId="699087F2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68BC3E5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 (0.047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18B0208B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2 (0.953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37DD29EC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09)</w:t>
            </w:r>
          </w:p>
        </w:tc>
        <w:tc>
          <w:tcPr>
            <w:tcW w:w="1548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3A9E09C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6 (0.991)</w:t>
            </w:r>
          </w:p>
        </w:tc>
        <w:tc>
          <w:tcPr>
            <w:tcW w:w="1289" w:type="dxa"/>
            <w:tcBorders>
              <w:bottom w:val="nil"/>
            </w:tcBorders>
            <w:shd w:val="clear" w:color="auto" w:fill="D9D9D9" w:themeFill="background1" w:themeFillShade="D9"/>
          </w:tcPr>
          <w:p w14:paraId="5BE98589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09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28B4B0BD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6 (0.991)</w:t>
            </w:r>
          </w:p>
        </w:tc>
      </w:tr>
      <w:tr w:rsidR="00EB2619" w:rsidRPr="00CC7C0A" w14:paraId="6FE54A1F" w14:textId="77777777" w:rsidTr="00BD66D6">
        <w:trPr>
          <w:jc w:val="center"/>
        </w:trPr>
        <w:tc>
          <w:tcPr>
            <w:tcW w:w="1620" w:type="dxa"/>
            <w:tcBorders>
              <w:top w:val="nil"/>
              <w:left w:val="nil"/>
            </w:tcBorders>
          </w:tcPr>
          <w:p w14:paraId="3D159E18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015EC39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  <w:lang w:eastAsia="en-US"/>
              </w:rPr>
              <w:t>7477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2B81DBD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5639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2FDB56C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63 (0.01)</w:t>
            </w:r>
          </w:p>
        </w:tc>
        <w:tc>
          <w:tcPr>
            <w:tcW w:w="1548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0C9C8120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1453 (0.99)</w:t>
            </w:r>
          </w:p>
        </w:tc>
        <w:tc>
          <w:tcPr>
            <w:tcW w:w="1289" w:type="dxa"/>
            <w:tcBorders>
              <w:top w:val="nil"/>
            </w:tcBorders>
            <w:shd w:val="clear" w:color="auto" w:fill="D9D9D9" w:themeFill="background1" w:themeFillShade="D9"/>
          </w:tcPr>
          <w:p w14:paraId="6B12514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83 (0.001)</w:t>
            </w:r>
          </w:p>
        </w:tc>
        <w:tc>
          <w:tcPr>
            <w:tcW w:w="1701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38C4C5CE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2833 (0.999)</w:t>
            </w:r>
          </w:p>
        </w:tc>
      </w:tr>
      <w:tr w:rsidR="00EB2619" w:rsidRPr="00CC7C0A" w14:paraId="270F1C27" w14:textId="77777777" w:rsidTr="00BD66D6">
        <w:trPr>
          <w:jc w:val="center"/>
        </w:trPr>
        <w:tc>
          <w:tcPr>
            <w:tcW w:w="4738" w:type="dxa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4A5982BE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, P = 1</w:t>
            </w:r>
          </w:p>
        </w:tc>
        <w:tc>
          <w:tcPr>
            <w:tcW w:w="2824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66F99A0C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, P = 1</w:t>
            </w:r>
          </w:p>
        </w:tc>
        <w:tc>
          <w:tcPr>
            <w:tcW w:w="299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1097B533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.60, P = 0.44 </w:t>
            </w:r>
          </w:p>
        </w:tc>
      </w:tr>
      <w:tr w:rsidR="00EB2619" w:rsidRPr="00CC7C0A" w14:paraId="0B390991" w14:textId="77777777" w:rsidTr="00BD66D6">
        <w:trPr>
          <w:jc w:val="center"/>
        </w:trPr>
        <w:tc>
          <w:tcPr>
            <w:tcW w:w="1620" w:type="dxa"/>
            <w:tcBorders>
              <w:left w:val="nil"/>
              <w:bottom w:val="nil"/>
            </w:tcBorders>
          </w:tcPr>
          <w:p w14:paraId="09B7C79B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&lt;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417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6A714B11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5)</w:t>
            </w:r>
          </w:p>
        </w:tc>
        <w:tc>
          <w:tcPr>
            <w:tcW w:w="1701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1759A92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 (0.95)</w:t>
            </w:r>
          </w:p>
        </w:tc>
        <w:tc>
          <w:tcPr>
            <w:tcW w:w="1276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65BA7503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5)</w:t>
            </w:r>
          </w:p>
        </w:tc>
        <w:tc>
          <w:tcPr>
            <w:tcW w:w="1548" w:type="dxa"/>
            <w:tcBorders>
              <w:left w:val="nil"/>
              <w:bottom w:val="nil"/>
            </w:tcBorders>
            <w:shd w:val="clear" w:color="auto" w:fill="D9D9D9" w:themeFill="background1" w:themeFillShade="D9"/>
          </w:tcPr>
          <w:p w14:paraId="3D27D100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 (0.95)</w:t>
            </w:r>
          </w:p>
        </w:tc>
        <w:tc>
          <w:tcPr>
            <w:tcW w:w="1289" w:type="dxa"/>
            <w:tcBorders>
              <w:bottom w:val="nil"/>
            </w:tcBorders>
            <w:shd w:val="clear" w:color="auto" w:fill="D9D9D9" w:themeFill="background1" w:themeFillShade="D9"/>
          </w:tcPr>
          <w:p w14:paraId="3B89CFD5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 (0.05)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shd w:val="clear" w:color="auto" w:fill="D9D9D9" w:themeFill="background1" w:themeFillShade="D9"/>
          </w:tcPr>
          <w:p w14:paraId="30F6E842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 (0.95)</w:t>
            </w:r>
          </w:p>
        </w:tc>
      </w:tr>
      <w:tr w:rsidR="00EB2619" w:rsidRPr="00CC7C0A" w14:paraId="309DA6C2" w14:textId="77777777" w:rsidTr="00BD66D6">
        <w:trPr>
          <w:jc w:val="center"/>
        </w:trPr>
        <w:tc>
          <w:tcPr>
            <w:tcW w:w="1620" w:type="dxa"/>
            <w:tcBorders>
              <w:top w:val="nil"/>
              <w:left w:val="nil"/>
            </w:tcBorders>
          </w:tcPr>
          <w:p w14:paraId="2630AE22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≥1x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417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34951981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481 (0.043)</w:t>
            </w:r>
          </w:p>
        </w:tc>
        <w:tc>
          <w:tcPr>
            <w:tcW w:w="1701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57004AD2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5722 (0.957)</w:t>
            </w:r>
          </w:p>
        </w:tc>
        <w:tc>
          <w:tcPr>
            <w:tcW w:w="1276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414335C7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63 (0.01)</w:t>
            </w:r>
          </w:p>
        </w:tc>
        <w:tc>
          <w:tcPr>
            <w:tcW w:w="1548" w:type="dxa"/>
            <w:tcBorders>
              <w:top w:val="nil"/>
              <w:left w:val="nil"/>
            </w:tcBorders>
            <w:shd w:val="clear" w:color="auto" w:fill="D9D9D9" w:themeFill="background1" w:themeFillShade="D9"/>
          </w:tcPr>
          <w:p w14:paraId="4A72E4D1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1540 (0.99)</w:t>
            </w:r>
          </w:p>
        </w:tc>
        <w:tc>
          <w:tcPr>
            <w:tcW w:w="1289" w:type="dxa"/>
            <w:tcBorders>
              <w:top w:val="nil"/>
            </w:tcBorders>
            <w:shd w:val="clear" w:color="auto" w:fill="D9D9D9" w:themeFill="background1" w:themeFillShade="D9"/>
          </w:tcPr>
          <w:p w14:paraId="34C0F161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83 (0.001)</w:t>
            </w:r>
          </w:p>
        </w:tc>
        <w:tc>
          <w:tcPr>
            <w:tcW w:w="1701" w:type="dxa"/>
            <w:tcBorders>
              <w:top w:val="nil"/>
              <w:right w:val="nil"/>
            </w:tcBorders>
            <w:shd w:val="clear" w:color="auto" w:fill="D9D9D9" w:themeFill="background1" w:themeFillShade="D9"/>
          </w:tcPr>
          <w:p w14:paraId="68F8ECB4" w14:textId="77777777" w:rsidR="00EB2619" w:rsidRPr="00CC7C0A" w:rsidRDefault="00EB2619" w:rsidP="00797FF8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2920 (0.999)</w:t>
            </w:r>
          </w:p>
        </w:tc>
      </w:tr>
      <w:tr w:rsidR="00EB2619" w:rsidRPr="00CC7C0A" w14:paraId="63BF24BB" w14:textId="77777777" w:rsidTr="00BD66D6">
        <w:trPr>
          <w:jc w:val="center"/>
        </w:trPr>
        <w:tc>
          <w:tcPr>
            <w:tcW w:w="4738" w:type="dxa"/>
            <w:gridSpan w:val="3"/>
            <w:tcBorders>
              <w:left w:val="nil"/>
            </w:tcBorders>
          </w:tcPr>
          <w:p w14:paraId="2B133380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, P = 1</w:t>
            </w:r>
          </w:p>
        </w:tc>
        <w:tc>
          <w:tcPr>
            <w:tcW w:w="2824" w:type="dxa"/>
            <w:gridSpan w:val="2"/>
          </w:tcPr>
          <w:p w14:paraId="1AAB72DE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0.50, P = 0.48</w:t>
            </w:r>
          </w:p>
        </w:tc>
        <w:tc>
          <w:tcPr>
            <w:tcW w:w="2990" w:type="dxa"/>
            <w:gridSpan w:val="2"/>
            <w:tcBorders>
              <w:right w:val="nil"/>
            </w:tcBorders>
          </w:tcPr>
          <w:p w14:paraId="3E627F6C" w14:textId="77777777" w:rsidR="00EB2619" w:rsidRPr="00CC7C0A" w:rsidRDefault="00EB2619" w:rsidP="00797FF8">
            <w:pPr>
              <w:jc w:val="righ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Chi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= 6.67, P = 9.8x10</w:t>
            </w: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-3</w:t>
            </w:r>
          </w:p>
        </w:tc>
      </w:tr>
    </w:tbl>
    <w:p w14:paraId="36F0F340" w14:textId="77777777" w:rsidR="00B51B89" w:rsidRPr="00CC7C0A" w:rsidRDefault="00B51B89" w:rsidP="00866D1D">
      <w:pPr>
        <w:rPr>
          <w:rFonts w:ascii="Times New Roman" w:hAnsi="Times New Roman" w:cs="Times New Roman"/>
          <w:b/>
          <w:sz w:val="22"/>
          <w:szCs w:val="22"/>
        </w:rPr>
      </w:pPr>
    </w:p>
    <w:p w14:paraId="54B0A582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7CA3C1A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44707D0C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A7A19C4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93B36F7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5FB87580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42808C30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588EDB5D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B825506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5204CA01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CC667E6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28CACBD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69CB7B64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E499607" w14:textId="77777777" w:rsidR="00EB2619" w:rsidRPr="00CC7C0A" w:rsidRDefault="00EB261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80D6E33" w14:textId="77777777" w:rsidR="00916B58" w:rsidRPr="00CC7C0A" w:rsidRDefault="00916B58" w:rsidP="00D8200C">
      <w:pPr>
        <w:rPr>
          <w:rFonts w:ascii="Times New Roman" w:hAnsi="Times New Roman" w:cs="Times New Roman"/>
          <w:b/>
          <w:sz w:val="22"/>
          <w:szCs w:val="22"/>
        </w:rPr>
        <w:sectPr w:rsidR="00916B58" w:rsidRPr="00CC7C0A" w:rsidSect="00916B58">
          <w:pgSz w:w="11901" w:h="16840"/>
          <w:pgMar w:top="1151" w:right="1140" w:bottom="1151" w:left="1140" w:header="709" w:footer="709" w:gutter="0"/>
          <w:cols w:space="708"/>
        </w:sectPr>
      </w:pPr>
    </w:p>
    <w:p w14:paraId="26496455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5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overall WHRadjBMI derived profile scores on overall endometriosis and stage B endometriosis.</w:t>
      </w:r>
    </w:p>
    <w:p w14:paraId="689AE77E" w14:textId="77777777" w:rsidR="00797FF8" w:rsidRPr="00CC7C0A" w:rsidRDefault="00797FF8" w:rsidP="00B51B89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14709" w:type="dxa"/>
        <w:tblLayout w:type="fixed"/>
        <w:tblLook w:val="00A0" w:firstRow="1" w:lastRow="0" w:firstColumn="1" w:lastColumn="0" w:noHBand="0" w:noVBand="0"/>
      </w:tblPr>
      <w:tblGrid>
        <w:gridCol w:w="2802"/>
        <w:gridCol w:w="850"/>
        <w:gridCol w:w="851"/>
        <w:gridCol w:w="708"/>
        <w:gridCol w:w="851"/>
        <w:gridCol w:w="1701"/>
        <w:gridCol w:w="931"/>
        <w:gridCol w:w="912"/>
        <w:gridCol w:w="850"/>
        <w:gridCol w:w="709"/>
        <w:gridCol w:w="850"/>
        <w:gridCol w:w="1701"/>
        <w:gridCol w:w="993"/>
      </w:tblGrid>
      <w:tr w:rsidR="00B51B89" w:rsidRPr="00CC7C0A" w14:paraId="3139CA0D" w14:textId="77777777" w:rsidTr="00811760">
        <w:tc>
          <w:tcPr>
            <w:tcW w:w="2802" w:type="dxa"/>
            <w:vMerge w:val="restart"/>
            <w:tcBorders>
              <w:left w:val="nil"/>
            </w:tcBorders>
          </w:tcPr>
          <w:p w14:paraId="19AFCC1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s</w:t>
            </w:r>
          </w:p>
        </w:tc>
        <w:tc>
          <w:tcPr>
            <w:tcW w:w="5892" w:type="dxa"/>
            <w:gridSpan w:val="6"/>
            <w:tcBorders>
              <w:bottom w:val="single" w:sz="4" w:space="0" w:color="000000" w:themeColor="text1"/>
            </w:tcBorders>
          </w:tcPr>
          <w:p w14:paraId="0834E60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endometriosis &amp; overall WHR</w:t>
            </w:r>
          </w:p>
        </w:tc>
        <w:tc>
          <w:tcPr>
            <w:tcW w:w="6015" w:type="dxa"/>
            <w:gridSpan w:val="6"/>
            <w:tcBorders>
              <w:bottom w:val="single" w:sz="4" w:space="0" w:color="000000" w:themeColor="text1"/>
              <w:right w:val="nil"/>
            </w:tcBorders>
          </w:tcPr>
          <w:p w14:paraId="706A187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 endometriosis &amp; overall WHR</w:t>
            </w:r>
          </w:p>
        </w:tc>
      </w:tr>
      <w:tr w:rsidR="00B51B89" w:rsidRPr="00CC7C0A" w14:paraId="487D0907" w14:textId="77777777" w:rsidTr="00811760">
        <w:tc>
          <w:tcPr>
            <w:tcW w:w="2802" w:type="dxa"/>
            <w:vMerge/>
            <w:tcBorders>
              <w:left w:val="nil"/>
              <w:bottom w:val="single" w:sz="4" w:space="0" w:color="000000" w:themeColor="text1"/>
            </w:tcBorders>
          </w:tcPr>
          <w:p w14:paraId="1109246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850" w:type="dxa"/>
            <w:tcBorders>
              <w:bottom w:val="single" w:sz="4" w:space="0" w:color="000000" w:themeColor="text1"/>
              <w:right w:val="nil"/>
            </w:tcBorders>
          </w:tcPr>
          <w:p w14:paraId="26C52D9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75722AC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708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37E108D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4F1CD81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209A450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31" w:type="dxa"/>
            <w:tcBorders>
              <w:left w:val="nil"/>
              <w:bottom w:val="single" w:sz="4" w:space="0" w:color="000000" w:themeColor="text1"/>
            </w:tcBorders>
          </w:tcPr>
          <w:p w14:paraId="59577F4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912" w:type="dxa"/>
            <w:tcBorders>
              <w:bottom w:val="single" w:sz="4" w:space="0" w:color="000000" w:themeColor="text1"/>
              <w:right w:val="nil"/>
            </w:tcBorders>
          </w:tcPr>
          <w:p w14:paraId="0CBB91A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12D0787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709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62AAF05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52D2CB1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7BC50B0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93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5144690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</w:tr>
      <w:tr w:rsidR="00B51B89" w:rsidRPr="00CC7C0A" w14:paraId="1CD8F79C" w14:textId="77777777" w:rsidTr="00811760">
        <w:tc>
          <w:tcPr>
            <w:tcW w:w="2802" w:type="dxa"/>
            <w:tcBorders>
              <w:left w:val="nil"/>
              <w:bottom w:val="nil"/>
            </w:tcBorders>
          </w:tcPr>
          <w:p w14:paraId="7FD03E2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1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1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bottom w:val="nil"/>
              <w:right w:val="nil"/>
            </w:tcBorders>
          </w:tcPr>
          <w:p w14:paraId="72EE9FC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8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4775C97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03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</w:tcPr>
          <w:p w14:paraId="0CBE275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8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75F89B1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31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5D626A5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64 - 1.271</w:t>
            </w:r>
          </w:p>
        </w:tc>
        <w:tc>
          <w:tcPr>
            <w:tcW w:w="931" w:type="dxa"/>
            <w:tcBorders>
              <w:left w:val="nil"/>
              <w:bottom w:val="nil"/>
            </w:tcBorders>
          </w:tcPr>
          <w:p w14:paraId="2396733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bottom w:val="nil"/>
              <w:right w:val="nil"/>
            </w:tcBorders>
          </w:tcPr>
          <w:p w14:paraId="5DCF804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51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7C79794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03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</w:tcPr>
          <w:p w14:paraId="5B2DEC2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1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0BC8CAA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10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3113AE5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67 - 1.275</w:t>
            </w:r>
          </w:p>
        </w:tc>
        <w:tc>
          <w:tcPr>
            <w:tcW w:w="993" w:type="dxa"/>
            <w:tcBorders>
              <w:left w:val="nil"/>
              <w:bottom w:val="nil"/>
              <w:right w:val="nil"/>
            </w:tcBorders>
          </w:tcPr>
          <w:p w14:paraId="5B13ACC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15BAD2F5" w14:textId="77777777" w:rsidTr="00811760">
        <w:tc>
          <w:tcPr>
            <w:tcW w:w="2802" w:type="dxa"/>
            <w:tcBorders>
              <w:top w:val="nil"/>
              <w:left w:val="nil"/>
              <w:bottom w:val="nil"/>
            </w:tcBorders>
          </w:tcPr>
          <w:p w14:paraId="4A9FEBE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2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42A84D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E3615B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5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BEC454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22AA44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7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8ED692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59 - 1.80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56E7AE7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111D1F5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549109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7F0E80F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A7582B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6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924159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62 - 1.8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85E539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71B0C56E" w14:textId="77777777" w:rsidTr="00811760">
        <w:tc>
          <w:tcPr>
            <w:tcW w:w="2802" w:type="dxa"/>
            <w:tcBorders>
              <w:top w:val="nil"/>
              <w:left w:val="nil"/>
              <w:bottom w:val="nil"/>
            </w:tcBorders>
          </w:tcPr>
          <w:p w14:paraId="3B3BAC7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3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B54123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34ACE2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3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7D3547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15BDF6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C953BA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68 - 2.58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541EE82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40BC587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49A873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3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0742862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E22387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1DD68C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70 - 2.58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4609669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1F57F697" w14:textId="77777777" w:rsidTr="00811760">
        <w:tc>
          <w:tcPr>
            <w:tcW w:w="2802" w:type="dxa"/>
            <w:tcBorders>
              <w:top w:val="nil"/>
              <w:left w:val="nil"/>
              <w:bottom w:val="nil"/>
            </w:tcBorders>
          </w:tcPr>
          <w:p w14:paraId="2592F75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4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2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12285B9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14D86A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9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634226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919239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1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477EF1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19 - 4.24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381D046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4C3EA76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5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AA8046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3ABE179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99D02A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77CB7D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23 - 4.25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56A5526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7254686F" w14:textId="77777777" w:rsidTr="00811760">
        <w:tc>
          <w:tcPr>
            <w:tcW w:w="2802" w:type="dxa"/>
            <w:tcBorders>
              <w:top w:val="nil"/>
              <w:left w:val="nil"/>
              <w:bottom w:val="nil"/>
            </w:tcBorders>
          </w:tcPr>
          <w:p w14:paraId="0C9BD44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5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3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512B5DF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8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7C0B31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6A30B1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7EE334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830DE5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86 - 5.586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15CD888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08FB078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82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15D464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125EB38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61A9E7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63EBD5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1 - 5.6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3FF342B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67E9A712" w14:textId="77777777" w:rsidTr="00811760">
        <w:tc>
          <w:tcPr>
            <w:tcW w:w="2802" w:type="dxa"/>
            <w:tcBorders>
              <w:top w:val="nil"/>
              <w:left w:val="nil"/>
              <w:bottom w:val="nil"/>
            </w:tcBorders>
          </w:tcPr>
          <w:p w14:paraId="2B375C5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6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4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05DF475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6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1BF6E4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5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07F665B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2A8379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6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A69016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26 - 6.50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0967C80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6D72695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6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93F5D6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6EEE565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87303F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5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F6D370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23 - 6.53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1BE62A1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21C0214B" w14:textId="77777777" w:rsidTr="00811760">
        <w:tc>
          <w:tcPr>
            <w:tcW w:w="2802" w:type="dxa"/>
            <w:tcBorders>
              <w:top w:val="nil"/>
              <w:left w:val="nil"/>
              <w:bottom w:val="nil"/>
            </w:tcBorders>
          </w:tcPr>
          <w:p w14:paraId="09BB3AE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7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5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6ECF6FD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70215E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8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160ED20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19C163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0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C0DBE6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51 - 8.36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664E87F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6DC366B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C49A0E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2FAF818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B092BB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0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9DF58E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50 - 8.3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863A50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7AC27D40" w14:textId="77777777" w:rsidTr="00811760">
        <w:tc>
          <w:tcPr>
            <w:tcW w:w="2802" w:type="dxa"/>
            <w:tcBorders>
              <w:top w:val="nil"/>
              <w:left w:val="nil"/>
              <w:bottom w:val="nil"/>
            </w:tcBorders>
          </w:tcPr>
          <w:p w14:paraId="62CA030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8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7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AE1FF2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8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B06411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1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</w:tcPr>
          <w:p w14:paraId="49FB61E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BE69E6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957889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48 - 24.0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5E200B6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0E61721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8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B638F4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1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</w:tcPr>
          <w:p w14:paraId="457BD72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AFAD16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33F75F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48 - 24.0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</w:tcPr>
          <w:p w14:paraId="749E5F7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2CAF3F34" w14:textId="77777777" w:rsidTr="00811760">
        <w:tc>
          <w:tcPr>
            <w:tcW w:w="2802" w:type="dxa"/>
            <w:tcBorders>
              <w:top w:val="nil"/>
              <w:left w:val="nil"/>
            </w:tcBorders>
          </w:tcPr>
          <w:p w14:paraId="124BF2A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9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1.0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right w:val="nil"/>
            </w:tcBorders>
          </w:tcPr>
          <w:p w14:paraId="06A94BB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849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27C94FF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995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</w:tcPr>
          <w:p w14:paraId="710CA27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0CC0DDB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9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5E0650F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03 - 48.98</w:t>
            </w:r>
          </w:p>
        </w:tc>
        <w:tc>
          <w:tcPr>
            <w:tcW w:w="931" w:type="dxa"/>
            <w:tcBorders>
              <w:top w:val="nil"/>
              <w:left w:val="nil"/>
            </w:tcBorders>
          </w:tcPr>
          <w:p w14:paraId="335D7A1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right w:val="nil"/>
            </w:tcBorders>
          </w:tcPr>
          <w:p w14:paraId="2420793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894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0CD76F8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044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</w:tcPr>
          <w:p w14:paraId="3FDD5BA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5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2A1169C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4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791326B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08 - 49.30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</w:tcPr>
          <w:p w14:paraId="6EC23D1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</w:tbl>
    <w:p w14:paraId="5A18743F" w14:textId="77777777" w:rsidR="00B51B89" w:rsidRPr="00CC7C0A" w:rsidRDefault="00B51B8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730843A" w14:textId="77777777" w:rsidR="00522282" w:rsidRPr="00CC7C0A" w:rsidRDefault="00522282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B4DA221" w14:textId="77777777" w:rsidR="00522282" w:rsidRPr="00CC7C0A" w:rsidRDefault="00522282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0C51859D" w14:textId="77777777" w:rsidR="00522282" w:rsidRPr="00CC7C0A" w:rsidRDefault="00522282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2E7F7F4D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6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female-limited WHRadjBMI derived profile scores on overall endometriosis and stage B endometriosis.</w:t>
      </w:r>
    </w:p>
    <w:p w14:paraId="6C436757" w14:textId="77777777" w:rsidR="00797FF8" w:rsidRPr="00CC7C0A" w:rsidRDefault="00797FF8" w:rsidP="00B51B89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TableGrid"/>
        <w:tblW w:w="0" w:type="auto"/>
        <w:tblLayout w:type="fixed"/>
        <w:tblLook w:val="00A0" w:firstRow="1" w:lastRow="0" w:firstColumn="1" w:lastColumn="0" w:noHBand="0" w:noVBand="0"/>
      </w:tblPr>
      <w:tblGrid>
        <w:gridCol w:w="2660"/>
        <w:gridCol w:w="850"/>
        <w:gridCol w:w="851"/>
        <w:gridCol w:w="850"/>
        <w:gridCol w:w="851"/>
        <w:gridCol w:w="1701"/>
        <w:gridCol w:w="931"/>
        <w:gridCol w:w="912"/>
        <w:gridCol w:w="850"/>
        <w:gridCol w:w="851"/>
        <w:gridCol w:w="850"/>
        <w:gridCol w:w="1701"/>
        <w:gridCol w:w="992"/>
      </w:tblGrid>
      <w:tr w:rsidR="00B51B89" w:rsidRPr="00CC7C0A" w14:paraId="6D616B42" w14:textId="77777777" w:rsidTr="00811760">
        <w:tc>
          <w:tcPr>
            <w:tcW w:w="2660" w:type="dxa"/>
            <w:vMerge w:val="restart"/>
            <w:tcBorders>
              <w:left w:val="nil"/>
            </w:tcBorders>
          </w:tcPr>
          <w:p w14:paraId="70E0618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s</w:t>
            </w:r>
          </w:p>
        </w:tc>
        <w:tc>
          <w:tcPr>
            <w:tcW w:w="6034" w:type="dxa"/>
            <w:gridSpan w:val="6"/>
            <w:tcBorders>
              <w:bottom w:val="single" w:sz="4" w:space="0" w:color="000000" w:themeColor="text1"/>
            </w:tcBorders>
          </w:tcPr>
          <w:p w14:paraId="6B0B3C4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endometriosis &amp; female only WHR</w:t>
            </w:r>
          </w:p>
        </w:tc>
        <w:tc>
          <w:tcPr>
            <w:tcW w:w="6156" w:type="dxa"/>
            <w:gridSpan w:val="6"/>
            <w:tcBorders>
              <w:bottom w:val="single" w:sz="4" w:space="0" w:color="000000" w:themeColor="text1"/>
              <w:right w:val="nil"/>
            </w:tcBorders>
          </w:tcPr>
          <w:p w14:paraId="2913885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 endometriosis &amp; female only WHR</w:t>
            </w:r>
          </w:p>
        </w:tc>
      </w:tr>
      <w:tr w:rsidR="00B51B89" w:rsidRPr="00CC7C0A" w14:paraId="436FE17F" w14:textId="77777777" w:rsidTr="00811760">
        <w:tc>
          <w:tcPr>
            <w:tcW w:w="2660" w:type="dxa"/>
            <w:vMerge/>
            <w:tcBorders>
              <w:left w:val="nil"/>
              <w:bottom w:val="single" w:sz="4" w:space="0" w:color="000000" w:themeColor="text1"/>
            </w:tcBorders>
          </w:tcPr>
          <w:p w14:paraId="4D5CA90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850" w:type="dxa"/>
            <w:tcBorders>
              <w:bottom w:val="single" w:sz="4" w:space="0" w:color="000000" w:themeColor="text1"/>
              <w:right w:val="nil"/>
            </w:tcBorders>
          </w:tcPr>
          <w:p w14:paraId="76CD5AA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3F1C25E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35E678A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65AFED9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293BBAC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31" w:type="dxa"/>
            <w:tcBorders>
              <w:left w:val="nil"/>
              <w:bottom w:val="single" w:sz="4" w:space="0" w:color="000000" w:themeColor="text1"/>
            </w:tcBorders>
          </w:tcPr>
          <w:p w14:paraId="7378A80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912" w:type="dxa"/>
            <w:tcBorders>
              <w:bottom w:val="single" w:sz="4" w:space="0" w:color="000000" w:themeColor="text1"/>
              <w:right w:val="nil"/>
            </w:tcBorders>
          </w:tcPr>
          <w:p w14:paraId="76D3D30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3754ECA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50075C1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4563E81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24CCAEF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92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5B616BC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</w:tr>
      <w:tr w:rsidR="00B51B89" w:rsidRPr="00CC7C0A" w14:paraId="30ED4A70" w14:textId="77777777" w:rsidTr="00811760">
        <w:tc>
          <w:tcPr>
            <w:tcW w:w="2660" w:type="dxa"/>
            <w:tcBorders>
              <w:left w:val="nil"/>
              <w:bottom w:val="nil"/>
            </w:tcBorders>
          </w:tcPr>
          <w:p w14:paraId="362A8DD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1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1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bottom w:val="nil"/>
              <w:right w:val="nil"/>
            </w:tcBorders>
          </w:tcPr>
          <w:p w14:paraId="198F6C1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30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2E33383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60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7DFFE80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0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5D76074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14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1402E10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18 - 1.156</w:t>
            </w:r>
          </w:p>
        </w:tc>
        <w:tc>
          <w:tcPr>
            <w:tcW w:w="931" w:type="dxa"/>
            <w:tcBorders>
              <w:left w:val="nil"/>
              <w:bottom w:val="nil"/>
            </w:tcBorders>
          </w:tcPr>
          <w:p w14:paraId="4D7F8B0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bottom w:val="nil"/>
              <w:right w:val="nil"/>
            </w:tcBorders>
          </w:tcPr>
          <w:p w14:paraId="3105824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30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3B64C05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61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23342A9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1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2353B4C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12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5D4B3E2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18 – 1.156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2A9BAA9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72F9FE4D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1A4D78C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2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291EB50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A13550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2B21A6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5ABBCF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87DC1D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00 - 1.36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2B8190E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24A17C5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22BB77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22A7AB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2B1BB0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5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761F15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00 – 1.36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375383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5A2339DA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7B9DC0E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3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6DFDBA7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9E7B77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975D4F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877592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5A2FB3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3 - 1.45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388C379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763E323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6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B1939F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1D114B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1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D1395F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5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36D833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51 – 1.42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B4ED3E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25E21603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146F353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4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2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095A453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71E49F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00758C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4E6776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880915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48 - 1.73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1753F93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0B8D7C1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DDD690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212E4A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9DA632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7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A19FD5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37 – 1.69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2190BA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077AE33C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6D7337F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5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3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8371ED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1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5A7717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3B93EE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4AEAE7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C6895F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93 - 1.70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734E63D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215A49D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9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FD073D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AF8965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DAC208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F69D41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83 – 1.6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9FA041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39E20F9E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106C2D5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6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4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21154E4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969FA6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1B802C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B4E8EF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4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FCE6B7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40 - 1.94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0CFCF89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5FD9203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9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7B54DF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17C1BB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5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13F734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A35343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31 – 1.8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62022C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1E2E52DC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307E018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7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5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6D0C9B4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7AE2F2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0542A9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7F3800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383992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17 - 2.42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0A98779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1630BBB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69D34F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806B6E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4A2E84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4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8B6908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07 – 2.3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ED3CB6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49274BEF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722D76E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8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7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5537192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DCC4DE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1D63A6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28AD82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0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39266F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11 - 4.54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3285110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35EB510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F911DD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D328AD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705036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4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65FF06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9 – 4.34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995F6B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375EE689" w14:textId="77777777" w:rsidTr="00811760">
        <w:tc>
          <w:tcPr>
            <w:tcW w:w="2660" w:type="dxa"/>
            <w:tcBorders>
              <w:top w:val="nil"/>
              <w:left w:val="nil"/>
            </w:tcBorders>
          </w:tcPr>
          <w:p w14:paraId="0398EE2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9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1.0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right w:val="nil"/>
            </w:tcBorders>
          </w:tcPr>
          <w:p w14:paraId="1CF568A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27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0DBD56C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94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33B7681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4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1E20F2A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31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7108CDC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4 - 6.675</w:t>
            </w:r>
          </w:p>
        </w:tc>
        <w:tc>
          <w:tcPr>
            <w:tcW w:w="931" w:type="dxa"/>
            <w:tcBorders>
              <w:top w:val="nil"/>
              <w:left w:val="nil"/>
            </w:tcBorders>
          </w:tcPr>
          <w:p w14:paraId="79CB031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right w:val="nil"/>
            </w:tcBorders>
          </w:tcPr>
          <w:p w14:paraId="7C4355C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62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3E3FE42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38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3420930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60B5F5E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77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3FA7376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52 – 6.330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0D05ECE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</w:tbl>
    <w:p w14:paraId="4EBEF694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</w:p>
    <w:p w14:paraId="0F065952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</w:p>
    <w:p w14:paraId="019D5232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</w:p>
    <w:p w14:paraId="0B66EC82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</w:p>
    <w:p w14:paraId="068BEE61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</w:p>
    <w:p w14:paraId="4144B23A" w14:textId="77777777" w:rsidR="00BD66D6" w:rsidRPr="00CC7C0A" w:rsidRDefault="00BD66D6" w:rsidP="00B51B89">
      <w:pPr>
        <w:rPr>
          <w:rFonts w:ascii="Times New Roman" w:hAnsi="Times New Roman" w:cs="Times New Roman"/>
          <w:sz w:val="22"/>
          <w:szCs w:val="22"/>
        </w:rPr>
      </w:pPr>
    </w:p>
    <w:p w14:paraId="037638FF" w14:textId="77777777" w:rsidR="00BD66D6" w:rsidRPr="00CC7C0A" w:rsidRDefault="00BD66D6" w:rsidP="00B51B89">
      <w:pPr>
        <w:rPr>
          <w:rFonts w:ascii="Times New Roman" w:hAnsi="Times New Roman" w:cs="Times New Roman"/>
          <w:sz w:val="22"/>
          <w:szCs w:val="22"/>
        </w:rPr>
      </w:pPr>
    </w:p>
    <w:p w14:paraId="6975493A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7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overall BMI derived profile scores on overall endometriosis and stage B endometriosis.</w:t>
      </w:r>
    </w:p>
    <w:p w14:paraId="538737EC" w14:textId="77777777" w:rsidR="00797FF8" w:rsidRPr="00CC7C0A" w:rsidRDefault="00797FF8" w:rsidP="00B51B89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TableGrid"/>
        <w:tblW w:w="14850" w:type="dxa"/>
        <w:tblLayout w:type="fixed"/>
        <w:tblLook w:val="00A0" w:firstRow="1" w:lastRow="0" w:firstColumn="1" w:lastColumn="0" w:noHBand="0" w:noVBand="0"/>
      </w:tblPr>
      <w:tblGrid>
        <w:gridCol w:w="2660"/>
        <w:gridCol w:w="850"/>
        <w:gridCol w:w="851"/>
        <w:gridCol w:w="850"/>
        <w:gridCol w:w="851"/>
        <w:gridCol w:w="1701"/>
        <w:gridCol w:w="931"/>
        <w:gridCol w:w="912"/>
        <w:gridCol w:w="850"/>
        <w:gridCol w:w="851"/>
        <w:gridCol w:w="850"/>
        <w:gridCol w:w="1701"/>
        <w:gridCol w:w="992"/>
      </w:tblGrid>
      <w:tr w:rsidR="00B51B89" w:rsidRPr="00CC7C0A" w14:paraId="462049F7" w14:textId="77777777" w:rsidTr="00811760">
        <w:tc>
          <w:tcPr>
            <w:tcW w:w="2660" w:type="dxa"/>
            <w:vMerge w:val="restart"/>
            <w:tcBorders>
              <w:left w:val="nil"/>
            </w:tcBorders>
          </w:tcPr>
          <w:p w14:paraId="05792A4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s</w:t>
            </w:r>
          </w:p>
        </w:tc>
        <w:tc>
          <w:tcPr>
            <w:tcW w:w="6034" w:type="dxa"/>
            <w:gridSpan w:val="6"/>
            <w:tcBorders>
              <w:bottom w:val="single" w:sz="4" w:space="0" w:color="000000" w:themeColor="text1"/>
            </w:tcBorders>
          </w:tcPr>
          <w:p w14:paraId="1456F16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endometriosis &amp; overall BMI</w:t>
            </w:r>
          </w:p>
        </w:tc>
        <w:tc>
          <w:tcPr>
            <w:tcW w:w="6156" w:type="dxa"/>
            <w:gridSpan w:val="6"/>
            <w:tcBorders>
              <w:bottom w:val="single" w:sz="4" w:space="0" w:color="000000" w:themeColor="text1"/>
              <w:right w:val="nil"/>
            </w:tcBorders>
          </w:tcPr>
          <w:p w14:paraId="6678DF6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 endometriosis &amp; overall BMI</w:t>
            </w:r>
          </w:p>
        </w:tc>
      </w:tr>
      <w:tr w:rsidR="00B51B89" w:rsidRPr="00CC7C0A" w14:paraId="2E031641" w14:textId="77777777" w:rsidTr="00811760">
        <w:tc>
          <w:tcPr>
            <w:tcW w:w="2660" w:type="dxa"/>
            <w:vMerge/>
            <w:tcBorders>
              <w:left w:val="nil"/>
              <w:bottom w:val="single" w:sz="4" w:space="0" w:color="000000" w:themeColor="text1"/>
            </w:tcBorders>
          </w:tcPr>
          <w:p w14:paraId="5FC25BC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850" w:type="dxa"/>
            <w:tcBorders>
              <w:bottom w:val="single" w:sz="4" w:space="0" w:color="000000" w:themeColor="text1"/>
              <w:right w:val="nil"/>
            </w:tcBorders>
          </w:tcPr>
          <w:p w14:paraId="3E46B87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3A20177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7C30B5F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73C2F75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1996A5A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31" w:type="dxa"/>
            <w:tcBorders>
              <w:left w:val="nil"/>
              <w:bottom w:val="single" w:sz="4" w:space="0" w:color="000000" w:themeColor="text1"/>
            </w:tcBorders>
          </w:tcPr>
          <w:p w14:paraId="435EFA8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912" w:type="dxa"/>
            <w:tcBorders>
              <w:bottom w:val="single" w:sz="4" w:space="0" w:color="000000" w:themeColor="text1"/>
              <w:right w:val="nil"/>
            </w:tcBorders>
          </w:tcPr>
          <w:p w14:paraId="2DBDB94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6278AC8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4A7FC6E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22FE828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18E2637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92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400F823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</w:tr>
      <w:tr w:rsidR="00B51B89" w:rsidRPr="00CC7C0A" w14:paraId="26799751" w14:textId="77777777" w:rsidTr="00811760">
        <w:tc>
          <w:tcPr>
            <w:tcW w:w="2660" w:type="dxa"/>
            <w:tcBorders>
              <w:left w:val="nil"/>
              <w:bottom w:val="nil"/>
            </w:tcBorders>
          </w:tcPr>
          <w:p w14:paraId="47797DC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1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1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bottom w:val="nil"/>
              <w:right w:val="nil"/>
            </w:tcBorders>
          </w:tcPr>
          <w:p w14:paraId="1ADAFDA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0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5E42D38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59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44B8C6C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7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7FAF25C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85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7D49EAF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57 – 1.490</w:t>
            </w:r>
          </w:p>
        </w:tc>
        <w:tc>
          <w:tcPr>
            <w:tcW w:w="931" w:type="dxa"/>
            <w:tcBorders>
              <w:left w:val="nil"/>
              <w:bottom w:val="nil"/>
            </w:tcBorders>
          </w:tcPr>
          <w:p w14:paraId="17C7AFE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bottom w:val="nil"/>
              <w:right w:val="nil"/>
            </w:tcBorders>
          </w:tcPr>
          <w:p w14:paraId="62B4880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4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42D3ADE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59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4DC3D26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9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6C6AD46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73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5963C60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60 – 1.494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63B15E4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18017904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21AEBEA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2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47D4669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A7117A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FA56F9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8B6820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5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CA6B9F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14 – 1.87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2338B21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5113E35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306083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9758D2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DB5F2D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3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831AD0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19 – 1.88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4C86CC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36C3EB06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0B8C51D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3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212B7DB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C82B79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7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DC8E03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E4F3E3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9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1132E8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73 – 2.70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17EBF96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52CAFB5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01A2C0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717CB1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6D6A37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9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34B01D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76 – 2.7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F91C87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136F23BB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151C19B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4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2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212BDA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4033A9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4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AEA807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14EA95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2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1C29E0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78 – 2.90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1236752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4E39FD0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4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1AC48B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96F3CA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B776D4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3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FA8DC2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77 – 2.89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C1241B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162028C4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29BA7D4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5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3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265A79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0DA798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5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874589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277E6C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7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CDC800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5 – 4.21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0227BD4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4994D32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D75B69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4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7EAC8D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529035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8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171921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3 – 4.17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CFD8D3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66362A34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6AC8A53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6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4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2E7824A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222C82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B653D7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5F3A1A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9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E8E1A1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48 – 6.20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6C8C306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592910B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7742DA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F08375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93FA5A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1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9C2AF1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42 – 6.06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CC4D54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2846C5DD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46FDF5F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7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5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17D0EB5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5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44E1BC8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52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3096E6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BDDB24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30CF22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42 – 10.4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62B1DFD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5CE5EF2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55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C13E0F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1AB2A7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E8A02D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4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F9C78A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37 – 10.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0CD8A7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773EF8BB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3E216AB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8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7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230756C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B99E76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3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0A4EB6E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8CB922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2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4B30B5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38 – 22.6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63C7817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77BDAEA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0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2E23E5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21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C7F862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34B20A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8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430520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33 – 21.7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CC89D1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767708D3" w14:textId="77777777" w:rsidTr="00811760">
        <w:tc>
          <w:tcPr>
            <w:tcW w:w="2660" w:type="dxa"/>
            <w:tcBorders>
              <w:top w:val="nil"/>
              <w:left w:val="nil"/>
            </w:tcBorders>
          </w:tcPr>
          <w:p w14:paraId="45D9106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9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1.0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right w:val="nil"/>
            </w:tcBorders>
          </w:tcPr>
          <w:p w14:paraId="3357EE0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121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4F545B5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379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7241D52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7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629C09B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37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172EBB8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93 – 48.17</w:t>
            </w:r>
          </w:p>
        </w:tc>
        <w:tc>
          <w:tcPr>
            <w:tcW w:w="931" w:type="dxa"/>
            <w:tcBorders>
              <w:top w:val="nil"/>
              <w:left w:val="nil"/>
            </w:tcBorders>
          </w:tcPr>
          <w:p w14:paraId="76DD0D6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right w:val="nil"/>
            </w:tcBorders>
          </w:tcPr>
          <w:p w14:paraId="1957D65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020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59C6FB8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213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41AB88A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4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6CA5A9F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59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2A76068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89 – 45.65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0CE6347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</w:tbl>
    <w:p w14:paraId="4F9A79D1" w14:textId="77777777" w:rsidR="00B51B89" w:rsidRPr="00CC7C0A" w:rsidRDefault="00B51B89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744027CE" w14:textId="77777777" w:rsidR="00797FF8" w:rsidRPr="00CC7C0A" w:rsidRDefault="00797FF8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5C4404B8" w14:textId="77777777" w:rsidR="0035412E" w:rsidRPr="00CC7C0A" w:rsidRDefault="0035412E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3875DC7D" w14:textId="77777777" w:rsidR="0035412E" w:rsidRPr="00CC7C0A" w:rsidRDefault="0035412E" w:rsidP="00B51B89">
      <w:pPr>
        <w:rPr>
          <w:rFonts w:ascii="Times New Roman" w:hAnsi="Times New Roman" w:cs="Times New Roman"/>
          <w:b/>
          <w:sz w:val="22"/>
          <w:szCs w:val="22"/>
        </w:rPr>
      </w:pPr>
    </w:p>
    <w:p w14:paraId="1C98727E" w14:textId="77777777" w:rsidR="00B51B89" w:rsidRPr="00CC7C0A" w:rsidRDefault="00B51B89" w:rsidP="00B51B89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8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CC7C0A">
        <w:rPr>
          <w:rFonts w:ascii="Times New Roman" w:hAnsi="Times New Roman" w:cs="Times New Roman"/>
          <w:sz w:val="22"/>
          <w:szCs w:val="22"/>
        </w:rPr>
        <w:t>Polygenic prediction results of female-limited BMI derived profile scores on overall endometriosis and stage B endometriosis.</w:t>
      </w:r>
    </w:p>
    <w:p w14:paraId="1F6CFF67" w14:textId="77777777" w:rsidR="00797FF8" w:rsidRPr="00CC7C0A" w:rsidRDefault="00797FF8" w:rsidP="00B51B89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TableGrid"/>
        <w:tblW w:w="0" w:type="auto"/>
        <w:tblLayout w:type="fixed"/>
        <w:tblLook w:val="00A0" w:firstRow="1" w:lastRow="0" w:firstColumn="1" w:lastColumn="0" w:noHBand="0" w:noVBand="0"/>
      </w:tblPr>
      <w:tblGrid>
        <w:gridCol w:w="2660"/>
        <w:gridCol w:w="850"/>
        <w:gridCol w:w="851"/>
        <w:gridCol w:w="850"/>
        <w:gridCol w:w="851"/>
        <w:gridCol w:w="1701"/>
        <w:gridCol w:w="931"/>
        <w:gridCol w:w="912"/>
        <w:gridCol w:w="850"/>
        <w:gridCol w:w="851"/>
        <w:gridCol w:w="850"/>
        <w:gridCol w:w="1701"/>
        <w:gridCol w:w="992"/>
      </w:tblGrid>
      <w:tr w:rsidR="00B51B89" w:rsidRPr="00CC7C0A" w14:paraId="384520B0" w14:textId="77777777" w:rsidTr="00811760">
        <w:tc>
          <w:tcPr>
            <w:tcW w:w="2660" w:type="dxa"/>
            <w:vMerge w:val="restart"/>
            <w:tcBorders>
              <w:left w:val="nil"/>
            </w:tcBorders>
          </w:tcPr>
          <w:p w14:paraId="338ECBA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s</w:t>
            </w:r>
          </w:p>
        </w:tc>
        <w:tc>
          <w:tcPr>
            <w:tcW w:w="6034" w:type="dxa"/>
            <w:gridSpan w:val="6"/>
            <w:tcBorders>
              <w:bottom w:val="single" w:sz="4" w:space="0" w:color="000000" w:themeColor="text1"/>
            </w:tcBorders>
          </w:tcPr>
          <w:p w14:paraId="082809E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endometriosis &amp; female only BMI</w:t>
            </w:r>
          </w:p>
        </w:tc>
        <w:tc>
          <w:tcPr>
            <w:tcW w:w="6156" w:type="dxa"/>
            <w:gridSpan w:val="6"/>
            <w:tcBorders>
              <w:bottom w:val="single" w:sz="4" w:space="0" w:color="000000" w:themeColor="text1"/>
              <w:right w:val="nil"/>
            </w:tcBorders>
          </w:tcPr>
          <w:p w14:paraId="0310D84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 endometriosis &amp; female only BMI</w:t>
            </w:r>
          </w:p>
        </w:tc>
      </w:tr>
      <w:tr w:rsidR="00B51B89" w:rsidRPr="00CC7C0A" w14:paraId="49C7FBC7" w14:textId="77777777" w:rsidTr="00811760">
        <w:tc>
          <w:tcPr>
            <w:tcW w:w="2660" w:type="dxa"/>
            <w:vMerge/>
            <w:tcBorders>
              <w:left w:val="nil"/>
              <w:bottom w:val="single" w:sz="4" w:space="0" w:color="000000" w:themeColor="text1"/>
            </w:tcBorders>
          </w:tcPr>
          <w:p w14:paraId="4F03C91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850" w:type="dxa"/>
            <w:tcBorders>
              <w:bottom w:val="single" w:sz="4" w:space="0" w:color="000000" w:themeColor="text1"/>
              <w:right w:val="nil"/>
            </w:tcBorders>
          </w:tcPr>
          <w:p w14:paraId="5F458CC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0A37AFC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156013B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21E0BE2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45EAB46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31" w:type="dxa"/>
            <w:tcBorders>
              <w:left w:val="nil"/>
              <w:bottom w:val="single" w:sz="4" w:space="0" w:color="000000" w:themeColor="text1"/>
            </w:tcBorders>
          </w:tcPr>
          <w:p w14:paraId="5816D68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  <w:tc>
          <w:tcPr>
            <w:tcW w:w="912" w:type="dxa"/>
            <w:tcBorders>
              <w:bottom w:val="single" w:sz="4" w:space="0" w:color="000000" w:themeColor="text1"/>
              <w:right w:val="nil"/>
            </w:tcBorders>
          </w:tcPr>
          <w:p w14:paraId="7F30414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R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7945D50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E</w:t>
            </w:r>
          </w:p>
        </w:tc>
        <w:tc>
          <w:tcPr>
            <w:tcW w:w="85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070B48D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z</w:t>
            </w:r>
          </w:p>
        </w:tc>
        <w:tc>
          <w:tcPr>
            <w:tcW w:w="850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56F60FF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al</w:t>
            </w:r>
          </w:p>
        </w:tc>
        <w:tc>
          <w:tcPr>
            <w:tcW w:w="1701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38D0130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95% CI</w:t>
            </w:r>
          </w:p>
        </w:tc>
        <w:tc>
          <w:tcPr>
            <w:tcW w:w="992" w:type="dxa"/>
            <w:tcBorders>
              <w:left w:val="nil"/>
              <w:bottom w:val="single" w:sz="4" w:space="0" w:color="000000" w:themeColor="text1"/>
              <w:right w:val="nil"/>
            </w:tcBorders>
          </w:tcPr>
          <w:p w14:paraId="2176131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R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2</w:t>
            </w:r>
          </w:p>
        </w:tc>
      </w:tr>
      <w:tr w:rsidR="00B51B89" w:rsidRPr="00CC7C0A" w14:paraId="335F7F9F" w14:textId="77777777" w:rsidTr="00811760">
        <w:tc>
          <w:tcPr>
            <w:tcW w:w="2660" w:type="dxa"/>
            <w:tcBorders>
              <w:left w:val="nil"/>
              <w:bottom w:val="nil"/>
            </w:tcBorders>
          </w:tcPr>
          <w:p w14:paraId="1812DCA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1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1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bottom w:val="nil"/>
              <w:right w:val="nil"/>
            </w:tcBorders>
          </w:tcPr>
          <w:p w14:paraId="26A6F67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09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6E48FA6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03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00BA575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07B4B6D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0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3AD7059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26 – 1.330</w:t>
            </w:r>
          </w:p>
        </w:tc>
        <w:tc>
          <w:tcPr>
            <w:tcW w:w="931" w:type="dxa"/>
            <w:tcBorders>
              <w:left w:val="nil"/>
              <w:bottom w:val="nil"/>
            </w:tcBorders>
          </w:tcPr>
          <w:p w14:paraId="65FF1D2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bottom w:val="nil"/>
              <w:right w:val="nil"/>
            </w:tcBorders>
          </w:tcPr>
          <w:p w14:paraId="070E63D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12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4E1926E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02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</w:tcPr>
          <w:p w14:paraId="35F6C9D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5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</w:tcPr>
          <w:p w14:paraId="57AAB12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50</w:t>
            </w:r>
          </w:p>
        </w:tc>
        <w:tc>
          <w:tcPr>
            <w:tcW w:w="1701" w:type="dxa"/>
            <w:tcBorders>
              <w:left w:val="nil"/>
              <w:bottom w:val="nil"/>
              <w:right w:val="nil"/>
            </w:tcBorders>
          </w:tcPr>
          <w:p w14:paraId="4A5AC96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28 – 1.332</w:t>
            </w:r>
          </w:p>
        </w:tc>
        <w:tc>
          <w:tcPr>
            <w:tcW w:w="992" w:type="dxa"/>
            <w:tcBorders>
              <w:left w:val="nil"/>
              <w:bottom w:val="nil"/>
              <w:right w:val="nil"/>
            </w:tcBorders>
          </w:tcPr>
          <w:p w14:paraId="17EE7DD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6CC550A1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71AFC5A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2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0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F3EC87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69EA3C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EFCE11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6539E6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5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0F16D2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90 – 1.55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08F440F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1D6C08A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49419B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0AAC29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1F8F20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5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0669CD1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89 – 1.55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3ED96F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3B14387F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68B3149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3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1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3929D87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56257D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7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8D0FB0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43ACAD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4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E8402F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96 – 1.80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09721F9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7A337CC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1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4461D8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0E8ACD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93AE52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5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37511F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62 – 1.79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D3EBE39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441FFE47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11C824E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4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2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463D41D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71368E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EABA48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9D2D31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0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7F9C8E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45 – 2.44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549CA5F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1899194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46C8DD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38B50E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2AB337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5CE220A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39 – 2.4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0B073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0</w:t>
            </w:r>
          </w:p>
        </w:tc>
      </w:tr>
      <w:tr w:rsidR="00B51B89" w:rsidRPr="00CC7C0A" w14:paraId="42A5385E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1A6ABFF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5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3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0C5315D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55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A7A7C6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80443D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56AAFAE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05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8673BB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70 – 3.59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2B6ABB3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389DF26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5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E68E15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89A6A0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16E16B3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0DA5E4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0 – 3.5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45F2F4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5F24E3C0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577040D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6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4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087572D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8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CC48FE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BD1884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7065F33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122F921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75 – 5.19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4605515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550EDC5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84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627A5A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95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A0A224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61D0C86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3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21A487A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6 – 5.1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FF618D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6FC4F72E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2542143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7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5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730D74A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13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64187E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8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B089E2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14A7750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1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741CFA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48 – 6.98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32C9384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6C7FDAC5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1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7FF8AA8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01B2094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261AD0B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19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6DC5FA3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42 – 6.89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F1CD28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1</w:t>
            </w:r>
          </w:p>
        </w:tc>
      </w:tr>
      <w:tr w:rsidR="00B51B89" w:rsidRPr="00CC7C0A" w14:paraId="4975CF94" w14:textId="77777777" w:rsidTr="00811760">
        <w:tc>
          <w:tcPr>
            <w:tcW w:w="2660" w:type="dxa"/>
            <w:tcBorders>
              <w:top w:val="nil"/>
              <w:left w:val="nil"/>
              <w:bottom w:val="nil"/>
            </w:tcBorders>
          </w:tcPr>
          <w:p w14:paraId="724B88C2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8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0.75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bottom w:val="nil"/>
              <w:right w:val="nil"/>
            </w:tcBorders>
          </w:tcPr>
          <w:p w14:paraId="56CA6DCA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2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2EE2CD3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64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4DE7102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34641804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7EFA157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63 – 16.0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</w:tcBorders>
          </w:tcPr>
          <w:p w14:paraId="5B17338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2</w:t>
            </w:r>
          </w:p>
        </w:tc>
        <w:tc>
          <w:tcPr>
            <w:tcW w:w="912" w:type="dxa"/>
            <w:tcBorders>
              <w:top w:val="nil"/>
              <w:bottom w:val="nil"/>
              <w:right w:val="nil"/>
            </w:tcBorders>
          </w:tcPr>
          <w:p w14:paraId="24218BA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1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35F760E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5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</w:tcPr>
          <w:p w14:paraId="6E4E6D7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</w:tcPr>
          <w:p w14:paraId="51C95FD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53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356F9CFE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50 – 15.6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5E691D8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2</w:t>
            </w:r>
          </w:p>
        </w:tc>
      </w:tr>
      <w:tr w:rsidR="00B51B89" w:rsidRPr="00CC7C0A" w14:paraId="576A3C64" w14:textId="77777777" w:rsidTr="00811760">
        <w:tc>
          <w:tcPr>
            <w:tcW w:w="2660" w:type="dxa"/>
            <w:tcBorders>
              <w:top w:val="nil"/>
              <w:left w:val="nil"/>
            </w:tcBorders>
          </w:tcPr>
          <w:p w14:paraId="47A93EE0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ofile 9 (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P&lt;1.00</w:t>
            </w: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850" w:type="dxa"/>
            <w:tcBorders>
              <w:top w:val="nil"/>
              <w:right w:val="nil"/>
            </w:tcBorders>
          </w:tcPr>
          <w:p w14:paraId="42DDF69C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160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584A935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112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4003542F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4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5AC1784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9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4B2FF02B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9 – 28.87</w:t>
            </w:r>
          </w:p>
        </w:tc>
        <w:tc>
          <w:tcPr>
            <w:tcW w:w="931" w:type="dxa"/>
            <w:tcBorders>
              <w:top w:val="nil"/>
              <w:left w:val="nil"/>
            </w:tcBorders>
          </w:tcPr>
          <w:p w14:paraId="091D7A3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2</w:t>
            </w:r>
          </w:p>
        </w:tc>
        <w:tc>
          <w:tcPr>
            <w:tcW w:w="912" w:type="dxa"/>
            <w:tcBorders>
              <w:top w:val="nil"/>
              <w:right w:val="nil"/>
            </w:tcBorders>
          </w:tcPr>
          <w:p w14:paraId="4AE551BD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088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5A7D9261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034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</w:tcPr>
          <w:p w14:paraId="1E65817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3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</w:tcPr>
          <w:p w14:paraId="372446C3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54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</w:tcPr>
          <w:p w14:paraId="05BB77D7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1 – 28.27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</w:tcPr>
          <w:p w14:paraId="03F13426" w14:textId="77777777" w:rsidR="00B51B89" w:rsidRPr="00CC7C0A" w:rsidRDefault="00B51B89" w:rsidP="0081176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02</w:t>
            </w:r>
          </w:p>
        </w:tc>
      </w:tr>
    </w:tbl>
    <w:p w14:paraId="219BB713" w14:textId="77777777" w:rsidR="00B51B89" w:rsidRPr="00CC7C0A" w:rsidRDefault="00B51B89" w:rsidP="00D8200C">
      <w:pPr>
        <w:rPr>
          <w:rFonts w:ascii="Times New Roman" w:hAnsi="Times New Roman" w:cs="Times New Roman"/>
          <w:b/>
          <w:sz w:val="22"/>
          <w:szCs w:val="22"/>
        </w:rPr>
      </w:pPr>
    </w:p>
    <w:p w14:paraId="6DCB1935" w14:textId="77777777" w:rsidR="00B51B89" w:rsidRPr="00CC7C0A" w:rsidRDefault="00B51B89" w:rsidP="00D8200C">
      <w:pPr>
        <w:rPr>
          <w:rFonts w:ascii="Times New Roman" w:hAnsi="Times New Roman" w:cs="Times New Roman"/>
          <w:b/>
          <w:sz w:val="22"/>
          <w:szCs w:val="22"/>
        </w:rPr>
        <w:sectPr w:rsidR="00B51B89" w:rsidRPr="00CC7C0A" w:rsidSect="00B51B89">
          <w:pgSz w:w="16840" w:h="11901" w:orient="landscape"/>
          <w:pgMar w:top="1140" w:right="1151" w:bottom="1140" w:left="1151" w:header="709" w:footer="709" w:gutter="0"/>
          <w:cols w:space="708"/>
        </w:sectPr>
      </w:pPr>
    </w:p>
    <w:p w14:paraId="23930722" w14:textId="77777777" w:rsidR="00D8200C" w:rsidRPr="00CC7C0A" w:rsidRDefault="00EB2E87" w:rsidP="00D8200C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</w:t>
      </w:r>
      <w:r w:rsidR="00B51B89" w:rsidRPr="00CC7C0A">
        <w:rPr>
          <w:rFonts w:ascii="Times New Roman" w:hAnsi="Times New Roman" w:cs="Times New Roman"/>
          <w:b/>
          <w:sz w:val="22"/>
          <w:szCs w:val="22"/>
        </w:rPr>
        <w:t xml:space="preserve">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9</w:t>
      </w:r>
      <w:r w:rsidR="00D8200C" w:rsidRPr="00CC7C0A">
        <w:rPr>
          <w:rFonts w:ascii="Times New Roman" w:hAnsi="Times New Roman" w:cs="Times New Roman"/>
          <w:b/>
          <w:sz w:val="22"/>
          <w:szCs w:val="22"/>
        </w:rPr>
        <w:t>.</w:t>
      </w:r>
      <w:r w:rsidR="00D8200C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ED1C01" w:rsidRPr="00CC7C0A">
        <w:rPr>
          <w:rFonts w:ascii="Times New Roman" w:hAnsi="Times New Roman" w:cs="Times New Roman"/>
          <w:sz w:val="22"/>
          <w:szCs w:val="22"/>
        </w:rPr>
        <w:t xml:space="preserve">Directionality </w:t>
      </w:r>
      <w:r w:rsidR="001F0821" w:rsidRPr="00CC7C0A">
        <w:rPr>
          <w:rFonts w:ascii="Times New Roman" w:hAnsi="Times New Roman" w:cs="Times New Roman"/>
          <w:sz w:val="22"/>
          <w:szCs w:val="22"/>
        </w:rPr>
        <w:t xml:space="preserve">of effects of </w:t>
      </w:r>
      <w:r w:rsidR="004F6D01" w:rsidRPr="00CC7C0A">
        <w:rPr>
          <w:rFonts w:ascii="Times New Roman" w:hAnsi="Times New Roman" w:cs="Times New Roman"/>
          <w:sz w:val="22"/>
          <w:szCs w:val="22"/>
        </w:rPr>
        <w:t>the shar</w:t>
      </w:r>
      <w:r w:rsidR="00ED1C01" w:rsidRPr="00CC7C0A">
        <w:rPr>
          <w:rFonts w:ascii="Times New Roman" w:hAnsi="Times New Roman" w:cs="Times New Roman"/>
          <w:sz w:val="22"/>
          <w:szCs w:val="22"/>
        </w:rPr>
        <w:t>ed SNPs (</w:t>
      </w:r>
      <w:r w:rsidR="001F0821" w:rsidRPr="00CC7C0A">
        <w:rPr>
          <w:rFonts w:ascii="Times New Roman" w:hAnsi="Times New Roman" w:cs="Times New Roman"/>
          <w:sz w:val="22"/>
          <w:szCs w:val="22"/>
        </w:rPr>
        <w:t xml:space="preserve">primary </w:t>
      </w:r>
      <w:r w:rsidR="00ED1C01" w:rsidRPr="00CC7C0A">
        <w:rPr>
          <w:rFonts w:ascii="Times New Roman" w:hAnsi="Times New Roman" w:cs="Times New Roman"/>
          <w:sz w:val="22"/>
          <w:szCs w:val="22"/>
        </w:rPr>
        <w:t>dataset p&lt;1x10</w:t>
      </w:r>
      <w:r w:rsidR="00ED1C01"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="00ED1C01" w:rsidRPr="00CC7C0A">
        <w:rPr>
          <w:rFonts w:ascii="Times New Roman" w:hAnsi="Times New Roman" w:cs="Times New Roman"/>
          <w:sz w:val="22"/>
          <w:szCs w:val="22"/>
        </w:rPr>
        <w:t xml:space="preserve"> and </w:t>
      </w:r>
      <w:r w:rsidR="001F0821" w:rsidRPr="00CC7C0A">
        <w:rPr>
          <w:rFonts w:ascii="Times New Roman" w:hAnsi="Times New Roman" w:cs="Times New Roman"/>
          <w:sz w:val="22"/>
          <w:szCs w:val="22"/>
        </w:rPr>
        <w:t xml:space="preserve">look-up </w:t>
      </w:r>
      <w:r w:rsidR="00ED1C01" w:rsidRPr="00CC7C0A">
        <w:rPr>
          <w:rFonts w:ascii="Times New Roman" w:hAnsi="Times New Roman" w:cs="Times New Roman"/>
          <w:sz w:val="22"/>
          <w:szCs w:val="22"/>
        </w:rPr>
        <w:t>dataset p&lt;0.05</w:t>
      </w:r>
      <w:r w:rsidR="001F0821" w:rsidRPr="00CC7C0A">
        <w:rPr>
          <w:rFonts w:ascii="Times New Roman" w:hAnsi="Times New Roman" w:cs="Times New Roman"/>
          <w:sz w:val="22"/>
          <w:szCs w:val="22"/>
        </w:rPr>
        <w:t>)</w:t>
      </w:r>
      <w:r w:rsidR="00D8200C" w:rsidRPr="00CC7C0A">
        <w:rPr>
          <w:rFonts w:ascii="Times New Roman" w:hAnsi="Times New Roman" w:cs="Times New Roman"/>
          <w:sz w:val="22"/>
          <w:szCs w:val="22"/>
        </w:rPr>
        <w:t xml:space="preserve"> between endometriosis </w:t>
      </w:r>
      <w:r w:rsidR="001F0821" w:rsidRPr="00CC7C0A">
        <w:rPr>
          <w:rFonts w:ascii="Times New Roman" w:hAnsi="Times New Roman" w:cs="Times New Roman"/>
          <w:sz w:val="22"/>
          <w:szCs w:val="22"/>
        </w:rPr>
        <w:t>(</w:t>
      </w:r>
      <w:r w:rsidR="00D8200C" w:rsidRPr="00CC7C0A">
        <w:rPr>
          <w:rFonts w:ascii="Times New Roman" w:hAnsi="Times New Roman" w:cs="Times New Roman"/>
          <w:sz w:val="22"/>
          <w:szCs w:val="22"/>
        </w:rPr>
        <w:t xml:space="preserve">all and stage B </w:t>
      </w:r>
      <w:r w:rsidR="001F0821" w:rsidRPr="00CC7C0A">
        <w:rPr>
          <w:rFonts w:ascii="Times New Roman" w:hAnsi="Times New Roman" w:cs="Times New Roman"/>
          <w:sz w:val="22"/>
          <w:szCs w:val="22"/>
        </w:rPr>
        <w:t>only) and</w:t>
      </w:r>
      <w:r w:rsidR="00D8200C" w:rsidRPr="00CC7C0A">
        <w:rPr>
          <w:rFonts w:ascii="Times New Roman" w:hAnsi="Times New Roman" w:cs="Times New Roman"/>
          <w:sz w:val="22"/>
          <w:szCs w:val="22"/>
        </w:rPr>
        <w:t xml:space="preserve"> BMI</w:t>
      </w:r>
      <w:r w:rsidR="001F0821" w:rsidRPr="00CC7C0A">
        <w:rPr>
          <w:rFonts w:ascii="Times New Roman" w:hAnsi="Times New Roman" w:cs="Times New Roman"/>
          <w:sz w:val="22"/>
          <w:szCs w:val="22"/>
        </w:rPr>
        <w:t>/</w:t>
      </w:r>
      <w:r w:rsidR="00D8200C" w:rsidRPr="00CC7C0A">
        <w:rPr>
          <w:rFonts w:ascii="Times New Roman" w:hAnsi="Times New Roman" w:cs="Times New Roman"/>
          <w:sz w:val="22"/>
          <w:szCs w:val="22"/>
        </w:rPr>
        <w:t>WHRadjBMI GWAS results.</w:t>
      </w:r>
      <w:r w:rsidR="00804E6F" w:rsidRPr="00CC7C0A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5A856703" w14:textId="77777777" w:rsidR="00797FF8" w:rsidRPr="00CC7C0A" w:rsidRDefault="00797FF8" w:rsidP="00D8200C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8896" w:type="dxa"/>
        <w:jc w:val="center"/>
        <w:tblInd w:w="-707" w:type="dxa"/>
        <w:tblLook w:val="00A0" w:firstRow="1" w:lastRow="0" w:firstColumn="1" w:lastColumn="0" w:noHBand="0" w:noVBand="0"/>
      </w:tblPr>
      <w:tblGrid>
        <w:gridCol w:w="2942"/>
        <w:gridCol w:w="2268"/>
        <w:gridCol w:w="2268"/>
        <w:gridCol w:w="1418"/>
      </w:tblGrid>
      <w:tr w:rsidR="003801FF" w:rsidRPr="00CC7C0A" w14:paraId="1FE5A030" w14:textId="77777777" w:rsidTr="00797FF8">
        <w:trPr>
          <w:jc w:val="center"/>
        </w:trPr>
        <w:tc>
          <w:tcPr>
            <w:tcW w:w="2942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</w:tcBorders>
          </w:tcPr>
          <w:p w14:paraId="4ACDB8C1" w14:textId="77777777" w:rsidR="00F662F6" w:rsidRPr="00CC7C0A" w:rsidRDefault="00F662F6" w:rsidP="00F662F6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Analyses </w:t>
            </w:r>
          </w:p>
          <w:p w14:paraId="513595B6" w14:textId="77777777" w:rsidR="001F0821" w:rsidRPr="00CC7C0A" w:rsidRDefault="001F0821" w:rsidP="00F662F6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imary vs. Lookup dataset</w:t>
            </w:r>
          </w:p>
          <w:p w14:paraId="0FBD398B" w14:textId="77777777" w:rsidR="003801FF" w:rsidRPr="00CC7C0A" w:rsidRDefault="00F662F6" w:rsidP="00F662F6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Total No. of enriched SNPs)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6955357A" w14:textId="77777777" w:rsidR="003801FF" w:rsidRPr="00CC7C0A" w:rsidRDefault="003801FF" w:rsidP="00BC6DEE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o. of SNPs with P&lt;0.05 with concordant direction</w:t>
            </w:r>
          </w:p>
        </w:tc>
        <w:tc>
          <w:tcPr>
            <w:tcW w:w="2268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04F17B11" w14:textId="77777777" w:rsidR="003801FF" w:rsidRPr="00CC7C0A" w:rsidRDefault="003801FF" w:rsidP="00BC6DEE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o. of SNPs with P&lt;0.05 with discordant direction</w:t>
            </w:r>
          </w:p>
        </w:tc>
        <w:tc>
          <w:tcPr>
            <w:tcW w:w="1418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3F0AE450" w14:textId="77777777" w:rsidR="003801FF" w:rsidRPr="00CC7C0A" w:rsidRDefault="003801FF" w:rsidP="0034416A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Binom test P.V</w:t>
            </w:r>
            <w:r w:rsidR="00F662F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ue for direction*</w:t>
            </w:r>
          </w:p>
        </w:tc>
      </w:tr>
      <w:tr w:rsidR="00D8200C" w:rsidRPr="00CC7C0A" w14:paraId="3BF23D1E" w14:textId="77777777" w:rsidTr="00797FF8">
        <w:trPr>
          <w:jc w:val="center"/>
        </w:trPr>
        <w:tc>
          <w:tcPr>
            <w:tcW w:w="2942" w:type="dxa"/>
            <w:tcBorders>
              <w:left w:val="nil"/>
              <w:bottom w:val="nil"/>
            </w:tcBorders>
          </w:tcPr>
          <w:p w14:paraId="473F2415" w14:textId="77777777" w:rsidR="00D8200C" w:rsidRPr="00CC7C0A" w:rsidRDefault="00D8200C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5954" w:type="dxa"/>
            <w:gridSpan w:val="3"/>
            <w:tcBorders>
              <w:bottom w:val="nil"/>
              <w:right w:val="nil"/>
            </w:tcBorders>
          </w:tcPr>
          <w:p w14:paraId="5C5820E1" w14:textId="77777777" w:rsidR="00D8200C" w:rsidRPr="00CC7C0A" w:rsidRDefault="00D8200C" w:rsidP="00BC6DEE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ndometriosis vs. WHRadjBMI</w:t>
            </w:r>
          </w:p>
        </w:tc>
      </w:tr>
      <w:tr w:rsidR="003801FF" w:rsidRPr="00CC7C0A" w14:paraId="0D1E8A5C" w14:textId="77777777" w:rsidTr="00797FF8">
        <w:trPr>
          <w:jc w:val="center"/>
        </w:trPr>
        <w:tc>
          <w:tcPr>
            <w:tcW w:w="2942" w:type="dxa"/>
            <w:tcBorders>
              <w:top w:val="nil"/>
              <w:left w:val="nil"/>
              <w:bottom w:val="nil"/>
            </w:tcBorders>
          </w:tcPr>
          <w:p w14:paraId="571F7885" w14:textId="77777777" w:rsidR="003801FF" w:rsidRPr="00CC7C0A" w:rsidRDefault="003801FF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lEndo vs. WHR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F10E72" w:rsidRPr="00CC7C0A">
              <w:rPr>
                <w:rFonts w:ascii="Times New Roman" w:hAnsi="Times New Roman" w:cs="Times New Roman"/>
                <w:sz w:val="22"/>
                <w:szCs w:val="22"/>
              </w:rPr>
              <w:t>52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6D5F713D" w14:textId="77777777" w:rsidR="003801FF" w:rsidRPr="00CC7C0A" w:rsidRDefault="00C67ED6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18812B9" w14:textId="77777777" w:rsidR="003801FF" w:rsidRPr="00CC7C0A" w:rsidRDefault="00C67ED6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5C42E380" w14:textId="77777777" w:rsidR="003801FF" w:rsidRPr="00CC7C0A" w:rsidRDefault="00C852C3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00</w:t>
            </w:r>
          </w:p>
        </w:tc>
      </w:tr>
      <w:tr w:rsidR="003801FF" w:rsidRPr="00CC7C0A" w14:paraId="1516DF41" w14:textId="77777777" w:rsidTr="00797FF8">
        <w:trPr>
          <w:jc w:val="center"/>
        </w:trPr>
        <w:tc>
          <w:tcPr>
            <w:tcW w:w="2942" w:type="dxa"/>
            <w:tcBorders>
              <w:top w:val="nil"/>
              <w:left w:val="nil"/>
              <w:bottom w:val="nil"/>
            </w:tcBorders>
          </w:tcPr>
          <w:p w14:paraId="67AE96BA" w14:textId="77777777" w:rsidR="003801FF" w:rsidRPr="00CC7C0A" w:rsidRDefault="003801FF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tbEndo vs. WHR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F10E72" w:rsidRPr="00CC7C0A">
              <w:rPr>
                <w:rFonts w:ascii="Times New Roman" w:hAnsi="Times New Roman" w:cs="Times New Roman"/>
                <w:sz w:val="22"/>
                <w:szCs w:val="22"/>
              </w:rPr>
              <w:t>57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FD95D53" w14:textId="77777777" w:rsidR="003801FF" w:rsidRPr="00CC7C0A" w:rsidRDefault="00D452D2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0DE0761" w14:textId="77777777" w:rsidR="003801FF" w:rsidRPr="00CC7C0A" w:rsidRDefault="00D452D2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20CDDFFE" w14:textId="77777777" w:rsidR="003801FF" w:rsidRPr="00CC7C0A" w:rsidRDefault="00C852C3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00</w:t>
            </w:r>
          </w:p>
        </w:tc>
      </w:tr>
      <w:tr w:rsidR="003801FF" w:rsidRPr="00CC7C0A" w14:paraId="6E866B29" w14:textId="77777777" w:rsidTr="00797FF8">
        <w:trPr>
          <w:jc w:val="center"/>
        </w:trPr>
        <w:tc>
          <w:tcPr>
            <w:tcW w:w="2942" w:type="dxa"/>
            <w:tcBorders>
              <w:top w:val="nil"/>
              <w:left w:val="nil"/>
              <w:bottom w:val="nil"/>
            </w:tcBorders>
          </w:tcPr>
          <w:p w14:paraId="297F7B22" w14:textId="77777777" w:rsidR="003801FF" w:rsidRPr="00CC7C0A" w:rsidRDefault="003801FF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WHR vs. AllEndo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400B54" w:rsidRPr="00CC7C0A">
              <w:rPr>
                <w:rFonts w:ascii="Times New Roman" w:hAnsi="Times New Roman" w:cs="Times New Roman"/>
                <w:sz w:val="22"/>
                <w:szCs w:val="22"/>
              </w:rPr>
              <w:t>45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AA39BE0" w14:textId="77777777" w:rsidR="003801FF" w:rsidRPr="00CC7C0A" w:rsidRDefault="00597942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119F8FA8" w14:textId="77777777" w:rsidR="003801FF" w:rsidRPr="00CC7C0A" w:rsidRDefault="00597942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156EB1C" w14:textId="77777777" w:rsidR="003801FF" w:rsidRPr="00CC7C0A" w:rsidRDefault="006217CE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71</w:t>
            </w:r>
          </w:p>
        </w:tc>
      </w:tr>
      <w:tr w:rsidR="003801FF" w:rsidRPr="00CC7C0A" w14:paraId="7639C098" w14:textId="77777777" w:rsidTr="00797FF8">
        <w:trPr>
          <w:jc w:val="center"/>
        </w:trPr>
        <w:tc>
          <w:tcPr>
            <w:tcW w:w="2942" w:type="dxa"/>
            <w:tcBorders>
              <w:top w:val="nil"/>
              <w:left w:val="nil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auto"/>
          </w:tcPr>
          <w:p w14:paraId="35C9E381" w14:textId="77777777" w:rsidR="003801FF" w:rsidRPr="00CC7C0A" w:rsidRDefault="003801FF" w:rsidP="00F10E72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WHR vs.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StbEndo</w:t>
            </w:r>
            <w:r w:rsidR="00F10E72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400B54" w:rsidRPr="00CC7C0A">
              <w:rPr>
                <w:rFonts w:ascii="Times New Roman" w:hAnsi="Times New Roman" w:cs="Times New Roman"/>
                <w:sz w:val="22"/>
                <w:szCs w:val="22"/>
              </w:rPr>
              <w:t>52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1D299D03" w14:textId="77777777" w:rsidR="003801FF" w:rsidRPr="00CC7C0A" w:rsidRDefault="00B10FC0" w:rsidP="00B10FC0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60794B10" w14:textId="77777777" w:rsidR="003801FF" w:rsidRPr="00CC7C0A" w:rsidRDefault="00B10FC0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shd w:val="clear" w:color="auto" w:fill="auto"/>
          </w:tcPr>
          <w:p w14:paraId="28418FE3" w14:textId="77777777" w:rsidR="003801FF" w:rsidRPr="00CC7C0A" w:rsidRDefault="006217CE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90</w:t>
            </w:r>
          </w:p>
        </w:tc>
      </w:tr>
      <w:tr w:rsidR="00D8200C" w:rsidRPr="00CC7C0A" w14:paraId="1CA644C8" w14:textId="77777777" w:rsidTr="00797FF8">
        <w:trPr>
          <w:jc w:val="center"/>
        </w:trPr>
        <w:tc>
          <w:tcPr>
            <w:tcW w:w="2942" w:type="dxa"/>
            <w:tcBorders>
              <w:top w:val="single" w:sz="4" w:space="0" w:color="000000" w:themeColor="text1"/>
              <w:left w:val="nil"/>
              <w:bottom w:val="nil"/>
            </w:tcBorders>
          </w:tcPr>
          <w:p w14:paraId="209E6BDA" w14:textId="77777777" w:rsidR="00D8200C" w:rsidRPr="00CC7C0A" w:rsidRDefault="00D8200C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5954" w:type="dxa"/>
            <w:gridSpan w:val="3"/>
            <w:tcBorders>
              <w:top w:val="single" w:sz="4" w:space="0" w:color="000000" w:themeColor="text1"/>
              <w:bottom w:val="nil"/>
              <w:right w:val="nil"/>
            </w:tcBorders>
          </w:tcPr>
          <w:p w14:paraId="789C3B92" w14:textId="77777777" w:rsidR="00D8200C" w:rsidRPr="00CC7C0A" w:rsidRDefault="00D8200C" w:rsidP="00BC6DEE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ndometriosis vs. BMI</w:t>
            </w:r>
          </w:p>
        </w:tc>
      </w:tr>
      <w:tr w:rsidR="003801FF" w:rsidRPr="00CC7C0A" w14:paraId="16897875" w14:textId="77777777" w:rsidTr="00797FF8">
        <w:trPr>
          <w:jc w:val="center"/>
        </w:trPr>
        <w:tc>
          <w:tcPr>
            <w:tcW w:w="2942" w:type="dxa"/>
            <w:tcBorders>
              <w:top w:val="nil"/>
              <w:left w:val="nil"/>
              <w:bottom w:val="nil"/>
            </w:tcBorders>
          </w:tcPr>
          <w:p w14:paraId="31A96022" w14:textId="77777777" w:rsidR="003801FF" w:rsidRPr="00CC7C0A" w:rsidRDefault="003801FF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lEndo vs. BMI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F10E72" w:rsidRPr="00CC7C0A">
              <w:rPr>
                <w:rFonts w:ascii="Times New Roman" w:hAnsi="Times New Roman" w:cs="Times New Roman"/>
                <w:sz w:val="22"/>
                <w:szCs w:val="22"/>
              </w:rPr>
              <w:t>29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9D9CA06" w14:textId="77777777" w:rsidR="003801FF" w:rsidRPr="00CC7C0A" w:rsidRDefault="0097648D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43282192" w14:textId="77777777" w:rsidR="003801FF" w:rsidRPr="00CC7C0A" w:rsidRDefault="0097648D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759CAC43" w14:textId="77777777" w:rsidR="003801FF" w:rsidRPr="00CC7C0A" w:rsidRDefault="00C852C3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11</w:t>
            </w:r>
          </w:p>
        </w:tc>
      </w:tr>
      <w:tr w:rsidR="003801FF" w:rsidRPr="00CC7C0A" w14:paraId="527D4CA5" w14:textId="77777777" w:rsidTr="00797FF8">
        <w:trPr>
          <w:jc w:val="center"/>
        </w:trPr>
        <w:tc>
          <w:tcPr>
            <w:tcW w:w="2942" w:type="dxa"/>
            <w:tcBorders>
              <w:top w:val="nil"/>
              <w:left w:val="nil"/>
              <w:bottom w:val="nil"/>
            </w:tcBorders>
          </w:tcPr>
          <w:p w14:paraId="32DEEC8F" w14:textId="77777777" w:rsidR="003801FF" w:rsidRPr="00CC7C0A" w:rsidRDefault="003801FF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tbEndo vs. BMI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F10E72" w:rsidRPr="00CC7C0A">
              <w:rPr>
                <w:rFonts w:ascii="Times New Roman" w:hAnsi="Times New Roman" w:cs="Times New Roman"/>
                <w:sz w:val="22"/>
                <w:szCs w:val="22"/>
              </w:rPr>
              <w:t>34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D25EB70" w14:textId="77777777" w:rsidR="003801FF" w:rsidRPr="00CC7C0A" w:rsidRDefault="00DD74B3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2C5F816" w14:textId="77777777" w:rsidR="003801FF" w:rsidRPr="00CC7C0A" w:rsidRDefault="00DD74B3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1FCB3A03" w14:textId="77777777" w:rsidR="003801FF" w:rsidRPr="00CC7C0A" w:rsidRDefault="00C852C3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864</w:t>
            </w:r>
          </w:p>
        </w:tc>
      </w:tr>
      <w:tr w:rsidR="003801FF" w:rsidRPr="00CC7C0A" w14:paraId="3F6FDA2B" w14:textId="77777777" w:rsidTr="00797FF8">
        <w:trPr>
          <w:jc w:val="center"/>
        </w:trPr>
        <w:tc>
          <w:tcPr>
            <w:tcW w:w="2942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BF241B1" w14:textId="77777777" w:rsidR="003801FF" w:rsidRPr="00CC7C0A" w:rsidRDefault="003801FF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BMI vs. AllEndo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F10E72" w:rsidRPr="00CC7C0A">
              <w:rPr>
                <w:rFonts w:ascii="Times New Roman" w:hAnsi="Times New Roman" w:cs="Times New Roman"/>
                <w:sz w:val="22"/>
                <w:szCs w:val="22"/>
              </w:rPr>
              <w:t>41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07CEDE6C" w14:textId="77777777" w:rsidR="003801FF" w:rsidRPr="00CC7C0A" w:rsidRDefault="00C7604F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14:paraId="263794C7" w14:textId="77777777" w:rsidR="003801FF" w:rsidRPr="00CC7C0A" w:rsidRDefault="00750A87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C7604F"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14:paraId="3D534AF8" w14:textId="77777777" w:rsidR="003801FF" w:rsidRPr="00CC7C0A" w:rsidRDefault="006217CE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55</w:t>
            </w:r>
          </w:p>
        </w:tc>
      </w:tr>
      <w:tr w:rsidR="003801FF" w:rsidRPr="00CC7C0A" w14:paraId="558A4EF4" w14:textId="77777777" w:rsidTr="00797FF8">
        <w:tblPrEx>
          <w:tblLook w:val="04A0" w:firstRow="1" w:lastRow="0" w:firstColumn="1" w:lastColumn="0" w:noHBand="0" w:noVBand="1"/>
        </w:tblPrEx>
        <w:trPr>
          <w:jc w:val="center"/>
        </w:trPr>
        <w:tc>
          <w:tcPr>
            <w:tcW w:w="2942" w:type="dxa"/>
            <w:tcBorders>
              <w:top w:val="nil"/>
              <w:left w:val="nil"/>
              <w:right w:val="single" w:sz="4" w:space="0" w:color="auto"/>
            </w:tcBorders>
          </w:tcPr>
          <w:p w14:paraId="411187CD" w14:textId="77777777" w:rsidR="003801FF" w:rsidRPr="00CC7C0A" w:rsidRDefault="003801FF" w:rsidP="003B5ECB">
            <w:pPr>
              <w:pBdr>
                <w:right w:val="single" w:sz="4" w:space="4" w:color="000000" w:themeColor="text1"/>
              </w:pBd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BMI vs. StbEndo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400B54" w:rsidRPr="00CC7C0A">
              <w:rPr>
                <w:rFonts w:ascii="Times New Roman" w:hAnsi="Times New Roman" w:cs="Times New Roman"/>
                <w:sz w:val="22"/>
                <w:szCs w:val="22"/>
              </w:rPr>
              <w:t>46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</w:tcPr>
          <w:p w14:paraId="589397B1" w14:textId="77777777" w:rsidR="003801FF" w:rsidRPr="00CC7C0A" w:rsidRDefault="00597942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5</w:t>
            </w:r>
          </w:p>
        </w:tc>
        <w:tc>
          <w:tcPr>
            <w:tcW w:w="2268" w:type="dxa"/>
            <w:tcBorders>
              <w:top w:val="nil"/>
              <w:left w:val="nil"/>
              <w:right w:val="nil"/>
            </w:tcBorders>
          </w:tcPr>
          <w:p w14:paraId="312F416F" w14:textId="77777777" w:rsidR="003801FF" w:rsidRPr="00CC7C0A" w:rsidRDefault="00597942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</w:p>
        </w:tc>
        <w:tc>
          <w:tcPr>
            <w:tcW w:w="1418" w:type="dxa"/>
            <w:tcBorders>
              <w:top w:val="nil"/>
              <w:left w:val="nil"/>
              <w:right w:val="nil"/>
            </w:tcBorders>
          </w:tcPr>
          <w:p w14:paraId="7CEE1AE2" w14:textId="77777777" w:rsidR="003801FF" w:rsidRPr="00CC7C0A" w:rsidRDefault="006217CE" w:rsidP="00BC6DE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59</w:t>
            </w:r>
          </w:p>
        </w:tc>
      </w:tr>
    </w:tbl>
    <w:p w14:paraId="3603D469" w14:textId="77777777" w:rsidR="00D8200C" w:rsidRPr="00CC7C0A" w:rsidRDefault="00D8200C" w:rsidP="00D8200C">
      <w:pPr>
        <w:rPr>
          <w:rFonts w:ascii="Times New Roman" w:hAnsi="Times New Roman" w:cs="Times New Roman"/>
          <w:sz w:val="22"/>
          <w:szCs w:val="22"/>
        </w:rPr>
      </w:pPr>
    </w:p>
    <w:p w14:paraId="4BF89DF4" w14:textId="77777777" w:rsidR="003B5ECB" w:rsidRPr="00CC7C0A" w:rsidRDefault="00D8200C" w:rsidP="00866D1D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>AllEndo = GWAS results including All endometriosis cases, StbEndo = GWAS results including only stage B endometriosis cases, WHR = WHRadjBMI GWAS res</w:t>
      </w:r>
      <w:r w:rsidR="00F662F6" w:rsidRPr="00CC7C0A">
        <w:rPr>
          <w:rFonts w:ascii="Times New Roman" w:hAnsi="Times New Roman" w:cs="Times New Roman"/>
          <w:sz w:val="22"/>
          <w:szCs w:val="22"/>
        </w:rPr>
        <w:t>ults, BMI = BMI GWAS results. *T</w:t>
      </w:r>
      <w:r w:rsidR="0034416A" w:rsidRPr="00CC7C0A">
        <w:rPr>
          <w:rFonts w:ascii="Times New Roman" w:hAnsi="Times New Roman" w:cs="Times New Roman"/>
          <w:sz w:val="22"/>
          <w:szCs w:val="22"/>
        </w:rPr>
        <w:t>wo-sided binomial test with P</w:t>
      </w:r>
      <w:r w:rsidRPr="00CC7C0A">
        <w:rPr>
          <w:rFonts w:ascii="Times New Roman" w:hAnsi="Times New Roman" w:cs="Times New Roman"/>
          <w:sz w:val="22"/>
          <w:szCs w:val="22"/>
        </w:rPr>
        <w:t>=0.5.</w:t>
      </w:r>
    </w:p>
    <w:p w14:paraId="1BD0835E" w14:textId="77777777" w:rsidR="003B5ECB" w:rsidRPr="00CC7C0A" w:rsidRDefault="003B5ECB" w:rsidP="00866D1D">
      <w:pPr>
        <w:rPr>
          <w:rFonts w:ascii="Times New Roman" w:hAnsi="Times New Roman" w:cs="Times New Roman"/>
          <w:sz w:val="22"/>
          <w:szCs w:val="22"/>
        </w:rPr>
      </w:pPr>
    </w:p>
    <w:p w14:paraId="294C6BF1" w14:textId="77777777" w:rsidR="0035412E" w:rsidRPr="00CC7C0A" w:rsidRDefault="0035412E" w:rsidP="00866D1D">
      <w:pPr>
        <w:rPr>
          <w:rFonts w:ascii="Times New Roman" w:hAnsi="Times New Roman" w:cs="Times New Roman"/>
          <w:sz w:val="22"/>
          <w:szCs w:val="22"/>
        </w:rPr>
      </w:pPr>
    </w:p>
    <w:p w14:paraId="73D5B844" w14:textId="77777777" w:rsidR="0035412E" w:rsidRPr="00CC7C0A" w:rsidRDefault="0035412E" w:rsidP="00866D1D">
      <w:pPr>
        <w:rPr>
          <w:rFonts w:ascii="Times New Roman" w:hAnsi="Times New Roman" w:cs="Times New Roman"/>
          <w:sz w:val="22"/>
          <w:szCs w:val="22"/>
        </w:rPr>
      </w:pPr>
    </w:p>
    <w:p w14:paraId="690AFFFD" w14:textId="77777777" w:rsidR="003B5ECB" w:rsidRPr="00CC7C0A" w:rsidRDefault="003B5ECB" w:rsidP="00866D1D">
      <w:pPr>
        <w:rPr>
          <w:rFonts w:ascii="Times New Roman" w:hAnsi="Times New Roman" w:cs="Times New Roman"/>
          <w:b/>
          <w:sz w:val="22"/>
          <w:szCs w:val="22"/>
        </w:rPr>
      </w:pPr>
    </w:p>
    <w:p w14:paraId="660B6D57" w14:textId="77777777" w:rsidR="00866D1D" w:rsidRPr="00CC7C0A" w:rsidRDefault="00A5296E" w:rsidP="00866D1D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Supplementary </w:t>
      </w:r>
      <w:r w:rsidR="00866D1D" w:rsidRPr="00CC7C0A">
        <w:rPr>
          <w:rFonts w:ascii="Times New Roman" w:hAnsi="Times New Roman" w:cs="Times New Roman"/>
          <w:b/>
          <w:sz w:val="22"/>
          <w:szCs w:val="22"/>
        </w:rPr>
        <w:t xml:space="preserve">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0</w:t>
      </w:r>
      <w:r w:rsidR="00866D1D" w:rsidRPr="00CC7C0A">
        <w:rPr>
          <w:rFonts w:ascii="Times New Roman" w:hAnsi="Times New Roman" w:cs="Times New Roman"/>
          <w:b/>
          <w:sz w:val="22"/>
          <w:szCs w:val="22"/>
        </w:rPr>
        <w:t>.</w:t>
      </w:r>
      <w:r w:rsidR="00866D1D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ED1C01" w:rsidRPr="00CC7C0A">
        <w:rPr>
          <w:rFonts w:ascii="Times New Roman" w:hAnsi="Times New Roman" w:cs="Times New Roman"/>
          <w:sz w:val="22"/>
          <w:szCs w:val="22"/>
        </w:rPr>
        <w:t xml:space="preserve">Directionality </w:t>
      </w:r>
      <w:r w:rsidR="001F0821" w:rsidRPr="00CC7C0A">
        <w:rPr>
          <w:rFonts w:ascii="Times New Roman" w:hAnsi="Times New Roman" w:cs="Times New Roman"/>
          <w:sz w:val="22"/>
          <w:szCs w:val="22"/>
        </w:rPr>
        <w:t xml:space="preserve">of effects of </w:t>
      </w:r>
      <w:r w:rsidR="00ED1C01" w:rsidRPr="00CC7C0A">
        <w:rPr>
          <w:rFonts w:ascii="Times New Roman" w:hAnsi="Times New Roman" w:cs="Times New Roman"/>
          <w:sz w:val="22"/>
          <w:szCs w:val="22"/>
        </w:rPr>
        <w:t xml:space="preserve">the </w:t>
      </w:r>
      <w:r w:rsidR="004F6D01" w:rsidRPr="00CC7C0A">
        <w:rPr>
          <w:rFonts w:ascii="Times New Roman" w:hAnsi="Times New Roman" w:cs="Times New Roman"/>
          <w:sz w:val="22"/>
          <w:szCs w:val="22"/>
        </w:rPr>
        <w:t>shar</w:t>
      </w:r>
      <w:r w:rsidR="001F0821" w:rsidRPr="00CC7C0A">
        <w:rPr>
          <w:rFonts w:ascii="Times New Roman" w:hAnsi="Times New Roman" w:cs="Times New Roman"/>
          <w:sz w:val="22"/>
          <w:szCs w:val="22"/>
        </w:rPr>
        <w:t>ed SNPs (primary dataset p&lt;1x10</w:t>
      </w:r>
      <w:r w:rsidR="001F0821"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="001F0821" w:rsidRPr="00CC7C0A">
        <w:rPr>
          <w:rFonts w:ascii="Times New Roman" w:hAnsi="Times New Roman" w:cs="Times New Roman"/>
          <w:sz w:val="22"/>
          <w:szCs w:val="22"/>
        </w:rPr>
        <w:t xml:space="preserve"> and look-up dataset p&lt;0.05) between endometriosis (all and stage B only) and </w:t>
      </w:r>
      <w:r w:rsidR="00ED1C01" w:rsidRPr="00CC7C0A">
        <w:rPr>
          <w:rFonts w:ascii="Times New Roman" w:hAnsi="Times New Roman" w:cs="Times New Roman"/>
          <w:sz w:val="22"/>
          <w:szCs w:val="22"/>
        </w:rPr>
        <w:t xml:space="preserve">female-limited </w:t>
      </w:r>
      <w:r w:rsidR="00866D1D" w:rsidRPr="00CC7C0A">
        <w:rPr>
          <w:rFonts w:ascii="Times New Roman" w:hAnsi="Times New Roman" w:cs="Times New Roman"/>
          <w:sz w:val="22"/>
          <w:szCs w:val="22"/>
        </w:rPr>
        <w:t>BMI</w:t>
      </w:r>
      <w:r w:rsidR="001F0821" w:rsidRPr="00CC7C0A">
        <w:rPr>
          <w:rFonts w:ascii="Times New Roman" w:hAnsi="Times New Roman" w:cs="Times New Roman"/>
          <w:sz w:val="22"/>
          <w:szCs w:val="22"/>
        </w:rPr>
        <w:t>/</w:t>
      </w:r>
      <w:r w:rsidR="00866D1D" w:rsidRPr="00CC7C0A">
        <w:rPr>
          <w:rFonts w:ascii="Times New Roman" w:hAnsi="Times New Roman" w:cs="Times New Roman"/>
          <w:sz w:val="22"/>
          <w:szCs w:val="22"/>
        </w:rPr>
        <w:t>WHRadjBMI GWAS results.</w:t>
      </w:r>
      <w:r w:rsidR="00804E6F" w:rsidRPr="00CC7C0A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5F6E9A0A" w14:textId="77777777" w:rsidR="00797FF8" w:rsidRPr="00CC7C0A" w:rsidRDefault="00797FF8" w:rsidP="00866D1D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jc w:val="center"/>
        <w:tblInd w:w="-873" w:type="dxa"/>
        <w:tblBorders>
          <w:insideH w:val="none" w:sz="0" w:space="0" w:color="auto"/>
          <w:insideV w:val="none" w:sz="0" w:space="0" w:color="auto"/>
        </w:tblBorders>
        <w:tblLook w:val="00A0" w:firstRow="1" w:lastRow="0" w:firstColumn="1" w:lastColumn="0" w:noHBand="0" w:noVBand="0"/>
      </w:tblPr>
      <w:tblGrid>
        <w:gridCol w:w="2966"/>
        <w:gridCol w:w="2266"/>
        <w:gridCol w:w="2268"/>
        <w:gridCol w:w="1376"/>
      </w:tblGrid>
      <w:tr w:rsidR="0066081C" w:rsidRPr="00CC7C0A" w14:paraId="12976163" w14:textId="77777777" w:rsidTr="00797FF8">
        <w:trPr>
          <w:jc w:val="center"/>
        </w:trPr>
        <w:tc>
          <w:tcPr>
            <w:tcW w:w="2966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single" w:sz="4" w:space="0" w:color="000000" w:themeColor="text1"/>
            </w:tcBorders>
          </w:tcPr>
          <w:p w14:paraId="31186001" w14:textId="77777777" w:rsidR="00F662F6" w:rsidRPr="00CC7C0A" w:rsidRDefault="00F662F6" w:rsidP="00F662F6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Analyses </w:t>
            </w:r>
          </w:p>
          <w:p w14:paraId="0F27CF32" w14:textId="77777777" w:rsidR="001F0821" w:rsidRPr="00CC7C0A" w:rsidRDefault="001F0821" w:rsidP="00F662F6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rimary vs. Lookup dataset</w:t>
            </w:r>
          </w:p>
          <w:p w14:paraId="054479EC" w14:textId="77777777" w:rsidR="0066081C" w:rsidRPr="00CC7C0A" w:rsidRDefault="00F662F6" w:rsidP="00F662F6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Total No. of enriched SNPs)</w:t>
            </w:r>
          </w:p>
        </w:tc>
        <w:tc>
          <w:tcPr>
            <w:tcW w:w="2266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F061486" w14:textId="77777777" w:rsidR="0066081C" w:rsidRPr="00CC7C0A" w:rsidRDefault="0066081C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o. of SNPs with P&lt;0.05 with concordant direction</w:t>
            </w:r>
          </w:p>
        </w:tc>
        <w:tc>
          <w:tcPr>
            <w:tcW w:w="2268" w:type="dxa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74E1E97" w14:textId="77777777" w:rsidR="0066081C" w:rsidRPr="00CC7C0A" w:rsidRDefault="0066081C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o. of SNPs with P&lt;0.05 with discordant direction</w:t>
            </w:r>
          </w:p>
        </w:tc>
        <w:tc>
          <w:tcPr>
            <w:tcW w:w="1376" w:type="dxa"/>
            <w:tcBorders>
              <w:top w:val="single" w:sz="4" w:space="0" w:color="000000" w:themeColor="text1"/>
              <w:bottom w:val="single" w:sz="4" w:space="0" w:color="000000" w:themeColor="text1"/>
              <w:right w:val="nil"/>
            </w:tcBorders>
          </w:tcPr>
          <w:p w14:paraId="2AF84C64" w14:textId="77777777" w:rsidR="0066081C" w:rsidRPr="00CC7C0A" w:rsidRDefault="0066081C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Binom test P.V</w:t>
            </w:r>
            <w:r w:rsidR="00F662F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ue for direction*</w:t>
            </w:r>
          </w:p>
        </w:tc>
      </w:tr>
      <w:tr w:rsidR="00866D1D" w:rsidRPr="00CC7C0A" w14:paraId="3EFEE105" w14:textId="77777777" w:rsidTr="00797FF8">
        <w:trPr>
          <w:jc w:val="center"/>
        </w:trPr>
        <w:tc>
          <w:tcPr>
            <w:tcW w:w="2966" w:type="dxa"/>
            <w:tcBorders>
              <w:top w:val="single" w:sz="4" w:space="0" w:color="000000" w:themeColor="text1"/>
              <w:left w:val="nil"/>
              <w:bottom w:val="nil"/>
              <w:right w:val="single" w:sz="4" w:space="0" w:color="000000" w:themeColor="text1"/>
            </w:tcBorders>
          </w:tcPr>
          <w:p w14:paraId="547FCA43" w14:textId="77777777" w:rsidR="00866D1D" w:rsidRPr="00CC7C0A" w:rsidRDefault="00866D1D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5910" w:type="dxa"/>
            <w:gridSpan w:val="3"/>
            <w:tcBorders>
              <w:top w:val="single" w:sz="4" w:space="0" w:color="000000" w:themeColor="text1"/>
              <w:left w:val="single" w:sz="4" w:space="0" w:color="000000" w:themeColor="text1"/>
              <w:right w:val="nil"/>
            </w:tcBorders>
          </w:tcPr>
          <w:p w14:paraId="457F4821" w14:textId="77777777" w:rsidR="00866D1D" w:rsidRPr="00CC7C0A" w:rsidRDefault="00866D1D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ndometriosis vs. WHRadjBMI</w:t>
            </w:r>
          </w:p>
        </w:tc>
      </w:tr>
      <w:tr w:rsidR="0066081C" w:rsidRPr="00CC7C0A" w14:paraId="7C4AA6B2" w14:textId="77777777" w:rsidTr="00797FF8">
        <w:trPr>
          <w:jc w:val="center"/>
        </w:trPr>
        <w:tc>
          <w:tcPr>
            <w:tcW w:w="2966" w:type="dxa"/>
            <w:tcBorders>
              <w:top w:val="nil"/>
              <w:left w:val="nil"/>
              <w:bottom w:val="nil"/>
              <w:right w:val="single" w:sz="4" w:space="0" w:color="000000" w:themeColor="text1"/>
            </w:tcBorders>
          </w:tcPr>
          <w:p w14:paraId="530B5E26" w14:textId="77777777" w:rsidR="0066081C" w:rsidRPr="00CC7C0A" w:rsidRDefault="0066081C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lEndo vs. WHR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9394D" w:rsidRPr="00CC7C0A">
              <w:rPr>
                <w:rFonts w:ascii="Times New Roman" w:hAnsi="Times New Roman" w:cs="Times New Roman"/>
                <w:sz w:val="22"/>
                <w:szCs w:val="22"/>
              </w:rPr>
              <w:t>50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6" w:type="dxa"/>
            <w:vAlign w:val="bottom"/>
          </w:tcPr>
          <w:p w14:paraId="7627AFC4" w14:textId="77777777" w:rsidR="0066081C" w:rsidRPr="00CC7C0A" w:rsidRDefault="0017595D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9</w:t>
            </w:r>
          </w:p>
        </w:tc>
        <w:tc>
          <w:tcPr>
            <w:tcW w:w="2268" w:type="dxa"/>
            <w:vAlign w:val="bottom"/>
          </w:tcPr>
          <w:p w14:paraId="6B8EFBD8" w14:textId="77777777" w:rsidR="0066081C" w:rsidRPr="00CC7C0A" w:rsidRDefault="0066081C" w:rsidP="0017595D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17595D"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76" w:type="dxa"/>
            <w:tcBorders>
              <w:right w:val="nil"/>
            </w:tcBorders>
            <w:vAlign w:val="bottom"/>
          </w:tcPr>
          <w:p w14:paraId="6760813B" w14:textId="77777777" w:rsidR="0066081C" w:rsidRPr="00CC7C0A" w:rsidRDefault="00352AAB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2</w:t>
            </w:r>
          </w:p>
        </w:tc>
      </w:tr>
      <w:tr w:rsidR="0066081C" w:rsidRPr="00CC7C0A" w14:paraId="5AAA474F" w14:textId="77777777" w:rsidTr="00797FF8">
        <w:trPr>
          <w:jc w:val="center"/>
        </w:trPr>
        <w:tc>
          <w:tcPr>
            <w:tcW w:w="2966" w:type="dxa"/>
            <w:tcBorders>
              <w:top w:val="nil"/>
              <w:left w:val="nil"/>
              <w:bottom w:val="nil"/>
              <w:right w:val="single" w:sz="4" w:space="0" w:color="000000" w:themeColor="text1"/>
            </w:tcBorders>
          </w:tcPr>
          <w:p w14:paraId="56E9FAF1" w14:textId="77777777" w:rsidR="0066081C" w:rsidRPr="00CC7C0A" w:rsidRDefault="0066081C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tbEndo vs. WHR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9394D" w:rsidRPr="00CC7C0A">
              <w:rPr>
                <w:rFonts w:ascii="Times New Roman" w:hAnsi="Times New Roman" w:cs="Times New Roman"/>
                <w:sz w:val="22"/>
                <w:szCs w:val="22"/>
              </w:rPr>
              <w:t>47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6" w:type="dxa"/>
            <w:vAlign w:val="bottom"/>
          </w:tcPr>
          <w:p w14:paraId="694CC830" w14:textId="77777777" w:rsidR="0066081C" w:rsidRPr="00CC7C0A" w:rsidRDefault="006147F7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5</w:t>
            </w:r>
          </w:p>
        </w:tc>
        <w:tc>
          <w:tcPr>
            <w:tcW w:w="2268" w:type="dxa"/>
            <w:vAlign w:val="bottom"/>
          </w:tcPr>
          <w:p w14:paraId="41A8D512" w14:textId="77777777" w:rsidR="0066081C" w:rsidRPr="00CC7C0A" w:rsidRDefault="006147F7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</w:t>
            </w:r>
          </w:p>
        </w:tc>
        <w:tc>
          <w:tcPr>
            <w:tcW w:w="1376" w:type="dxa"/>
            <w:tcBorders>
              <w:right w:val="nil"/>
            </w:tcBorders>
            <w:vAlign w:val="bottom"/>
          </w:tcPr>
          <w:p w14:paraId="0502E225" w14:textId="77777777" w:rsidR="0066081C" w:rsidRPr="00CC7C0A" w:rsidRDefault="00352AAB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71</w:t>
            </w:r>
          </w:p>
        </w:tc>
      </w:tr>
      <w:tr w:rsidR="0066081C" w:rsidRPr="00CC7C0A" w14:paraId="0B3A4F80" w14:textId="77777777" w:rsidTr="00797FF8">
        <w:trPr>
          <w:jc w:val="center"/>
        </w:trPr>
        <w:tc>
          <w:tcPr>
            <w:tcW w:w="2966" w:type="dxa"/>
            <w:tcBorders>
              <w:top w:val="nil"/>
              <w:left w:val="nil"/>
              <w:bottom w:val="nil"/>
              <w:right w:val="single" w:sz="4" w:space="0" w:color="000000" w:themeColor="text1"/>
            </w:tcBorders>
          </w:tcPr>
          <w:p w14:paraId="517E7F6F" w14:textId="77777777" w:rsidR="0066081C" w:rsidRPr="00CC7C0A" w:rsidRDefault="003B5ECB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WHR vs. AllEndo </w:t>
            </w:r>
            <w:r w:rsidR="0066081C"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55437" w:rsidRPr="00CC7C0A">
              <w:rPr>
                <w:rFonts w:ascii="Times New Roman" w:hAnsi="Times New Roman" w:cs="Times New Roman"/>
                <w:sz w:val="22"/>
                <w:szCs w:val="22"/>
              </w:rPr>
              <w:t>57</w:t>
            </w:r>
            <w:r w:rsidR="0066081C"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6" w:type="dxa"/>
            <w:vAlign w:val="bottom"/>
          </w:tcPr>
          <w:p w14:paraId="7CEBA814" w14:textId="77777777" w:rsidR="0066081C" w:rsidRPr="00CC7C0A" w:rsidRDefault="00F642BE" w:rsidP="00F642BE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1</w:t>
            </w:r>
          </w:p>
        </w:tc>
        <w:tc>
          <w:tcPr>
            <w:tcW w:w="2268" w:type="dxa"/>
            <w:vAlign w:val="bottom"/>
          </w:tcPr>
          <w:p w14:paraId="779BF089" w14:textId="77777777" w:rsidR="0066081C" w:rsidRPr="00CC7C0A" w:rsidRDefault="00F642BE" w:rsidP="00C478F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6</w:t>
            </w:r>
          </w:p>
        </w:tc>
        <w:tc>
          <w:tcPr>
            <w:tcW w:w="1376" w:type="dxa"/>
            <w:tcBorders>
              <w:right w:val="nil"/>
            </w:tcBorders>
            <w:vAlign w:val="bottom"/>
          </w:tcPr>
          <w:p w14:paraId="3467BFEA" w14:textId="77777777" w:rsidR="0066081C" w:rsidRPr="00CC7C0A" w:rsidRDefault="006217C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97</w:t>
            </w:r>
          </w:p>
        </w:tc>
      </w:tr>
      <w:tr w:rsidR="0066081C" w:rsidRPr="00CC7C0A" w14:paraId="4ECEE295" w14:textId="77777777" w:rsidTr="00797FF8">
        <w:trPr>
          <w:jc w:val="center"/>
        </w:trPr>
        <w:tc>
          <w:tcPr>
            <w:tcW w:w="2966" w:type="dxa"/>
            <w:tcBorders>
              <w:top w:val="nil"/>
              <w:left w:val="nil"/>
              <w:bottom w:val="single" w:sz="4" w:space="0" w:color="000000" w:themeColor="text1"/>
              <w:right w:val="single" w:sz="4" w:space="0" w:color="000000" w:themeColor="text1"/>
            </w:tcBorders>
          </w:tcPr>
          <w:p w14:paraId="57088CA8" w14:textId="77777777" w:rsidR="0066081C" w:rsidRPr="00CC7C0A" w:rsidRDefault="0066081C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WHR vs. StbEndo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55437" w:rsidRPr="00CC7C0A">
              <w:rPr>
                <w:rFonts w:ascii="Times New Roman" w:hAnsi="Times New Roman" w:cs="Times New Roman"/>
                <w:sz w:val="22"/>
                <w:szCs w:val="22"/>
              </w:rPr>
              <w:t>53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6" w:type="dxa"/>
            <w:tcBorders>
              <w:bottom w:val="single" w:sz="4" w:space="0" w:color="000000" w:themeColor="text1"/>
            </w:tcBorders>
            <w:vAlign w:val="bottom"/>
          </w:tcPr>
          <w:p w14:paraId="7E08FAD8" w14:textId="77777777" w:rsidR="0066081C" w:rsidRPr="00CC7C0A" w:rsidRDefault="000739D7" w:rsidP="002D017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21664A"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2268" w:type="dxa"/>
            <w:tcBorders>
              <w:bottom w:val="single" w:sz="4" w:space="0" w:color="000000" w:themeColor="text1"/>
            </w:tcBorders>
            <w:vAlign w:val="bottom"/>
          </w:tcPr>
          <w:p w14:paraId="398C2D4D" w14:textId="77777777" w:rsidR="0066081C" w:rsidRPr="00CC7C0A" w:rsidRDefault="00C46698" w:rsidP="002D017B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21664A" w:rsidRPr="00CC7C0A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1376" w:type="dxa"/>
            <w:tcBorders>
              <w:bottom w:val="single" w:sz="4" w:space="0" w:color="000000" w:themeColor="text1"/>
              <w:right w:val="nil"/>
            </w:tcBorders>
            <w:vAlign w:val="bottom"/>
          </w:tcPr>
          <w:p w14:paraId="51B2AE20" w14:textId="77777777" w:rsidR="0066081C" w:rsidRPr="00CC7C0A" w:rsidRDefault="006217C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583</w:t>
            </w:r>
          </w:p>
        </w:tc>
      </w:tr>
      <w:tr w:rsidR="00866D1D" w:rsidRPr="00CC7C0A" w14:paraId="2C134030" w14:textId="77777777" w:rsidTr="00797FF8">
        <w:trPr>
          <w:jc w:val="center"/>
        </w:trPr>
        <w:tc>
          <w:tcPr>
            <w:tcW w:w="2966" w:type="dxa"/>
            <w:tcBorders>
              <w:top w:val="single" w:sz="4" w:space="0" w:color="000000" w:themeColor="text1"/>
              <w:left w:val="nil"/>
              <w:bottom w:val="nil"/>
              <w:right w:val="single" w:sz="4" w:space="0" w:color="000000" w:themeColor="text1"/>
            </w:tcBorders>
          </w:tcPr>
          <w:p w14:paraId="71D7499D" w14:textId="77777777" w:rsidR="00866D1D" w:rsidRPr="00CC7C0A" w:rsidRDefault="00866D1D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5910" w:type="dxa"/>
            <w:gridSpan w:val="3"/>
            <w:tcBorders>
              <w:top w:val="single" w:sz="4" w:space="0" w:color="000000" w:themeColor="text1"/>
              <w:left w:val="single" w:sz="4" w:space="0" w:color="000000" w:themeColor="text1"/>
              <w:bottom w:val="nil"/>
              <w:right w:val="nil"/>
            </w:tcBorders>
          </w:tcPr>
          <w:p w14:paraId="6B3003EB" w14:textId="77777777" w:rsidR="00866D1D" w:rsidRPr="00CC7C0A" w:rsidRDefault="00866D1D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ndometriosis vs. BMI</w:t>
            </w:r>
          </w:p>
        </w:tc>
      </w:tr>
      <w:tr w:rsidR="0066081C" w:rsidRPr="00CC7C0A" w14:paraId="2A580415" w14:textId="77777777" w:rsidTr="00797FF8">
        <w:trPr>
          <w:jc w:val="center"/>
        </w:trPr>
        <w:tc>
          <w:tcPr>
            <w:tcW w:w="2966" w:type="dxa"/>
            <w:tcBorders>
              <w:top w:val="nil"/>
              <w:left w:val="nil"/>
              <w:bottom w:val="nil"/>
              <w:right w:val="single" w:sz="4" w:space="0" w:color="000000" w:themeColor="text1"/>
            </w:tcBorders>
          </w:tcPr>
          <w:p w14:paraId="799247FA" w14:textId="77777777" w:rsidR="0066081C" w:rsidRPr="00CC7C0A" w:rsidRDefault="0066081C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lEndo vs. BMI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9394D"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25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SNPs)</w:t>
            </w:r>
          </w:p>
        </w:tc>
        <w:tc>
          <w:tcPr>
            <w:tcW w:w="2266" w:type="dxa"/>
            <w:tcBorders>
              <w:top w:val="nil"/>
            </w:tcBorders>
            <w:vAlign w:val="bottom"/>
          </w:tcPr>
          <w:p w14:paraId="7BE03A27" w14:textId="77777777" w:rsidR="0066081C" w:rsidRPr="00CC7C0A" w:rsidRDefault="003D24F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  <w:r w:rsidR="00113A05"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2268" w:type="dxa"/>
            <w:tcBorders>
              <w:top w:val="nil"/>
            </w:tcBorders>
            <w:vAlign w:val="bottom"/>
          </w:tcPr>
          <w:p w14:paraId="6423DF94" w14:textId="77777777" w:rsidR="0066081C" w:rsidRPr="00CC7C0A" w:rsidRDefault="003D24F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  <w:r w:rsidR="00113A05"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76" w:type="dxa"/>
            <w:tcBorders>
              <w:top w:val="nil"/>
              <w:right w:val="nil"/>
            </w:tcBorders>
            <w:vAlign w:val="bottom"/>
          </w:tcPr>
          <w:p w14:paraId="4F4522E1" w14:textId="77777777" w:rsidR="0066081C" w:rsidRPr="00CC7C0A" w:rsidRDefault="00352AAB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00</w:t>
            </w:r>
          </w:p>
        </w:tc>
      </w:tr>
      <w:tr w:rsidR="0066081C" w:rsidRPr="00CC7C0A" w14:paraId="4EF93EED" w14:textId="77777777" w:rsidTr="00797FF8">
        <w:trPr>
          <w:trHeight w:val="80"/>
          <w:jc w:val="center"/>
        </w:trPr>
        <w:tc>
          <w:tcPr>
            <w:tcW w:w="2966" w:type="dxa"/>
            <w:tcBorders>
              <w:top w:val="nil"/>
              <w:left w:val="nil"/>
              <w:bottom w:val="nil"/>
              <w:right w:val="single" w:sz="4" w:space="0" w:color="000000" w:themeColor="text1"/>
            </w:tcBorders>
          </w:tcPr>
          <w:p w14:paraId="0DA15427" w14:textId="77777777" w:rsidR="0066081C" w:rsidRPr="00CC7C0A" w:rsidRDefault="0066081C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StbEndo vs. BMI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9394D" w:rsidRPr="00CC7C0A">
              <w:rPr>
                <w:rFonts w:ascii="Times New Roman" w:hAnsi="Times New Roman" w:cs="Times New Roman"/>
                <w:sz w:val="22"/>
                <w:szCs w:val="22"/>
              </w:rPr>
              <w:t>41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6" w:type="dxa"/>
            <w:vAlign w:val="bottom"/>
          </w:tcPr>
          <w:p w14:paraId="01260A54" w14:textId="77777777" w:rsidR="0066081C" w:rsidRPr="00CC7C0A" w:rsidRDefault="003D734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</w:t>
            </w:r>
          </w:p>
        </w:tc>
        <w:tc>
          <w:tcPr>
            <w:tcW w:w="2268" w:type="dxa"/>
            <w:vAlign w:val="bottom"/>
          </w:tcPr>
          <w:p w14:paraId="2B66E7CC" w14:textId="77777777" w:rsidR="0066081C" w:rsidRPr="00CC7C0A" w:rsidRDefault="003D734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1376" w:type="dxa"/>
            <w:tcBorders>
              <w:right w:val="nil"/>
            </w:tcBorders>
            <w:vAlign w:val="bottom"/>
          </w:tcPr>
          <w:p w14:paraId="25D74831" w14:textId="77777777" w:rsidR="0066081C" w:rsidRPr="00CC7C0A" w:rsidRDefault="00352AAB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755</w:t>
            </w:r>
          </w:p>
        </w:tc>
      </w:tr>
      <w:tr w:rsidR="0066081C" w:rsidRPr="00CC7C0A" w14:paraId="1574ED75" w14:textId="77777777" w:rsidTr="00797FF8">
        <w:trPr>
          <w:jc w:val="center"/>
        </w:trPr>
        <w:tc>
          <w:tcPr>
            <w:tcW w:w="2966" w:type="dxa"/>
            <w:tcBorders>
              <w:top w:val="nil"/>
              <w:left w:val="nil"/>
              <w:bottom w:val="nil"/>
              <w:right w:val="single" w:sz="4" w:space="0" w:color="000000" w:themeColor="text1"/>
            </w:tcBorders>
          </w:tcPr>
          <w:p w14:paraId="4AEFF85B" w14:textId="77777777" w:rsidR="0066081C" w:rsidRPr="00CC7C0A" w:rsidRDefault="0066081C" w:rsidP="003B5ECB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BMI vs. AllEndo</w:t>
            </w:r>
            <w:r w:rsidR="003B5ECB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55437" w:rsidRPr="00CC7C0A">
              <w:rPr>
                <w:rFonts w:ascii="Times New Roman" w:hAnsi="Times New Roman" w:cs="Times New Roman"/>
                <w:sz w:val="22"/>
                <w:szCs w:val="22"/>
              </w:rPr>
              <w:t>40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6" w:type="dxa"/>
            <w:vAlign w:val="bottom"/>
          </w:tcPr>
          <w:p w14:paraId="73178C94" w14:textId="77777777" w:rsidR="0066081C" w:rsidRPr="00CC7C0A" w:rsidRDefault="00F642B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2268" w:type="dxa"/>
            <w:vAlign w:val="bottom"/>
          </w:tcPr>
          <w:p w14:paraId="6978FB94" w14:textId="77777777" w:rsidR="0066081C" w:rsidRPr="00CC7C0A" w:rsidRDefault="00F642B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3</w:t>
            </w:r>
          </w:p>
        </w:tc>
        <w:tc>
          <w:tcPr>
            <w:tcW w:w="1376" w:type="dxa"/>
            <w:tcBorders>
              <w:right w:val="nil"/>
            </w:tcBorders>
            <w:vAlign w:val="bottom"/>
          </w:tcPr>
          <w:p w14:paraId="615859AB" w14:textId="77777777" w:rsidR="0066081C" w:rsidRPr="00CC7C0A" w:rsidRDefault="006217C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30</w:t>
            </w:r>
          </w:p>
        </w:tc>
      </w:tr>
      <w:tr w:rsidR="0066081C" w:rsidRPr="00CC7C0A" w14:paraId="3E47758A" w14:textId="77777777" w:rsidTr="00797FF8">
        <w:trPr>
          <w:jc w:val="center"/>
        </w:trPr>
        <w:tc>
          <w:tcPr>
            <w:tcW w:w="2966" w:type="dxa"/>
            <w:tcBorders>
              <w:top w:val="nil"/>
              <w:left w:val="nil"/>
              <w:bottom w:val="single" w:sz="4" w:space="0" w:color="000000" w:themeColor="text1"/>
              <w:right w:val="single" w:sz="4" w:space="0" w:color="000000" w:themeColor="text1"/>
            </w:tcBorders>
          </w:tcPr>
          <w:p w14:paraId="41C67067" w14:textId="77777777" w:rsidR="0066081C" w:rsidRPr="00CC7C0A" w:rsidRDefault="0066081C" w:rsidP="003B5ECB">
            <w:pPr>
              <w:pBdr>
                <w:right w:val="single" w:sz="4" w:space="4" w:color="000000" w:themeColor="text1"/>
              </w:pBd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BMI vs. StbEndo 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="00355437" w:rsidRPr="00CC7C0A">
              <w:rPr>
                <w:rFonts w:ascii="Times New Roman" w:hAnsi="Times New Roman" w:cs="Times New Roman"/>
                <w:sz w:val="22"/>
                <w:szCs w:val="22"/>
              </w:rPr>
              <w:t>40</w:t>
            </w: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 SNPs)</w:t>
            </w:r>
          </w:p>
        </w:tc>
        <w:tc>
          <w:tcPr>
            <w:tcW w:w="2266" w:type="dxa"/>
            <w:tcBorders>
              <w:bottom w:val="single" w:sz="4" w:space="0" w:color="000000" w:themeColor="text1"/>
            </w:tcBorders>
            <w:vAlign w:val="bottom"/>
          </w:tcPr>
          <w:p w14:paraId="74D30385" w14:textId="77777777" w:rsidR="0066081C" w:rsidRPr="00CC7C0A" w:rsidRDefault="0032296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2268" w:type="dxa"/>
            <w:tcBorders>
              <w:bottom w:val="single" w:sz="4" w:space="0" w:color="000000" w:themeColor="text1"/>
            </w:tcBorders>
            <w:vAlign w:val="bottom"/>
          </w:tcPr>
          <w:p w14:paraId="5E3AF8EE" w14:textId="77777777" w:rsidR="0066081C" w:rsidRPr="00CC7C0A" w:rsidRDefault="0032296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</w:t>
            </w:r>
          </w:p>
        </w:tc>
        <w:tc>
          <w:tcPr>
            <w:tcW w:w="1376" w:type="dxa"/>
            <w:tcBorders>
              <w:bottom w:val="single" w:sz="4" w:space="0" w:color="000000" w:themeColor="text1"/>
              <w:right w:val="nil"/>
            </w:tcBorders>
            <w:vAlign w:val="bottom"/>
          </w:tcPr>
          <w:p w14:paraId="176CA6CB" w14:textId="77777777" w:rsidR="0066081C" w:rsidRPr="00CC7C0A" w:rsidRDefault="006217C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636</w:t>
            </w:r>
          </w:p>
        </w:tc>
      </w:tr>
    </w:tbl>
    <w:p w14:paraId="56750706" w14:textId="77777777" w:rsidR="00F34FA7" w:rsidRPr="00CC7C0A" w:rsidRDefault="00F34FA7" w:rsidP="00866D1D">
      <w:pPr>
        <w:rPr>
          <w:rFonts w:ascii="Times New Roman" w:hAnsi="Times New Roman" w:cs="Times New Roman"/>
          <w:sz w:val="22"/>
          <w:szCs w:val="22"/>
        </w:rPr>
      </w:pPr>
    </w:p>
    <w:p w14:paraId="629B4D7D" w14:textId="77777777" w:rsidR="0015164C" w:rsidRPr="00CC7C0A" w:rsidRDefault="00866D1D" w:rsidP="00866D1D">
      <w:pPr>
        <w:rPr>
          <w:rFonts w:ascii="Times New Roman" w:hAnsi="Times New Roman" w:cs="Times New Roman"/>
          <w:sz w:val="22"/>
          <w:szCs w:val="22"/>
        </w:rPr>
        <w:sectPr w:rsidR="0015164C" w:rsidRPr="00CC7C0A" w:rsidSect="00B51B89">
          <w:pgSz w:w="11901" w:h="16840"/>
          <w:pgMar w:top="1152" w:right="1138" w:bottom="1152" w:left="1138" w:header="706" w:footer="706" w:gutter="0"/>
          <w:cols w:space="708"/>
        </w:sectPr>
      </w:pPr>
      <w:r w:rsidRPr="00CC7C0A">
        <w:rPr>
          <w:rFonts w:ascii="Times New Roman" w:hAnsi="Times New Roman" w:cs="Times New Roman"/>
          <w:sz w:val="22"/>
          <w:szCs w:val="22"/>
        </w:rPr>
        <w:t xml:space="preserve">AllEndo = GWAS results including all endometriosis cases, StbEndo = GWAS results including only stage B endometriosis cases, WHR = </w:t>
      </w:r>
      <w:r w:rsidR="005F045F" w:rsidRPr="00CC7C0A">
        <w:rPr>
          <w:rFonts w:ascii="Times New Roman" w:hAnsi="Times New Roman" w:cs="Times New Roman"/>
          <w:sz w:val="22"/>
          <w:szCs w:val="22"/>
        </w:rPr>
        <w:t xml:space="preserve">Female-limited </w:t>
      </w:r>
      <w:r w:rsidRPr="00CC7C0A">
        <w:rPr>
          <w:rFonts w:ascii="Times New Roman" w:hAnsi="Times New Roman" w:cs="Times New Roman"/>
          <w:sz w:val="22"/>
          <w:szCs w:val="22"/>
        </w:rPr>
        <w:t xml:space="preserve">WHRadjBMI GWAS results, BMI = </w:t>
      </w:r>
      <w:r w:rsidR="005F045F" w:rsidRPr="00CC7C0A">
        <w:rPr>
          <w:rFonts w:ascii="Times New Roman" w:hAnsi="Times New Roman" w:cs="Times New Roman"/>
          <w:sz w:val="22"/>
          <w:szCs w:val="22"/>
        </w:rPr>
        <w:t xml:space="preserve">Female-limited </w:t>
      </w:r>
      <w:r w:rsidR="00F662F6" w:rsidRPr="00CC7C0A">
        <w:rPr>
          <w:rFonts w:ascii="Times New Roman" w:hAnsi="Times New Roman" w:cs="Times New Roman"/>
          <w:sz w:val="22"/>
          <w:szCs w:val="22"/>
        </w:rPr>
        <w:t>BMI GWAS results. *T</w:t>
      </w:r>
      <w:r w:rsidRPr="00CC7C0A">
        <w:rPr>
          <w:rFonts w:ascii="Times New Roman" w:hAnsi="Times New Roman" w:cs="Times New Roman"/>
          <w:sz w:val="22"/>
          <w:szCs w:val="22"/>
        </w:rPr>
        <w:t>wo</w:t>
      </w:r>
      <w:r w:rsidR="001A1793" w:rsidRPr="00CC7C0A">
        <w:rPr>
          <w:rFonts w:ascii="Times New Roman" w:hAnsi="Times New Roman" w:cs="Times New Roman"/>
          <w:sz w:val="22"/>
          <w:szCs w:val="22"/>
        </w:rPr>
        <w:t>-sided binomial test with P</w:t>
      </w:r>
      <w:r w:rsidR="00700530" w:rsidRPr="00CC7C0A">
        <w:rPr>
          <w:rFonts w:ascii="Times New Roman" w:hAnsi="Times New Roman" w:cs="Times New Roman"/>
          <w:sz w:val="22"/>
          <w:szCs w:val="22"/>
        </w:rPr>
        <w:t>=0.5.</w:t>
      </w:r>
    </w:p>
    <w:p w14:paraId="7AF8AC38" w14:textId="77777777" w:rsidR="003A1EBE" w:rsidRPr="00CC7C0A" w:rsidRDefault="00A5296E" w:rsidP="00A5296E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1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Pr="00CC7C0A">
        <w:rPr>
          <w:rFonts w:ascii="Times New Roman" w:hAnsi="Times New Roman" w:cs="Times New Roman"/>
          <w:sz w:val="22"/>
          <w:szCs w:val="22"/>
        </w:rPr>
        <w:t>Annotation of</w:t>
      </w:r>
      <w:r w:rsidR="006F5C75" w:rsidRPr="00CC7C0A">
        <w:rPr>
          <w:rFonts w:ascii="Times New Roman" w:hAnsi="Times New Roman" w:cs="Times New Roman"/>
          <w:sz w:val="22"/>
          <w:szCs w:val="22"/>
        </w:rPr>
        <w:t xml:space="preserve"> gene</w:t>
      </w:r>
      <w:r w:rsidR="0077042F" w:rsidRPr="00CC7C0A">
        <w:rPr>
          <w:rFonts w:ascii="Times New Roman" w:hAnsi="Times New Roman" w:cs="Times New Roman"/>
          <w:sz w:val="22"/>
          <w:szCs w:val="22"/>
        </w:rPr>
        <w:t xml:space="preserve">tic enrichment analysis results between </w:t>
      </w:r>
      <w:r w:rsidRPr="00CC7C0A">
        <w:rPr>
          <w:rFonts w:ascii="Times New Roman" w:hAnsi="Times New Roman" w:cs="Times New Roman"/>
          <w:sz w:val="22"/>
          <w:szCs w:val="22"/>
        </w:rPr>
        <w:t xml:space="preserve">all </w:t>
      </w:r>
      <w:r w:rsidR="006F5C75" w:rsidRPr="00CC7C0A">
        <w:rPr>
          <w:rFonts w:ascii="Times New Roman" w:hAnsi="Times New Roman" w:cs="Times New Roman"/>
          <w:sz w:val="22"/>
          <w:szCs w:val="22"/>
        </w:rPr>
        <w:t>endometriosis</w:t>
      </w:r>
      <w:r w:rsidRPr="00CC7C0A">
        <w:rPr>
          <w:rFonts w:ascii="Times New Roman" w:hAnsi="Times New Roman" w:cs="Times New Roman"/>
          <w:sz w:val="22"/>
          <w:szCs w:val="22"/>
        </w:rPr>
        <w:t xml:space="preserve"> and </w:t>
      </w:r>
      <w:r w:rsidR="006F5C75" w:rsidRPr="00CC7C0A">
        <w:rPr>
          <w:rFonts w:ascii="Times New Roman" w:hAnsi="Times New Roman" w:cs="Times New Roman"/>
          <w:sz w:val="22"/>
          <w:szCs w:val="22"/>
        </w:rPr>
        <w:t>WHRadjBMI</w:t>
      </w:r>
      <w:r w:rsidR="00804E6F" w:rsidRPr="00CC7C0A">
        <w:rPr>
          <w:rFonts w:ascii="Times New Roman" w:hAnsi="Times New Roman" w:cs="Times New Roman"/>
          <w:sz w:val="22"/>
          <w:szCs w:val="22"/>
        </w:rPr>
        <w:t xml:space="preserve"> (n=52).</w:t>
      </w:r>
    </w:p>
    <w:p w14:paraId="30F3CB31" w14:textId="77777777" w:rsidR="00797FF8" w:rsidRPr="00CC7C0A" w:rsidRDefault="00797FF8" w:rsidP="00A5296E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tblInd w:w="-34" w:type="dxa"/>
        <w:tblLayout w:type="fixed"/>
        <w:tblLook w:val="00A0" w:firstRow="1" w:lastRow="0" w:firstColumn="1" w:lastColumn="0" w:noHBand="0" w:noVBand="0"/>
      </w:tblPr>
      <w:tblGrid>
        <w:gridCol w:w="1276"/>
        <w:gridCol w:w="710"/>
        <w:gridCol w:w="1313"/>
        <w:gridCol w:w="7"/>
        <w:gridCol w:w="1044"/>
        <w:gridCol w:w="1321"/>
        <w:gridCol w:w="1842"/>
        <w:gridCol w:w="1276"/>
        <w:gridCol w:w="992"/>
        <w:gridCol w:w="993"/>
        <w:gridCol w:w="1701"/>
        <w:gridCol w:w="1134"/>
      </w:tblGrid>
      <w:tr w:rsidR="00804E6F" w:rsidRPr="00CC7C0A" w14:paraId="62914123" w14:textId="77777777" w:rsidTr="00797FF8">
        <w:tc>
          <w:tcPr>
            <w:tcW w:w="1276" w:type="dxa"/>
            <w:tcBorders>
              <w:left w:val="nil"/>
              <w:bottom w:val="nil"/>
            </w:tcBorders>
            <w:vAlign w:val="bottom"/>
          </w:tcPr>
          <w:p w14:paraId="13C6F18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NP</w:t>
            </w:r>
          </w:p>
        </w:tc>
        <w:tc>
          <w:tcPr>
            <w:tcW w:w="710" w:type="dxa"/>
            <w:tcBorders>
              <w:bottom w:val="nil"/>
              <w:right w:val="nil"/>
            </w:tcBorders>
            <w:vAlign w:val="bottom"/>
          </w:tcPr>
          <w:p w14:paraId="522D13B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hr</w:t>
            </w:r>
          </w:p>
        </w:tc>
        <w:tc>
          <w:tcPr>
            <w:tcW w:w="1320" w:type="dxa"/>
            <w:gridSpan w:val="2"/>
            <w:tcBorders>
              <w:left w:val="nil"/>
              <w:bottom w:val="nil"/>
              <w:right w:val="nil"/>
            </w:tcBorders>
            <w:vAlign w:val="bottom"/>
          </w:tcPr>
          <w:p w14:paraId="265988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Location</w:t>
            </w:r>
          </w:p>
        </w:tc>
        <w:tc>
          <w:tcPr>
            <w:tcW w:w="1044" w:type="dxa"/>
            <w:tcBorders>
              <w:left w:val="nil"/>
              <w:bottom w:val="nil"/>
            </w:tcBorders>
            <w:vAlign w:val="bottom"/>
          </w:tcPr>
          <w:p w14:paraId="53CFD13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lele</w:t>
            </w:r>
          </w:p>
        </w:tc>
        <w:tc>
          <w:tcPr>
            <w:tcW w:w="3163" w:type="dxa"/>
            <w:gridSpan w:val="2"/>
            <w:tcBorders>
              <w:bottom w:val="nil"/>
            </w:tcBorders>
            <w:vAlign w:val="bottom"/>
          </w:tcPr>
          <w:p w14:paraId="669AD90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ndometriosis</w:t>
            </w:r>
          </w:p>
        </w:tc>
        <w:tc>
          <w:tcPr>
            <w:tcW w:w="3261" w:type="dxa"/>
            <w:gridSpan w:val="3"/>
            <w:tcBorders>
              <w:bottom w:val="nil"/>
            </w:tcBorders>
            <w:vAlign w:val="bottom"/>
          </w:tcPr>
          <w:p w14:paraId="5D844F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Overall WHRadjBMI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vAlign w:val="bottom"/>
          </w:tcPr>
          <w:p w14:paraId="37F2CA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Nearest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7840A1E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istance</w:t>
            </w:r>
          </w:p>
        </w:tc>
      </w:tr>
      <w:tr w:rsidR="00804E6F" w:rsidRPr="00CC7C0A" w14:paraId="6DE02109" w14:textId="77777777" w:rsidTr="00797FF8">
        <w:tc>
          <w:tcPr>
            <w:tcW w:w="1276" w:type="dxa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797CCA8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710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4372B60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14:paraId="22BEC0E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(B36)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0AFB2FE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RAF)</w:t>
            </w:r>
          </w:p>
        </w:tc>
        <w:tc>
          <w:tcPr>
            <w:tcW w:w="1321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61690CB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.Value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161A1FA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OR (95% CIs)</w:t>
            </w:r>
          </w:p>
        </w:tc>
        <w:tc>
          <w:tcPr>
            <w:tcW w:w="1276" w:type="dxa"/>
            <w:tcBorders>
              <w:top w:val="nil"/>
              <w:bottom w:val="single" w:sz="4" w:space="0" w:color="000000" w:themeColor="text1"/>
            </w:tcBorders>
            <w:vAlign w:val="bottom"/>
          </w:tcPr>
          <w:p w14:paraId="033DFD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.Value</w:t>
            </w:r>
          </w:p>
        </w:tc>
        <w:tc>
          <w:tcPr>
            <w:tcW w:w="992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7C238C5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ffect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7ACB9A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td Err</w:t>
            </w:r>
          </w:p>
        </w:tc>
        <w:tc>
          <w:tcPr>
            <w:tcW w:w="1701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6FF060F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e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14:paraId="73C529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</w:tr>
      <w:tr w:rsidR="00804E6F" w:rsidRPr="00CC7C0A" w14:paraId="36B5C753" w14:textId="77777777" w:rsidTr="00797FF8">
        <w:tc>
          <w:tcPr>
            <w:tcW w:w="1276" w:type="dxa"/>
            <w:tcBorders>
              <w:left w:val="nil"/>
              <w:bottom w:val="nil"/>
            </w:tcBorders>
            <w:vAlign w:val="bottom"/>
          </w:tcPr>
          <w:p w14:paraId="4A60589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560584</w:t>
            </w:r>
          </w:p>
        </w:tc>
        <w:tc>
          <w:tcPr>
            <w:tcW w:w="710" w:type="dxa"/>
            <w:tcBorders>
              <w:bottom w:val="nil"/>
              <w:right w:val="nil"/>
            </w:tcBorders>
            <w:vAlign w:val="bottom"/>
          </w:tcPr>
          <w:p w14:paraId="6D32AE1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tcBorders>
              <w:left w:val="nil"/>
              <w:bottom w:val="nil"/>
              <w:right w:val="nil"/>
            </w:tcBorders>
            <w:vAlign w:val="bottom"/>
          </w:tcPr>
          <w:p w14:paraId="4C4D3BB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8357136</w:t>
            </w:r>
          </w:p>
        </w:tc>
        <w:tc>
          <w:tcPr>
            <w:tcW w:w="1051" w:type="dxa"/>
            <w:gridSpan w:val="2"/>
            <w:tcBorders>
              <w:left w:val="nil"/>
              <w:bottom w:val="nil"/>
            </w:tcBorders>
            <w:vAlign w:val="bottom"/>
          </w:tcPr>
          <w:p w14:paraId="49F7A3A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T(0.41) </w:t>
            </w:r>
          </w:p>
        </w:tc>
        <w:tc>
          <w:tcPr>
            <w:tcW w:w="1321" w:type="dxa"/>
            <w:tcBorders>
              <w:bottom w:val="nil"/>
              <w:right w:val="nil"/>
            </w:tcBorders>
            <w:vAlign w:val="bottom"/>
          </w:tcPr>
          <w:p w14:paraId="3C4F34C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left w:val="nil"/>
              <w:bottom w:val="nil"/>
            </w:tcBorders>
            <w:vAlign w:val="bottom"/>
          </w:tcPr>
          <w:p w14:paraId="45A7DB8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4 (1.07-1.22)</w:t>
            </w:r>
          </w:p>
        </w:tc>
        <w:tc>
          <w:tcPr>
            <w:tcW w:w="1276" w:type="dxa"/>
            <w:tcBorders>
              <w:bottom w:val="nil"/>
            </w:tcBorders>
            <w:vAlign w:val="bottom"/>
          </w:tcPr>
          <w:p w14:paraId="539EB1B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2" w:type="dxa"/>
            <w:tcBorders>
              <w:bottom w:val="nil"/>
              <w:right w:val="nil"/>
            </w:tcBorders>
            <w:vAlign w:val="bottom"/>
          </w:tcPr>
          <w:p w14:paraId="0A13F51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1</w:t>
            </w:r>
          </w:p>
        </w:tc>
        <w:tc>
          <w:tcPr>
            <w:tcW w:w="993" w:type="dxa"/>
            <w:tcBorders>
              <w:left w:val="nil"/>
              <w:bottom w:val="nil"/>
            </w:tcBorders>
            <w:vAlign w:val="bottom"/>
          </w:tcPr>
          <w:p w14:paraId="3AAD9399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701" w:type="dxa"/>
            <w:tcBorders>
              <w:bottom w:val="nil"/>
              <w:right w:val="nil"/>
            </w:tcBorders>
            <w:vAlign w:val="bottom"/>
          </w:tcPr>
          <w:p w14:paraId="3004292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IFAP3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2AAC7FF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6632</w:t>
            </w:r>
          </w:p>
        </w:tc>
      </w:tr>
      <w:tr w:rsidR="00804E6F" w:rsidRPr="00CC7C0A" w14:paraId="377EA192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6AC958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700667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5F0C50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0C3F39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5868164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4865A5D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A(0.74) 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7E98718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1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394890B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2 (1.13-1.32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2FE40DA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3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AEC855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EC4A4B0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3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18EEC95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NFE2L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BAF849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90221</w:t>
            </w:r>
          </w:p>
        </w:tc>
      </w:tr>
      <w:tr w:rsidR="00804E6F" w:rsidRPr="00CC7C0A" w14:paraId="6A92BB8A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0093C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921188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4D63BC6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3F2EC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387115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40F1879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A(0.64) 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0CEA9D4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9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FA0208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5-1.2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D0BD6C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11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A3C131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DB56864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1372BB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PAR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7D578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470BAA61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A31888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50248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794EA1D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A495C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15995338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3D1365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A(0.27) 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2C3C5B3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6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2283878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 (1.09-1.26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2AF2EAE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12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442AAE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469FE9F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2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6159EBA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N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B27A5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70E67A42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59418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630787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3D6DF85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DBDE7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184733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13F361E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52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7B00153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1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4D39C1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2 (1.05-1.19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3BC90C8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19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AF3683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6F214DE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5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017716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ZNF65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662D5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9518</w:t>
            </w:r>
          </w:p>
        </w:tc>
      </w:tr>
      <w:tr w:rsidR="00804E6F" w:rsidRPr="00CC7C0A" w14:paraId="78C790EC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4ED286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430788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29336C4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CCD0F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7721916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3079FF1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31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33B908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3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2F25A62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5 (1.07-1.2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264D93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27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1EE47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2D39297A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04F9077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TA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A0180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30878</w:t>
            </w:r>
          </w:p>
        </w:tc>
      </w:tr>
      <w:tr w:rsidR="00804E6F" w:rsidRPr="00CC7C0A" w14:paraId="5489BCB4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B0FA4A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06721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422C31F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85E3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4687691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0F7EB20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41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0A80DE1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1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CD4AB2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 (1.08-1.2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5B7347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2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70637FC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42A065B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B429DB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LHL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A921F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2</w:t>
            </w:r>
          </w:p>
        </w:tc>
      </w:tr>
      <w:tr w:rsidR="00804E6F" w:rsidRPr="00CC7C0A" w14:paraId="38FAC964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3191E6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868894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35B04D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9B146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7606728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236A7D8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80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475E49C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3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74252A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 (1.07-1.26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1669C35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9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7276841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47B650C1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3844D34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MTNR1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6947F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5075</w:t>
            </w:r>
          </w:p>
        </w:tc>
      </w:tr>
      <w:tr w:rsidR="00804E6F" w:rsidRPr="00CC7C0A" w14:paraId="03E8B3D3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80CC21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820282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C7DDD9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ABCF4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340802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13B27A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16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356D74E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3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432BB5F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6 (1.15-1.37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EEF8C1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46DED2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6D3BB214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5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62BAD9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WNT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AF4B4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6687CDB9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1475A0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101628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7955971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92DB7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4856671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13FA83C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05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0C9D51F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3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A5D41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3 (1.16-1.77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369FDE8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E289E8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6757B2A8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A6DC7A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ND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91055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24E78C89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2EC259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510254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386B2DE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CDEB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54498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30BDC3F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08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7B14519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9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558C1EA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 (1.09-1.4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B8090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E3C57C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BFF6573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5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FE3BA8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CRB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78A1E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8107</w:t>
            </w:r>
          </w:p>
        </w:tc>
      </w:tr>
      <w:tr w:rsidR="00804E6F" w:rsidRPr="00CC7C0A" w14:paraId="3AF940C3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2071C0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914078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45CB954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2AC95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5067194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3A7AF4C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65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A0E79C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8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3861785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6-1.2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0E52874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2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F1CC1A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D3DFE1B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E4A34D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CF7L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DAE11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1133</w:t>
            </w:r>
          </w:p>
        </w:tc>
      </w:tr>
      <w:tr w:rsidR="00804E6F" w:rsidRPr="00CC7C0A" w14:paraId="14299249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7364E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681079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4979359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0A6B2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52127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0CBE7E7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26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0306119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8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ADCB0F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 (1.07-1.25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1F7D73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1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AB99EA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2E095EAA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4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3881775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ATA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CC782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0598</w:t>
            </w:r>
          </w:p>
        </w:tc>
      </w:tr>
      <w:tr w:rsidR="00804E6F" w:rsidRPr="00CC7C0A" w14:paraId="4A6BB9C9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9DDBD8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687139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ABBE68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880C7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8439886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0F52B38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90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72BF1A4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6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285F67B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2 (1.09-1.36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F1A963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6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6A00D7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D4F93D6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7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30E758C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IFAP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46851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9382</w:t>
            </w:r>
          </w:p>
        </w:tc>
      </w:tr>
      <w:tr w:rsidR="00804E6F" w:rsidRPr="00CC7C0A" w14:paraId="014E5ECC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1C3415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527917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AAE80F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9686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9405844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70A6759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52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3CFAFF3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3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41EED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2 (1.05-1.19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31874A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E4BDE5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2F9DEF6C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58F6DC1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ZGP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65969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CE56BAE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6975FF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961094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8499F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6DB2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1333036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A54C25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12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0AF616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2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7337E32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5 (1.12-1.3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42119D3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38C834C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739E4156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193D682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UTL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D2111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70A355B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860B6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35942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1133C66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4FC03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150803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308E443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28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CDCC9D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3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D37928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4 (1.07-1.2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7FDD8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6058561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7EB2830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2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53719AF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INS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53EF2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491DD79F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DADD8D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454262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165C3A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105D1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6416077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36D06A1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29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7482BE4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0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56CBC14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5-1.22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1C1AB7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DDBA7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4EAF3D12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85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33C6C98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APK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2E59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432D1828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8E5D53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480211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443077E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743D6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479589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106518A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27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170606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7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F2FABD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4 (1.05-1.2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02E0D93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6FAA32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850AB50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9C8FEB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C6orf11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E145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240</w:t>
            </w:r>
          </w:p>
        </w:tc>
      </w:tr>
      <w:tr w:rsidR="00804E6F" w:rsidRPr="00CC7C0A" w14:paraId="39E45BB9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404874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856226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2CC78DD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98FDB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1017697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4E495CE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55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6F7E99A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7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66DAA12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2 (1.05-1.2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C64E8D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7646AA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1005C5F0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88738A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BARHL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95BF9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2314</w:t>
            </w:r>
          </w:p>
        </w:tc>
      </w:tr>
      <w:tr w:rsidR="00804E6F" w:rsidRPr="00CC7C0A" w14:paraId="39B39DB2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89FADD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820906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70DBC3B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F095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2059076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5D95F5D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77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D04432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6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791A6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4 (1.06-1.2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9A2141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9E8E8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71B421E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5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BC45B5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ITPNM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F17F7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86FE13E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AB5889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695001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146A5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45683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4004023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77BBFE7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15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021DF81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7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52C2801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8-1.29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0AB9AD8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10421DF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3840FA7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3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0C5956B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CTD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610E5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864B37B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720E5D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095984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241EF6B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EAF95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1257447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1B6C169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90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CAB30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2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6E7A927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 (1.09-1.3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F52A39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05AE47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49FCB3BA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4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7E87CD5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DDEF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DE97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690D9A72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A46189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017767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0E2A982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1BB93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0534225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299DD49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91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26F17BA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9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92069A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 (1.09-1.3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0B817B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7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15CEC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64F3DDE3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7A9440A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CCDC2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804C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9816</w:t>
            </w:r>
          </w:p>
        </w:tc>
      </w:tr>
      <w:tr w:rsidR="00804E6F" w:rsidRPr="00CC7C0A" w14:paraId="2A046AA0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9EAFDC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107654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7177B0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D6FE4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1063535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4E4C71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47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37B7E35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9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2499CD8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 (1.09-1.25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3B6ED2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58C12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09AC4748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31373A8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CDC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ECDD8D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4836C68C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67B50A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448792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43D19F9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E4089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631633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5629A30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75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660232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6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13160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4 (1.06-1.2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E48D26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ABC7E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1C3F8C96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3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D010CB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AX7476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529BF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566</w:t>
            </w:r>
          </w:p>
        </w:tc>
      </w:tr>
      <w:tr w:rsidR="00804E6F" w:rsidRPr="00CC7C0A" w14:paraId="3EC317BD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86BC4F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898605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96F5AD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FBFB2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509146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20DE47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70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0A5D84E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3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40C07FE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5-1.22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33F8005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4C32A6C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4E352CEF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6909A45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RIB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F27D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65513</w:t>
            </w:r>
          </w:p>
        </w:tc>
      </w:tr>
      <w:tr w:rsidR="00804E6F" w:rsidRPr="00CC7C0A" w14:paraId="51885318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D7296A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862535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1009B10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D9FE4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6634345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BFD2A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83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6A435EB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7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359631A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 (1.07-1.2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DFCC2D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44CAA74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2D7F9F4A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4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140EAD9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CDC1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25DC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468</w:t>
            </w:r>
          </w:p>
        </w:tc>
      </w:tr>
      <w:tr w:rsidR="00804E6F" w:rsidRPr="00CC7C0A" w14:paraId="163B4D6C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5E8959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310837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76BF7B7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F0C50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9364955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71C3389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16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695EE8A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0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791002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9 (1.08-1.3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63A969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3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40B034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42E02EF3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D76030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TRIAP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5F332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92</w:t>
            </w:r>
          </w:p>
        </w:tc>
      </w:tr>
      <w:tr w:rsidR="00804E6F" w:rsidRPr="00CC7C0A" w14:paraId="3A865690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C15D65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45738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CCBB01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2FA4C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119692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07D1E76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67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AA609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0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6EC23D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6-1.22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2CBF50D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428D18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9E0A3A8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79F3445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UBE2G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909A9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3E75A1CC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EB39A6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227503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B36E4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E87A6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496561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8ACD04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79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48C0291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5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EF5084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8-1.27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94BA3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7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15CA3ED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0AD932DF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7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9813F0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ALNT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5C856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85EF12E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1CCD49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60792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A03A72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2F586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04457495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185F693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49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F536DB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1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5EA4FB6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6-1.2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A4E0DF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7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1F7A8B4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B3D243D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33A41A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TLA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86EDD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566</w:t>
            </w:r>
          </w:p>
        </w:tc>
      </w:tr>
      <w:tr w:rsidR="00804E6F" w:rsidRPr="00CC7C0A" w14:paraId="7BA3D568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D571B4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549200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1BF05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83695F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9455764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51251AC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08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780EE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4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483E22C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 (1.10-1.39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12C9958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7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A7AE07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7032A4D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1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0F7A8E5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RMD4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B436B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2C0AA362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73EE93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rs4017074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23850B1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0748B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4743117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2C7DB31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65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6D4CDAB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0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38706CE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5-1.2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4C0E0D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7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2258A4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0535A4ED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7604CC3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DV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1C76E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147</w:t>
            </w:r>
          </w:p>
        </w:tc>
      </w:tr>
      <w:tr w:rsidR="00804E6F" w:rsidRPr="00CC7C0A" w14:paraId="7AC55049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F2ABF2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95293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15F4A2E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1B0A7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776119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596CF25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14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439A94A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0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C46A8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0 (1.09-1.32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DAFE0A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8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3F4A59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226AE0EE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7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7943CF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SAM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86931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4130</w:t>
            </w:r>
          </w:p>
        </w:tc>
      </w:tr>
      <w:tr w:rsidR="00804E6F" w:rsidRPr="00CC7C0A" w14:paraId="542B3FF5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EA6018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433219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4196299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C6FF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5760647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454DED1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51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98DA01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0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29435B3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6-1.2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180E093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8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6D8384F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69904A8C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5F88C8D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LRT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8D636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96623</w:t>
            </w:r>
          </w:p>
        </w:tc>
      </w:tr>
      <w:tr w:rsidR="00804E6F" w:rsidRPr="00CC7C0A" w14:paraId="607A32B6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A41762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860299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C5F13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6DCC1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647181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7D3AF5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11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9D9DE7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8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638EE3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0 (1.08-1.3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2117DCD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B811A8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12E35369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3603969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DH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2B6236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44647</w:t>
            </w:r>
          </w:p>
        </w:tc>
      </w:tr>
      <w:tr w:rsidR="00804E6F" w:rsidRPr="00CC7C0A" w14:paraId="4993E8E5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AF864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431067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363C3F8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5D2A3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227734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5128EDC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82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2A36997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7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0BA9A66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8-1.3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0662485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1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37CFF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6D517554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7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690F0F0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LCB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C04E9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6BD2CB5E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A5A849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854130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0D9C84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8D08D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311282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59A06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60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60FD7AD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2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775DC1C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2 (1.05-1.2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2E0A4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3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F1194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40800848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0ACA8E8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D9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CB42E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1931</w:t>
            </w:r>
          </w:p>
        </w:tc>
      </w:tr>
      <w:tr w:rsidR="00804E6F" w:rsidRPr="00CC7C0A" w14:paraId="61619BDE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0D0D67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8642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36C0CD9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9B76A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926736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70233D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52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2EEF2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9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73CB2BA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4 (1.06-1.2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456C62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1FFD161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4B457295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4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2498C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YH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91AB3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4070567E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8A5736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01160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7E493BD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8A7A7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30159104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0D88A70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80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4E7BBCA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9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7C017D6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1 (1.09-1.35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035BD3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8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8A9330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E16C4DE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1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A8B5D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DISC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8084B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8AA068E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0B2FCD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291756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5D9A682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9A3B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8656102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42E73C6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75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3C046F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2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13F945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5 (1.06-1.2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4F2A3F3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9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2C825F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7365D177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2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421C6C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TMR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D3A69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139B2623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DCA556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248556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263BCFE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A479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9468286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43DE00F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08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36D74F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8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7D06716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5 (1.11-1.4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B3A663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A715E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9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A3A5FBF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9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6C7804B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RP4-686N16.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58E0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37170</w:t>
            </w:r>
          </w:p>
        </w:tc>
      </w:tr>
      <w:tr w:rsidR="00804E6F" w:rsidRPr="00CC7C0A" w14:paraId="2C0561C8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212BF8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358819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44A0AA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86E75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5120271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5D6572B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09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7EF5B6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3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549184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2 (1.09-1.37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D89DB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5CBBFC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2C3E723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7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2086F43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NR_00003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52EA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4876</w:t>
            </w:r>
          </w:p>
        </w:tc>
      </w:tr>
      <w:tr w:rsidR="00804E6F" w:rsidRPr="00CC7C0A" w14:paraId="028F10A6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58503C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070352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3AEFE0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96F3A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9945008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7D0DE1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33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188ED0D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1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39EDCC4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2 (1.05-1.2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72C1836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0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4DBADB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7AA3F31C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2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7EB26AC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PTBN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B6A2C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766FC5ED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57E62C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734431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1CA1630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6043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2951388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603D42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08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3BEF49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7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65EDBD5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5 (1.10-1.41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C869ED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3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388298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19ACB7FE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4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121B505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STA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E69F0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5618F24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909150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685929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2C777D3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0C57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424157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178AF73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77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4939A05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6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42C9E4E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4 (1.06-1.24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65F58F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3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22E40C6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21BC0EF4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7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6966A1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DEM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370470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7514</w:t>
            </w:r>
          </w:p>
        </w:tc>
      </w:tr>
      <w:tr w:rsidR="00804E6F" w:rsidRPr="00CC7C0A" w14:paraId="11241527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ABD296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918300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65E924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3515D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648027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5B94161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36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B1FB4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3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6A5BF43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5-1.20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64B5469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4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1961C97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577A1C44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029B2E3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MGC33407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4932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0726</w:t>
            </w:r>
          </w:p>
        </w:tc>
      </w:tr>
      <w:tr w:rsidR="00804E6F" w:rsidRPr="00CC7C0A" w14:paraId="347E65AB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04C34D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54245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7692D98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AF818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798212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3A08291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79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661C97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4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71EAA6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5 (1.06-1.25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51F74F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5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17B1619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0AF92537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7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1315562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AMA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97896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184</w:t>
            </w:r>
          </w:p>
        </w:tc>
      </w:tr>
      <w:tr w:rsidR="00804E6F" w:rsidRPr="00CC7C0A" w14:paraId="3DB1A214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00F2EA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667927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117CCA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792AB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0127835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72697C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07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53CEFEA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6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470C41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1 (1.12-1.53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3C2D6CD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6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35B604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22C51453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2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7DA98C3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RIK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741E0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AD91356" w14:textId="77777777" w:rsidTr="00797FF8"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2A3AC8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037664</w:t>
            </w:r>
          </w:p>
        </w:tc>
        <w:tc>
          <w:tcPr>
            <w:tcW w:w="710" w:type="dxa"/>
            <w:tcBorders>
              <w:top w:val="nil"/>
              <w:bottom w:val="nil"/>
              <w:right w:val="nil"/>
            </w:tcBorders>
            <w:vAlign w:val="bottom"/>
          </w:tcPr>
          <w:p w14:paraId="3C1DEFD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87B5B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498706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  <w:bottom w:val="nil"/>
            </w:tcBorders>
            <w:vAlign w:val="bottom"/>
          </w:tcPr>
          <w:p w14:paraId="6852414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93)</w:t>
            </w:r>
          </w:p>
        </w:tc>
        <w:tc>
          <w:tcPr>
            <w:tcW w:w="1321" w:type="dxa"/>
            <w:tcBorders>
              <w:top w:val="nil"/>
              <w:bottom w:val="nil"/>
              <w:right w:val="nil"/>
            </w:tcBorders>
            <w:vAlign w:val="bottom"/>
          </w:tcPr>
          <w:p w14:paraId="369F5C4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9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</w:tcBorders>
            <w:vAlign w:val="bottom"/>
          </w:tcPr>
          <w:p w14:paraId="1AA3993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9 (1.13-1.48)</w:t>
            </w:r>
          </w:p>
        </w:tc>
        <w:tc>
          <w:tcPr>
            <w:tcW w:w="1276" w:type="dxa"/>
            <w:tcBorders>
              <w:top w:val="nil"/>
              <w:bottom w:val="nil"/>
            </w:tcBorders>
            <w:vAlign w:val="bottom"/>
          </w:tcPr>
          <w:p w14:paraId="113A684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7</w:t>
            </w:r>
          </w:p>
        </w:tc>
        <w:tc>
          <w:tcPr>
            <w:tcW w:w="992" w:type="dxa"/>
            <w:tcBorders>
              <w:top w:val="nil"/>
              <w:bottom w:val="nil"/>
              <w:right w:val="nil"/>
            </w:tcBorders>
            <w:vAlign w:val="bottom"/>
          </w:tcPr>
          <w:p w14:paraId="08BFC26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</w:tcBorders>
            <w:vAlign w:val="bottom"/>
          </w:tcPr>
          <w:p w14:paraId="3F913232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4</w:t>
            </w:r>
          </w:p>
        </w:tc>
        <w:tc>
          <w:tcPr>
            <w:tcW w:w="1701" w:type="dxa"/>
            <w:tcBorders>
              <w:top w:val="nil"/>
              <w:bottom w:val="nil"/>
              <w:right w:val="nil"/>
            </w:tcBorders>
            <w:vAlign w:val="bottom"/>
          </w:tcPr>
          <w:p w14:paraId="403F870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ALNT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2BC95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4C83540D" w14:textId="77777777" w:rsidTr="00797FF8">
        <w:tc>
          <w:tcPr>
            <w:tcW w:w="1276" w:type="dxa"/>
            <w:tcBorders>
              <w:top w:val="nil"/>
              <w:left w:val="nil"/>
            </w:tcBorders>
            <w:vAlign w:val="bottom"/>
          </w:tcPr>
          <w:p w14:paraId="44C78B3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626899</w:t>
            </w:r>
          </w:p>
        </w:tc>
        <w:tc>
          <w:tcPr>
            <w:tcW w:w="710" w:type="dxa"/>
            <w:tcBorders>
              <w:top w:val="nil"/>
              <w:right w:val="nil"/>
            </w:tcBorders>
            <w:vAlign w:val="bottom"/>
          </w:tcPr>
          <w:p w14:paraId="3634363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1313" w:type="dxa"/>
            <w:tcBorders>
              <w:top w:val="nil"/>
              <w:left w:val="nil"/>
              <w:right w:val="nil"/>
            </w:tcBorders>
            <w:vAlign w:val="bottom"/>
          </w:tcPr>
          <w:p w14:paraId="0C118EA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2016929</w:t>
            </w:r>
          </w:p>
        </w:tc>
        <w:tc>
          <w:tcPr>
            <w:tcW w:w="1051" w:type="dxa"/>
            <w:gridSpan w:val="2"/>
            <w:tcBorders>
              <w:top w:val="nil"/>
              <w:left w:val="nil"/>
            </w:tcBorders>
            <w:vAlign w:val="bottom"/>
          </w:tcPr>
          <w:p w14:paraId="189AD4B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42)</w:t>
            </w:r>
          </w:p>
        </w:tc>
        <w:tc>
          <w:tcPr>
            <w:tcW w:w="1321" w:type="dxa"/>
            <w:tcBorders>
              <w:top w:val="nil"/>
              <w:right w:val="nil"/>
            </w:tcBorders>
            <w:vAlign w:val="bottom"/>
          </w:tcPr>
          <w:p w14:paraId="06DE685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2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42" w:type="dxa"/>
            <w:tcBorders>
              <w:top w:val="nil"/>
              <w:left w:val="nil"/>
            </w:tcBorders>
            <w:vAlign w:val="bottom"/>
          </w:tcPr>
          <w:p w14:paraId="1D55838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3 (1.06-1.21)</w:t>
            </w:r>
          </w:p>
        </w:tc>
        <w:tc>
          <w:tcPr>
            <w:tcW w:w="1276" w:type="dxa"/>
            <w:tcBorders>
              <w:top w:val="nil"/>
            </w:tcBorders>
            <w:vAlign w:val="bottom"/>
          </w:tcPr>
          <w:p w14:paraId="74A2EB0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8</w:t>
            </w:r>
          </w:p>
        </w:tc>
        <w:tc>
          <w:tcPr>
            <w:tcW w:w="992" w:type="dxa"/>
            <w:tcBorders>
              <w:top w:val="nil"/>
              <w:right w:val="nil"/>
            </w:tcBorders>
            <w:vAlign w:val="bottom"/>
          </w:tcPr>
          <w:p w14:paraId="291EDBA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0</w:t>
            </w:r>
          </w:p>
        </w:tc>
        <w:tc>
          <w:tcPr>
            <w:tcW w:w="993" w:type="dxa"/>
            <w:tcBorders>
              <w:top w:val="nil"/>
              <w:left w:val="nil"/>
            </w:tcBorders>
            <w:vAlign w:val="bottom"/>
          </w:tcPr>
          <w:p w14:paraId="1FDDA8C1" w14:textId="77777777" w:rsidR="00804E6F" w:rsidRPr="00CC7C0A" w:rsidRDefault="00804E6F" w:rsidP="003801FF">
            <w:pPr>
              <w:jc w:val="right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</w:t>
            </w:r>
          </w:p>
        </w:tc>
        <w:tc>
          <w:tcPr>
            <w:tcW w:w="1701" w:type="dxa"/>
            <w:tcBorders>
              <w:top w:val="nil"/>
              <w:right w:val="nil"/>
            </w:tcBorders>
            <w:vAlign w:val="bottom"/>
          </w:tcPr>
          <w:p w14:paraId="159FBD1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DQ601182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vAlign w:val="bottom"/>
          </w:tcPr>
          <w:p w14:paraId="2C2618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46337</w:t>
            </w:r>
          </w:p>
        </w:tc>
      </w:tr>
    </w:tbl>
    <w:p w14:paraId="653C63BE" w14:textId="77777777" w:rsidR="00AE2B61" w:rsidRPr="00CC7C0A" w:rsidRDefault="00AE2B61" w:rsidP="00AE2B61">
      <w:pPr>
        <w:rPr>
          <w:rFonts w:ascii="Times New Roman" w:hAnsi="Times New Roman" w:cs="Times New Roman"/>
          <w:sz w:val="22"/>
          <w:szCs w:val="22"/>
        </w:rPr>
      </w:pPr>
    </w:p>
    <w:p w14:paraId="58CB54E0" w14:textId="77777777" w:rsidR="002552BF" w:rsidRPr="00CC7C0A" w:rsidRDefault="002552BF" w:rsidP="00AE2B61">
      <w:pPr>
        <w:rPr>
          <w:rFonts w:ascii="Times New Roman" w:hAnsi="Times New Roman" w:cs="Times New Roman"/>
          <w:sz w:val="22"/>
          <w:szCs w:val="22"/>
        </w:rPr>
      </w:pPr>
    </w:p>
    <w:p w14:paraId="0B8401F3" w14:textId="77777777" w:rsidR="002552BF" w:rsidRPr="00CC7C0A" w:rsidRDefault="002552BF" w:rsidP="00AE2B61">
      <w:pPr>
        <w:rPr>
          <w:rFonts w:ascii="Times New Roman" w:hAnsi="Times New Roman" w:cs="Times New Roman"/>
          <w:sz w:val="22"/>
          <w:szCs w:val="22"/>
        </w:rPr>
      </w:pPr>
    </w:p>
    <w:p w14:paraId="624B8252" w14:textId="77777777" w:rsidR="002552BF" w:rsidRPr="00CC7C0A" w:rsidRDefault="002552BF" w:rsidP="00AE2B61">
      <w:pPr>
        <w:rPr>
          <w:rFonts w:ascii="Times New Roman" w:hAnsi="Times New Roman" w:cs="Times New Roman"/>
          <w:sz w:val="22"/>
          <w:szCs w:val="22"/>
        </w:rPr>
      </w:pPr>
    </w:p>
    <w:p w14:paraId="05D362BA" w14:textId="77777777" w:rsidR="005E4D56" w:rsidRPr="00CC7C0A" w:rsidRDefault="005E4D56" w:rsidP="00AE2B61">
      <w:pPr>
        <w:rPr>
          <w:rFonts w:ascii="Times New Roman" w:hAnsi="Times New Roman" w:cs="Times New Roman"/>
          <w:sz w:val="22"/>
          <w:szCs w:val="22"/>
        </w:rPr>
      </w:pPr>
    </w:p>
    <w:p w14:paraId="197F325E" w14:textId="77777777" w:rsidR="00700530" w:rsidRPr="00CC7C0A" w:rsidRDefault="00700530" w:rsidP="00AE2B61">
      <w:pPr>
        <w:rPr>
          <w:rFonts w:ascii="Times New Roman" w:hAnsi="Times New Roman" w:cs="Times New Roman"/>
          <w:sz w:val="22"/>
          <w:szCs w:val="22"/>
        </w:rPr>
      </w:pPr>
    </w:p>
    <w:p w14:paraId="3FBC0DD9" w14:textId="77777777" w:rsidR="00700530" w:rsidRPr="00CC7C0A" w:rsidRDefault="00700530" w:rsidP="00AE2B61">
      <w:pPr>
        <w:rPr>
          <w:rFonts w:ascii="Times New Roman" w:hAnsi="Times New Roman" w:cs="Times New Roman"/>
          <w:sz w:val="22"/>
          <w:szCs w:val="22"/>
        </w:rPr>
      </w:pPr>
    </w:p>
    <w:p w14:paraId="2C6C2589" w14:textId="77777777" w:rsidR="00775FAF" w:rsidRPr="00CC7C0A" w:rsidRDefault="00775FAF" w:rsidP="00AE2B61">
      <w:pPr>
        <w:rPr>
          <w:rFonts w:ascii="Times New Roman" w:hAnsi="Times New Roman" w:cs="Times New Roman"/>
          <w:sz w:val="22"/>
          <w:szCs w:val="22"/>
        </w:rPr>
      </w:pPr>
    </w:p>
    <w:p w14:paraId="4BE8BB3B" w14:textId="77777777" w:rsidR="00775FAF" w:rsidRPr="00CC7C0A" w:rsidRDefault="00775FAF" w:rsidP="00AE2B61">
      <w:pPr>
        <w:rPr>
          <w:rFonts w:ascii="Times New Roman" w:hAnsi="Times New Roman" w:cs="Times New Roman"/>
          <w:sz w:val="22"/>
          <w:szCs w:val="22"/>
        </w:rPr>
      </w:pPr>
    </w:p>
    <w:p w14:paraId="3A63A4B2" w14:textId="77777777" w:rsidR="00775FAF" w:rsidRPr="00CC7C0A" w:rsidRDefault="00775FAF" w:rsidP="00AE2B61">
      <w:pPr>
        <w:rPr>
          <w:rFonts w:ascii="Times New Roman" w:hAnsi="Times New Roman" w:cs="Times New Roman"/>
          <w:sz w:val="22"/>
          <w:szCs w:val="22"/>
        </w:rPr>
      </w:pPr>
    </w:p>
    <w:p w14:paraId="1BB20779" w14:textId="77777777" w:rsidR="00775FAF" w:rsidRPr="00CC7C0A" w:rsidRDefault="00775FAF" w:rsidP="00AE2B61">
      <w:pPr>
        <w:rPr>
          <w:rFonts w:ascii="Times New Roman" w:hAnsi="Times New Roman" w:cs="Times New Roman"/>
          <w:sz w:val="22"/>
          <w:szCs w:val="22"/>
        </w:rPr>
      </w:pPr>
    </w:p>
    <w:p w14:paraId="17D57963" w14:textId="77777777" w:rsidR="00775FAF" w:rsidRPr="00CC7C0A" w:rsidRDefault="00775FAF" w:rsidP="00AE2B61">
      <w:pPr>
        <w:rPr>
          <w:rFonts w:ascii="Times New Roman" w:hAnsi="Times New Roman" w:cs="Times New Roman"/>
          <w:sz w:val="22"/>
          <w:szCs w:val="22"/>
        </w:rPr>
      </w:pPr>
    </w:p>
    <w:p w14:paraId="739E88ED" w14:textId="77777777" w:rsidR="00BD66D6" w:rsidRPr="00CC7C0A" w:rsidRDefault="00BD66D6" w:rsidP="00AE2B61">
      <w:pPr>
        <w:rPr>
          <w:rFonts w:ascii="Times New Roman" w:hAnsi="Times New Roman" w:cs="Times New Roman"/>
          <w:sz w:val="22"/>
          <w:szCs w:val="22"/>
        </w:rPr>
      </w:pPr>
    </w:p>
    <w:p w14:paraId="23F7F49E" w14:textId="77777777" w:rsidR="00BD66D6" w:rsidRPr="00CC7C0A" w:rsidRDefault="00BD66D6" w:rsidP="00AE2B61">
      <w:pPr>
        <w:rPr>
          <w:rFonts w:ascii="Times New Roman" w:hAnsi="Times New Roman" w:cs="Times New Roman"/>
          <w:sz w:val="22"/>
          <w:szCs w:val="22"/>
        </w:rPr>
      </w:pPr>
    </w:p>
    <w:p w14:paraId="7A702970" w14:textId="77777777" w:rsidR="00BD66D6" w:rsidRPr="00CC7C0A" w:rsidRDefault="00BD66D6" w:rsidP="00AE2B61">
      <w:pPr>
        <w:rPr>
          <w:rFonts w:ascii="Times New Roman" w:hAnsi="Times New Roman" w:cs="Times New Roman"/>
          <w:sz w:val="22"/>
          <w:szCs w:val="22"/>
        </w:rPr>
      </w:pPr>
    </w:p>
    <w:p w14:paraId="3BF297F0" w14:textId="77777777" w:rsidR="00BD66D6" w:rsidRPr="00CC7C0A" w:rsidRDefault="00BD66D6" w:rsidP="00AE2B61">
      <w:pPr>
        <w:rPr>
          <w:rFonts w:ascii="Times New Roman" w:hAnsi="Times New Roman" w:cs="Times New Roman"/>
          <w:sz w:val="22"/>
          <w:szCs w:val="22"/>
        </w:rPr>
      </w:pPr>
    </w:p>
    <w:p w14:paraId="64BB9B8A" w14:textId="77777777" w:rsidR="00BD66D6" w:rsidRPr="00CC7C0A" w:rsidRDefault="00BD66D6" w:rsidP="00AE2B61">
      <w:pPr>
        <w:rPr>
          <w:rFonts w:ascii="Times New Roman" w:hAnsi="Times New Roman" w:cs="Times New Roman"/>
          <w:sz w:val="22"/>
          <w:szCs w:val="22"/>
        </w:rPr>
      </w:pPr>
    </w:p>
    <w:p w14:paraId="0C4AF6AC" w14:textId="77777777" w:rsidR="00775FAF" w:rsidRPr="00CC7C0A" w:rsidRDefault="00775FAF" w:rsidP="00AE2B61">
      <w:pPr>
        <w:rPr>
          <w:rFonts w:ascii="Times New Roman" w:hAnsi="Times New Roman" w:cs="Times New Roman"/>
          <w:sz w:val="22"/>
          <w:szCs w:val="22"/>
        </w:rPr>
      </w:pPr>
    </w:p>
    <w:p w14:paraId="32E5C96D" w14:textId="77777777" w:rsidR="00797FF8" w:rsidRPr="00CC7C0A" w:rsidRDefault="00797FF8" w:rsidP="00AE2B61">
      <w:pPr>
        <w:rPr>
          <w:rFonts w:ascii="Times New Roman" w:hAnsi="Times New Roman" w:cs="Times New Roman"/>
          <w:sz w:val="22"/>
          <w:szCs w:val="22"/>
        </w:rPr>
      </w:pPr>
    </w:p>
    <w:p w14:paraId="346D2321" w14:textId="77777777" w:rsidR="00AE2B61" w:rsidRPr="00CC7C0A" w:rsidRDefault="003A1EBE" w:rsidP="00AE2B61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2</w:t>
      </w:r>
      <w:r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6F5C75" w:rsidRPr="00CC7C0A">
        <w:rPr>
          <w:rFonts w:ascii="Times New Roman" w:hAnsi="Times New Roman" w:cs="Times New Roman"/>
          <w:sz w:val="22"/>
          <w:szCs w:val="22"/>
        </w:rPr>
        <w:t>Annotation of genetic enrichment</w:t>
      </w:r>
      <w:r w:rsidR="0077042F" w:rsidRPr="00CC7C0A">
        <w:rPr>
          <w:rFonts w:ascii="Times New Roman" w:hAnsi="Times New Roman" w:cs="Times New Roman"/>
          <w:sz w:val="22"/>
          <w:szCs w:val="22"/>
        </w:rPr>
        <w:t xml:space="preserve"> analysis</w:t>
      </w:r>
      <w:r w:rsidR="006F5C75" w:rsidRPr="00CC7C0A">
        <w:rPr>
          <w:rFonts w:ascii="Times New Roman" w:hAnsi="Times New Roman" w:cs="Times New Roman"/>
          <w:sz w:val="22"/>
          <w:szCs w:val="22"/>
        </w:rPr>
        <w:t xml:space="preserve"> results between stag</w:t>
      </w:r>
      <w:r w:rsidR="00804E6F" w:rsidRPr="00CC7C0A">
        <w:rPr>
          <w:rFonts w:ascii="Times New Roman" w:hAnsi="Times New Roman" w:cs="Times New Roman"/>
          <w:sz w:val="22"/>
          <w:szCs w:val="22"/>
        </w:rPr>
        <w:t>e B endometriosis and WHRadjBMI (n=57).</w:t>
      </w:r>
    </w:p>
    <w:p w14:paraId="59E97C3B" w14:textId="77777777" w:rsidR="00797FF8" w:rsidRPr="00CC7C0A" w:rsidRDefault="00797FF8" w:rsidP="00AE2B61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13291" w:type="dxa"/>
        <w:tblLayout w:type="fixed"/>
        <w:tblLook w:val="00A0" w:firstRow="1" w:lastRow="0" w:firstColumn="1" w:lastColumn="0" w:noHBand="0" w:noVBand="0"/>
      </w:tblPr>
      <w:tblGrid>
        <w:gridCol w:w="1383"/>
        <w:gridCol w:w="593"/>
        <w:gridCol w:w="116"/>
        <w:gridCol w:w="1177"/>
        <w:gridCol w:w="20"/>
        <w:gridCol w:w="1071"/>
        <w:gridCol w:w="1236"/>
        <w:gridCol w:w="1883"/>
        <w:gridCol w:w="1134"/>
        <w:gridCol w:w="993"/>
        <w:gridCol w:w="992"/>
        <w:gridCol w:w="1559"/>
        <w:gridCol w:w="1134"/>
      </w:tblGrid>
      <w:tr w:rsidR="00804E6F" w:rsidRPr="00CC7C0A" w14:paraId="54738C82" w14:textId="77777777" w:rsidTr="00804E6F">
        <w:tc>
          <w:tcPr>
            <w:tcW w:w="1383" w:type="dxa"/>
            <w:tcBorders>
              <w:left w:val="nil"/>
              <w:bottom w:val="nil"/>
              <w:right w:val="single" w:sz="4" w:space="0" w:color="auto"/>
            </w:tcBorders>
            <w:vAlign w:val="bottom"/>
          </w:tcPr>
          <w:p w14:paraId="6D4FDC1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NP</w:t>
            </w:r>
          </w:p>
        </w:tc>
        <w:tc>
          <w:tcPr>
            <w:tcW w:w="709" w:type="dxa"/>
            <w:gridSpan w:val="2"/>
            <w:tcBorders>
              <w:left w:val="single" w:sz="4" w:space="0" w:color="auto"/>
              <w:bottom w:val="nil"/>
              <w:right w:val="nil"/>
            </w:tcBorders>
            <w:vAlign w:val="bottom"/>
          </w:tcPr>
          <w:p w14:paraId="2BBA62F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hr</w:t>
            </w:r>
          </w:p>
        </w:tc>
        <w:tc>
          <w:tcPr>
            <w:tcW w:w="1177" w:type="dxa"/>
            <w:tcBorders>
              <w:left w:val="nil"/>
              <w:bottom w:val="nil"/>
              <w:right w:val="nil"/>
            </w:tcBorders>
            <w:vAlign w:val="bottom"/>
          </w:tcPr>
          <w:p w14:paraId="2872D7F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Location </w:t>
            </w:r>
          </w:p>
        </w:tc>
        <w:tc>
          <w:tcPr>
            <w:tcW w:w="1091" w:type="dxa"/>
            <w:gridSpan w:val="2"/>
            <w:tcBorders>
              <w:left w:val="nil"/>
              <w:bottom w:val="nil"/>
            </w:tcBorders>
            <w:vAlign w:val="bottom"/>
          </w:tcPr>
          <w:p w14:paraId="58D4412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lele</w:t>
            </w:r>
          </w:p>
        </w:tc>
        <w:tc>
          <w:tcPr>
            <w:tcW w:w="3119" w:type="dxa"/>
            <w:gridSpan w:val="2"/>
            <w:tcBorders>
              <w:bottom w:val="nil"/>
            </w:tcBorders>
          </w:tcPr>
          <w:p w14:paraId="61D52D6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Stage B Endometriosis</w:t>
            </w:r>
          </w:p>
        </w:tc>
        <w:tc>
          <w:tcPr>
            <w:tcW w:w="3119" w:type="dxa"/>
            <w:gridSpan w:val="3"/>
            <w:tcBorders>
              <w:bottom w:val="nil"/>
            </w:tcBorders>
          </w:tcPr>
          <w:p w14:paraId="4A3B518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verall WHRadjBMI</w:t>
            </w:r>
          </w:p>
        </w:tc>
        <w:tc>
          <w:tcPr>
            <w:tcW w:w="1559" w:type="dxa"/>
            <w:tcBorders>
              <w:bottom w:val="nil"/>
              <w:right w:val="nil"/>
            </w:tcBorders>
          </w:tcPr>
          <w:p w14:paraId="60B4BAE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earest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14:paraId="1074307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Distance</w:t>
            </w:r>
          </w:p>
        </w:tc>
      </w:tr>
      <w:tr w:rsidR="00804E6F" w:rsidRPr="00CC7C0A" w14:paraId="5A20C130" w14:textId="77777777" w:rsidTr="00804E6F">
        <w:tc>
          <w:tcPr>
            <w:tcW w:w="1383" w:type="dxa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6FE2442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593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565E29D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1313" w:type="dxa"/>
            <w:gridSpan w:val="3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14:paraId="75791A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B36)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41F73C8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(RAF)</w:t>
            </w:r>
          </w:p>
        </w:tc>
        <w:tc>
          <w:tcPr>
            <w:tcW w:w="1236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44D9259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.Value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5982D31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OR (95% C.I.)</w:t>
            </w:r>
          </w:p>
        </w:tc>
        <w:tc>
          <w:tcPr>
            <w:tcW w:w="1134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0AE8E1A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P.Value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14:paraId="2325F5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Effect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000000" w:themeColor="text1"/>
            </w:tcBorders>
            <w:vAlign w:val="bottom"/>
          </w:tcPr>
          <w:p w14:paraId="02389EB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td Err</w:t>
            </w:r>
          </w:p>
        </w:tc>
        <w:tc>
          <w:tcPr>
            <w:tcW w:w="1559" w:type="dxa"/>
            <w:tcBorders>
              <w:top w:val="nil"/>
              <w:bottom w:val="single" w:sz="4" w:space="0" w:color="000000" w:themeColor="text1"/>
              <w:right w:val="nil"/>
            </w:tcBorders>
            <w:vAlign w:val="bottom"/>
          </w:tcPr>
          <w:p w14:paraId="512DBC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e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  <w:vAlign w:val="bottom"/>
          </w:tcPr>
          <w:p w14:paraId="62971C2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</w:p>
        </w:tc>
      </w:tr>
      <w:tr w:rsidR="00804E6F" w:rsidRPr="00CC7C0A" w14:paraId="3CB78AA2" w14:textId="77777777" w:rsidTr="00804E6F">
        <w:tc>
          <w:tcPr>
            <w:tcW w:w="1383" w:type="dxa"/>
            <w:tcBorders>
              <w:left w:val="nil"/>
              <w:bottom w:val="nil"/>
            </w:tcBorders>
            <w:vAlign w:val="bottom"/>
          </w:tcPr>
          <w:p w14:paraId="35A03C4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619804</w:t>
            </w:r>
          </w:p>
        </w:tc>
        <w:tc>
          <w:tcPr>
            <w:tcW w:w="593" w:type="dxa"/>
            <w:tcBorders>
              <w:bottom w:val="nil"/>
              <w:right w:val="nil"/>
            </w:tcBorders>
            <w:vAlign w:val="bottom"/>
          </w:tcPr>
          <w:p w14:paraId="5F357AE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3</w:t>
            </w:r>
          </w:p>
        </w:tc>
        <w:tc>
          <w:tcPr>
            <w:tcW w:w="1313" w:type="dxa"/>
            <w:gridSpan w:val="3"/>
            <w:tcBorders>
              <w:left w:val="nil"/>
              <w:bottom w:val="nil"/>
              <w:right w:val="nil"/>
            </w:tcBorders>
            <w:vAlign w:val="bottom"/>
          </w:tcPr>
          <w:p w14:paraId="21BA08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9888131</w:t>
            </w:r>
          </w:p>
        </w:tc>
        <w:tc>
          <w:tcPr>
            <w:tcW w:w="1071" w:type="dxa"/>
            <w:tcBorders>
              <w:left w:val="nil"/>
              <w:bottom w:val="nil"/>
            </w:tcBorders>
            <w:vAlign w:val="bottom"/>
          </w:tcPr>
          <w:p w14:paraId="78E2231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53)</w:t>
            </w:r>
          </w:p>
        </w:tc>
        <w:tc>
          <w:tcPr>
            <w:tcW w:w="1236" w:type="dxa"/>
            <w:tcBorders>
              <w:bottom w:val="nil"/>
              <w:right w:val="nil"/>
            </w:tcBorders>
            <w:vAlign w:val="bottom"/>
          </w:tcPr>
          <w:p w14:paraId="166A613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8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left w:val="nil"/>
              <w:bottom w:val="nil"/>
            </w:tcBorders>
            <w:vAlign w:val="bottom"/>
          </w:tcPr>
          <w:p w14:paraId="0A1F2AE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(1.07-1.28)</w:t>
            </w:r>
          </w:p>
        </w:tc>
        <w:tc>
          <w:tcPr>
            <w:tcW w:w="1134" w:type="dxa"/>
            <w:tcBorders>
              <w:bottom w:val="nil"/>
              <w:right w:val="nil"/>
            </w:tcBorders>
            <w:vAlign w:val="bottom"/>
          </w:tcPr>
          <w:p w14:paraId="68BDD02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3" w:type="dxa"/>
            <w:tcBorders>
              <w:left w:val="nil"/>
              <w:bottom w:val="nil"/>
              <w:right w:val="nil"/>
            </w:tcBorders>
            <w:vAlign w:val="bottom"/>
          </w:tcPr>
          <w:p w14:paraId="54E7927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92" w:type="dxa"/>
            <w:tcBorders>
              <w:left w:val="nil"/>
              <w:bottom w:val="nil"/>
            </w:tcBorders>
            <w:vAlign w:val="bottom"/>
          </w:tcPr>
          <w:p w14:paraId="52EB4D8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</w:t>
            </w:r>
          </w:p>
        </w:tc>
        <w:tc>
          <w:tcPr>
            <w:tcW w:w="1559" w:type="dxa"/>
            <w:tcBorders>
              <w:bottom w:val="nil"/>
              <w:right w:val="nil"/>
            </w:tcBorders>
            <w:vAlign w:val="bottom"/>
          </w:tcPr>
          <w:p w14:paraId="280919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AB39L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bottom"/>
          </w:tcPr>
          <w:p w14:paraId="00118F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4EC45E97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684E3A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700667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C224DF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15D5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586816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FAA52A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74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04319B3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3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9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7E1CA94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6(1.23-1.50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2C97054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3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B136D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019211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3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5BB3605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NFE2L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B837FA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90221</w:t>
            </w:r>
          </w:p>
        </w:tc>
      </w:tr>
      <w:tr w:rsidR="00804E6F" w:rsidRPr="00CC7C0A" w14:paraId="725D5A49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E6DA08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78265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2EB4DE9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BCC4ED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579476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17F9CEA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33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57A6F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2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2511ABB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8-1.30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1F5AD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2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FE909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8FCE78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94A687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RUNX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95F82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7970</w:t>
            </w:r>
          </w:p>
        </w:tc>
      </w:tr>
      <w:tr w:rsidR="00804E6F" w:rsidRPr="00CC7C0A" w14:paraId="545321E8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25DA13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55630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CFEE78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5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057F3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646018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7FED2E0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63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490C8BD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3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015E100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 (1.07-1.2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0998A4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9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598B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F4783B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3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159510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GFR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9E0C8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450</w:t>
            </w:r>
          </w:p>
        </w:tc>
      </w:tr>
      <w:tr w:rsidR="00804E6F" w:rsidRPr="00CC7C0A" w14:paraId="3F13CFB8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448A81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50248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42650F8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12CA4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1599533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7DE7AE4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27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C15F6D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9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8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1AB8B8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2 (1.19-1.45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D1438F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1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DB53A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824C5F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2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55CAA90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N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AC47D9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72160CAA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76149DF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131816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0FFCB13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279CD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166264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6B9BD3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8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5E9D261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4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DCC5B1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 (1.10-1.4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3D037E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1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FEA1D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2493A30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7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EE208E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NUF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7D4D9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0470</w:t>
            </w:r>
          </w:p>
        </w:tc>
      </w:tr>
      <w:tr w:rsidR="00804E6F" w:rsidRPr="00CC7C0A" w14:paraId="06041E92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2F0D72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912335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7C7B0E0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D6A72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755294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20D706B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69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4287C6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0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50388B6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9 (1.08-1.3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2448B32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3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0CC21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87FDD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0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C625B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SPSCR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651C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284CE116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67156B0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878362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3BB6E66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B1932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470376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2166E6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69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039A4B2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9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514217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9 (1.08-1.3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6F8A490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3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21735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95338C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18B733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HMGA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73A72A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7421</w:t>
            </w:r>
          </w:p>
        </w:tc>
      </w:tr>
      <w:tr w:rsidR="00804E6F" w:rsidRPr="00CC7C0A" w14:paraId="788ECC62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863C4D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807357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6840A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9E72D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36457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73A8C0A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64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2BF3ADF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6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E66D5B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 (1.06-1.27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A20E12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3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69BC8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3572657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0AAE7E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WNT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8EB3A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373</w:t>
            </w:r>
          </w:p>
        </w:tc>
      </w:tr>
      <w:tr w:rsidR="00804E6F" w:rsidRPr="00CC7C0A" w14:paraId="183E55B4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943B2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0672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5175BD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2A10E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468769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74D66B2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41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0DA2BF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2CD5400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0 (1.09-1.32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C0627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1AEDD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B23969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F55FDB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LHL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F453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2</w:t>
            </w:r>
          </w:p>
        </w:tc>
      </w:tr>
      <w:tr w:rsidR="00804E6F" w:rsidRPr="00CC7C0A" w14:paraId="1808A268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A6AA98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26766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8F5FF9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5B77D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41953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00110B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8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28FCE22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9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087DA3E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 (1.09-1.40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5704B3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650BE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186A7E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9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5E46D4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CR74939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425D7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1913</w:t>
            </w:r>
          </w:p>
        </w:tc>
      </w:tr>
      <w:tr w:rsidR="00804E6F" w:rsidRPr="00CC7C0A" w14:paraId="487A8776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E4B332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68548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45F5D13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68A68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759025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03C8E6E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1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4D4DFFC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3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45B904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 (1.09-1.3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7BA56B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9DBE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8AC2A9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0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FEA9DF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TA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BB3F5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9215</w:t>
            </w:r>
          </w:p>
        </w:tc>
      </w:tr>
      <w:tr w:rsidR="00804E6F" w:rsidRPr="00CC7C0A" w14:paraId="3F0F995D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FAB87F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820282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28B0CB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74362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34080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44E564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16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C51A39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2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7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22FE772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5 (1.20-1.52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72D169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C7698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8284A5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5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CB9C8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WNT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46D9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D5616A6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47B672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689043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D31A3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49200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04048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545ECBD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0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53BED76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0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5B59DA7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9 (1.22-1.83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211ED77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3D51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6769C0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02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F4B96F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MGC48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1EC9D2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2291</w:t>
            </w:r>
          </w:p>
        </w:tc>
      </w:tr>
      <w:tr w:rsidR="00804E6F" w:rsidRPr="00CC7C0A" w14:paraId="5992B636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AAF8F3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6972667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7C16BBB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2C9AA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911842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D34ADB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0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28F8104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F96523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11 (1.51-2.95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54DD8FB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DFBAC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3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6C0DF0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5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DE2DB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IL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04C8A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5021</w:t>
            </w:r>
          </w:p>
        </w:tc>
      </w:tr>
      <w:tr w:rsidR="00804E6F" w:rsidRPr="00CC7C0A" w14:paraId="6443A333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6C65260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9843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7F70063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AC91E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579519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02661DD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17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2294840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0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69A954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1(1.15-1.4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635CC7B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67716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6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07765A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7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F835F4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NGF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EC108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2818</w:t>
            </w:r>
          </w:p>
        </w:tc>
      </w:tr>
      <w:tr w:rsidR="00804E6F" w:rsidRPr="00CC7C0A" w14:paraId="32868D52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1D8BB5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14405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42989E7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0470E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067141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696D46A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1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203C7FF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6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C05CD8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 (1.09-1.39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5AB2A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9519F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6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0D11F4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42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4D8999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IP5K1B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89B8E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6A2A8F5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6EE846B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79226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FEF03E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765C5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767983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2AC2174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43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303E1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9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76E8018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 (1.07-1.27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D8F398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9F1E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0552A3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7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E53D66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GC160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155E0E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7761</w:t>
            </w:r>
          </w:p>
        </w:tc>
      </w:tr>
      <w:tr w:rsidR="00804E6F" w:rsidRPr="00CC7C0A" w14:paraId="464DA3C5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938961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40814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4AE2186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CE84B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378983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3C6A99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57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764CD6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9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212920E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9 (1.09-1.30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41DFAC4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E2389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DA246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589FF9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KSG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205AF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4368</w:t>
            </w:r>
          </w:p>
        </w:tc>
      </w:tr>
      <w:tr w:rsidR="00804E6F" w:rsidRPr="00CC7C0A" w14:paraId="7A27771B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B909CB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510254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5D85A9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182B5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5449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1243BCA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07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4BA99C9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8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4E9876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6 (1.16-1.6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4DFD456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5B597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338482D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5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7D9C9D6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RB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4EE80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8107</w:t>
            </w:r>
          </w:p>
        </w:tc>
      </w:tr>
      <w:tr w:rsidR="00804E6F" w:rsidRPr="00CC7C0A" w14:paraId="6ACC04EF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71133A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60923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49F8713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B1BAD4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22980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FD48C3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76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2814C02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3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F1C504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9 (1.07-1.32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C41029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6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0D67A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0E4E0A6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4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2F19C4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LA3A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055CF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181</w:t>
            </w:r>
          </w:p>
        </w:tc>
      </w:tr>
      <w:tr w:rsidR="00804E6F" w:rsidRPr="00CC7C0A" w14:paraId="154EEAE8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FE62E2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479605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2C8636D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3F1817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508479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530052A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64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4E7083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6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D68F8C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 (1.07-1.2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4F1C0CA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1D7AB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3FFAA75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7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DF25FB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CF7L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4DE4C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8738</w:t>
            </w:r>
          </w:p>
        </w:tc>
      </w:tr>
      <w:tr w:rsidR="00804E6F" w:rsidRPr="00CC7C0A" w14:paraId="1E4DDDBB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F9691B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527917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E61AF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A0BD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940584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5876D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51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777FA2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50C4C7A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9-1.29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282CBDC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78EF7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55871A8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B1130F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ZGP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8F521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23E4D5A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C4015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66813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318366F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12068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57519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6391E32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10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EC4352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0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7837AE7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0 (1.12-1.52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B2C3BB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AFC599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E04C0F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1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176C249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EX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C492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94491D4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B2A56B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961094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24E000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563D9F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133303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2ACE4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12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DD01FF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46749D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6 (1.19-1.56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79892B9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5A930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3C6621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CAE905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UTL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FE4D82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661606C5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69B470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454262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7E01EA8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8E51D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641607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0E5C1F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29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94F61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8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7565B2A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7-1.30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5982A70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4E779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514F5A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85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C59C26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APK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84DC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3F32A00D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760E9CE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53650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29A6A5A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2EFAF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312462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1A5EF87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88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486F27E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46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6B59A81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7 (1.10-1.47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69938E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D7F50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63DEE30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4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78B78DA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OLFM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C330C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00435</w:t>
            </w:r>
          </w:p>
        </w:tc>
      </w:tr>
      <w:tr w:rsidR="00804E6F" w:rsidRPr="00CC7C0A" w14:paraId="01E690A9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432EC3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71123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009BC2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86887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399623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2E2EC96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0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53F1370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.7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67D8F3B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93 (1.33-2.8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90B7E9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904340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514CF43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0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1040DB1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CTG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229CD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2DBB196D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548669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178718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45951F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E7590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49241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A4E0CD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86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5F4EBA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1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6A5544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 (1.09-1.4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642AE1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7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231BB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9EA8E8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4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66A85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NLRP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81B2F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3857</w:t>
            </w:r>
          </w:p>
        </w:tc>
      </w:tr>
      <w:tr w:rsidR="00804E6F" w:rsidRPr="00CC7C0A" w14:paraId="4BA17A13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7DCB3BE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333548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78C59D1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28D1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162403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8F15AB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14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E3335F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6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DA92F4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5 (1.10-1.4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E8675D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64109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4DDA6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65141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DH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4B8E5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96495</w:t>
            </w:r>
          </w:p>
        </w:tc>
      </w:tr>
      <w:tr w:rsidR="00804E6F" w:rsidRPr="00CC7C0A" w14:paraId="6FE37D95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CD5012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82253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299C4E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23B14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826069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455B99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79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57BD3E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4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1204556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0 (1.08-1.33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4B4CD76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0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DEFC6A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52A5F99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4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4661EA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ZH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B1E67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319</w:t>
            </w:r>
          </w:p>
        </w:tc>
      </w:tr>
      <w:tr w:rsidR="00804E6F" w:rsidRPr="00CC7C0A" w14:paraId="5D48624B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5559DD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999033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4095EDF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D61B6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662831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7AE62A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83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B0C0D5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4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867BB5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 (1.10-1.3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4E8B97A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45DCB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F30A29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1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7DAFD8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CDC1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3C3EF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85C5196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CEFCC0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24816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6743C1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32BD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169775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69A7AA0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48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032987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0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101124B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6 (1.06-1.26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7CB96AF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4AAA8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B7CDA7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7FD667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RPS2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F52D90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7761</w:t>
            </w:r>
          </w:p>
        </w:tc>
      </w:tr>
      <w:tr w:rsidR="00804E6F" w:rsidRPr="00CC7C0A" w14:paraId="0D2A152C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8B2A6E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rs2100807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8B8F93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3D16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750668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0189D2B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18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1F645ED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82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68971AB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1 (1.08-1.35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7E90E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DF0E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241428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1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CA2218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SAM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2ED859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7B083BA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27AF86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09774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29747F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B1182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730059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04F7DA2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18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37898B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3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48714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1 (1.08-1.35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D2558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CBA63D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595C4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4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D9FD9E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LC35D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76914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277</w:t>
            </w:r>
          </w:p>
        </w:tc>
      </w:tr>
      <w:tr w:rsidR="00804E6F" w:rsidRPr="00CC7C0A" w14:paraId="758A5EFB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9BA20C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53524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487701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AE321D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555534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669694B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0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9D324B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.5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743549B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28 (1.42-3.67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B59D04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6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9791F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4C8E6E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34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5A4F5B7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LC24A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75214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39A551F6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86ABA3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431897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177CE7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3975D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85126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036995B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79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04A054B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9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15DE807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 (1.11-1.37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3F23CF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1A191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374057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8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A60F7D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2orf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0FC92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13464</w:t>
            </w:r>
          </w:p>
        </w:tc>
      </w:tr>
      <w:tr w:rsidR="00804E6F" w:rsidRPr="00CC7C0A" w14:paraId="603D59B0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16460DF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568248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8921D5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87C41F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779604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11FB4C6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10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0AF54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5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1144C6D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0 (1.13-1.5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68DB3A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530C27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AA111B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8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2030919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SAM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4D082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8973</w:t>
            </w:r>
          </w:p>
        </w:tc>
      </w:tr>
      <w:tr w:rsidR="00804E6F" w:rsidRPr="00CC7C0A" w14:paraId="4357006A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CA6994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309252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0E52BED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70F31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100992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632B564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89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109AE61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0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2179246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0 (1.12-1.49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F76FB9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9E4D6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E0B82A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3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AA09A5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HPX-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4DA24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12299</w:t>
            </w:r>
          </w:p>
        </w:tc>
      </w:tr>
      <w:tr w:rsidR="00804E6F" w:rsidRPr="00CC7C0A" w14:paraId="7A64847D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7BB7CA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858031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4CF7C5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E1D5D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802398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10D4A65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9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48FD40C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.8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6AAD37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59 (1.22-2.06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527FF09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13CF78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6AF1558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35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76BFC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CNJ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4B18C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573F0BCA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7D3BA2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91189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73CD42C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88978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747270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272AD76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88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196B32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.1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7D63E17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9 (1.13-1.49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7BCD8D8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7BCA68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3B4E55F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9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744263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GM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7BDFA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031</w:t>
            </w:r>
          </w:p>
        </w:tc>
      </w:tr>
      <w:tr w:rsidR="00804E6F" w:rsidRPr="00CC7C0A" w14:paraId="430EF918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8B4183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1619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20124CB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1645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4599221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66704A7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21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CE69CB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0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616E34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0 (1.08-1.33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27193F9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5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A9F4F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2927E23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7A1EA8E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YT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41A97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1225</w:t>
            </w:r>
          </w:p>
        </w:tc>
      </w:tr>
      <w:tr w:rsidR="00804E6F" w:rsidRPr="00CC7C0A" w14:paraId="4CE77655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076F6C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890598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EE5B05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ABE6F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7061309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59C8128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91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B7CAB5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2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28C6666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3 (1.14-1.55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5E5334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6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174C6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DDAB03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3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59A6C2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C17orf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756D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1703</w:t>
            </w:r>
          </w:p>
        </w:tc>
      </w:tr>
      <w:tr w:rsidR="00804E6F" w:rsidRPr="00CC7C0A" w14:paraId="4D7904AD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66B366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04874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0B69A15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5F9E5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6020802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654A1C4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08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72B1A1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47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7B93F54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2 (1.12-1.55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7636D08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6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EBD75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05B0F2E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7063810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FAM130A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458CB3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3601</w:t>
            </w:r>
          </w:p>
        </w:tc>
      </w:tr>
      <w:tr w:rsidR="00804E6F" w:rsidRPr="00CC7C0A" w14:paraId="55ABE7F3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6B538D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63796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15166D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E339C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246517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A2D0BF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22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D31002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1BE0014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3 (1.11-1.36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7B9DFF9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7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626A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5A6BC3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7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89064A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UTS2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7305A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875</w:t>
            </w:r>
          </w:p>
        </w:tc>
      </w:tr>
      <w:tr w:rsidR="00804E6F" w:rsidRPr="00CC7C0A" w14:paraId="625B61CB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3EEE35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06044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5392380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7D81B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861137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08E5793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10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6668B80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4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5A68DE7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5 (1.19-1.76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42ACFE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8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9776B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5519A4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5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56993CA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MEM132D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B809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66134DDC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66C38E6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016818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773BB1B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1E2D5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6971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8BF78A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71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748411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8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0999B6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7-1.3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690D919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8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8969EC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5556F59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1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4196B6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ETN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39AF9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53</w:t>
            </w:r>
          </w:p>
        </w:tc>
      </w:tr>
      <w:tr w:rsidR="00804E6F" w:rsidRPr="00CC7C0A" w14:paraId="20D4E2D3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D9EEEB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24149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25392E7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B7428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21475990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1A7EEAB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27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12001E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.7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298C52A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0 (1.07-1.34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74A8F6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9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6D377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42F6B00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3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CCB821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BRCC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64A70C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282</w:t>
            </w:r>
          </w:p>
        </w:tc>
      </w:tr>
      <w:tr w:rsidR="00804E6F" w:rsidRPr="00CC7C0A" w14:paraId="76D176AE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220E876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082225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226D509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B95FF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8388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20A42A0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(0.05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54EE16F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70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CF36D8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65 (1.31-2.0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31BC9FB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1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471B2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3EE85B9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59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730E75D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RB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CCB859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7495</w:t>
            </w:r>
          </w:p>
        </w:tc>
      </w:tr>
      <w:tr w:rsidR="00804E6F" w:rsidRPr="00CC7C0A" w14:paraId="1D4F37B5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CC2D6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529439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39A0D02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5D34C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66927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7BF091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69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6CBA94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7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E2A6D1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7 (1.07-1.2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7CA843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2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E337E0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8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8762F8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22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690B14B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NSUN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92721F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DE784D3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318E3F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840415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CEE199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58FC7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421488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1DB4C8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87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1514DB2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51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5C28FCE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4 (1.10-1.4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2B7BF70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DC1773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1207CD2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67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505720C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MPD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991153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312</w:t>
            </w:r>
          </w:p>
        </w:tc>
      </w:tr>
      <w:tr w:rsidR="00804E6F" w:rsidRPr="00CC7C0A" w14:paraId="76555432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05DF3BB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509963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002A3A3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4C7AF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194950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7116D60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74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141EE65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9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0077C99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7-1.30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0E7C5C0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3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E238C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28A9FC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3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1C5360D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CGB1A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5B61BC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63</w:t>
            </w:r>
          </w:p>
        </w:tc>
      </w:tr>
      <w:tr w:rsidR="00804E6F" w:rsidRPr="00CC7C0A" w14:paraId="024D9DF2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428C025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857306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043A1E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A6AE8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4533295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E83215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38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17A25FA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.1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4B3C056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20 (1.10-1.31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58A7E65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3C214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0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69D53E7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7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34CA326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NS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FB49D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0CD14CB0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76B10DA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923006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0165971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62FD0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387973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D9249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06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3023CC96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.75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5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686C6E7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7 (1.21-1.7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22D661C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4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72295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57A9003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9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09792ED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ARS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07D70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34670E3E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5477BC4D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791142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107FB0F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B3AE4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1089647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41325B8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(0.44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43EEDDB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99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DBC260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 (1.08-1.28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760C642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6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6B75E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3995EB51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6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7714D3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CDC4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ABA85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804E6F" w:rsidRPr="00CC7C0A" w14:paraId="176A095C" w14:textId="77777777" w:rsidTr="00804E6F">
        <w:tc>
          <w:tcPr>
            <w:tcW w:w="1383" w:type="dxa"/>
            <w:tcBorders>
              <w:top w:val="nil"/>
              <w:left w:val="nil"/>
              <w:bottom w:val="nil"/>
            </w:tcBorders>
            <w:vAlign w:val="bottom"/>
          </w:tcPr>
          <w:p w14:paraId="709A302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544800</w:t>
            </w:r>
          </w:p>
        </w:tc>
        <w:tc>
          <w:tcPr>
            <w:tcW w:w="593" w:type="dxa"/>
            <w:tcBorders>
              <w:top w:val="nil"/>
              <w:bottom w:val="nil"/>
              <w:right w:val="nil"/>
            </w:tcBorders>
            <w:vAlign w:val="bottom"/>
          </w:tcPr>
          <w:p w14:paraId="6636E50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FDC7E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5373126</w:t>
            </w:r>
          </w:p>
        </w:tc>
        <w:tc>
          <w:tcPr>
            <w:tcW w:w="1071" w:type="dxa"/>
            <w:tcBorders>
              <w:top w:val="nil"/>
              <w:left w:val="nil"/>
              <w:bottom w:val="nil"/>
            </w:tcBorders>
            <w:vAlign w:val="bottom"/>
          </w:tcPr>
          <w:p w14:paraId="3CEB2B9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(0.07)</w:t>
            </w:r>
          </w:p>
        </w:tc>
        <w:tc>
          <w:tcPr>
            <w:tcW w:w="1236" w:type="dxa"/>
            <w:tcBorders>
              <w:top w:val="nil"/>
              <w:bottom w:val="nil"/>
              <w:right w:val="nil"/>
            </w:tcBorders>
            <w:vAlign w:val="bottom"/>
          </w:tcPr>
          <w:p w14:paraId="24F3C939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18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nil"/>
            </w:tcBorders>
            <w:vAlign w:val="bottom"/>
          </w:tcPr>
          <w:p w14:paraId="377B5E3C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44 (1.19-1.74)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bottom"/>
          </w:tcPr>
          <w:p w14:paraId="12DAE51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70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92524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</w:tcBorders>
            <w:vAlign w:val="bottom"/>
          </w:tcPr>
          <w:p w14:paraId="726C5CB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04</w:t>
            </w:r>
          </w:p>
        </w:tc>
        <w:tc>
          <w:tcPr>
            <w:tcW w:w="1559" w:type="dxa"/>
            <w:tcBorders>
              <w:top w:val="nil"/>
              <w:bottom w:val="nil"/>
              <w:right w:val="nil"/>
            </w:tcBorders>
            <w:vAlign w:val="bottom"/>
          </w:tcPr>
          <w:p w14:paraId="422DC55A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i/>
                <w:sz w:val="22"/>
                <w:szCs w:val="22"/>
              </w:rPr>
              <w:t>UNQ697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F8E4AF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7541</w:t>
            </w:r>
          </w:p>
        </w:tc>
      </w:tr>
      <w:tr w:rsidR="00804E6F" w:rsidRPr="00CC7C0A" w14:paraId="704722A9" w14:textId="77777777" w:rsidTr="00804E6F">
        <w:tc>
          <w:tcPr>
            <w:tcW w:w="1383" w:type="dxa"/>
            <w:tcBorders>
              <w:top w:val="nil"/>
              <w:left w:val="nil"/>
              <w:bottom w:val="single" w:sz="8" w:space="0" w:color="auto"/>
            </w:tcBorders>
            <w:vAlign w:val="bottom"/>
          </w:tcPr>
          <w:p w14:paraId="59F5C498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602149</w:t>
            </w:r>
          </w:p>
        </w:tc>
        <w:tc>
          <w:tcPr>
            <w:tcW w:w="593" w:type="dxa"/>
            <w:tcBorders>
              <w:top w:val="nil"/>
              <w:bottom w:val="single" w:sz="8" w:space="0" w:color="auto"/>
              <w:right w:val="nil"/>
            </w:tcBorders>
            <w:vAlign w:val="bottom"/>
          </w:tcPr>
          <w:p w14:paraId="4483E19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313" w:type="dxa"/>
            <w:gridSpan w:val="3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12717C87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4357038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8" w:space="0" w:color="auto"/>
            </w:tcBorders>
            <w:vAlign w:val="bottom"/>
          </w:tcPr>
          <w:p w14:paraId="26C2FC65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(0.08)</w:t>
            </w:r>
          </w:p>
        </w:tc>
        <w:tc>
          <w:tcPr>
            <w:tcW w:w="1236" w:type="dxa"/>
            <w:tcBorders>
              <w:top w:val="nil"/>
              <w:bottom w:val="single" w:sz="8" w:space="0" w:color="auto"/>
              <w:right w:val="nil"/>
            </w:tcBorders>
            <w:vAlign w:val="bottom"/>
          </w:tcPr>
          <w:p w14:paraId="21596EC2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.23x10</w:t>
            </w:r>
            <w:r w:rsidRPr="00CC7C0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883" w:type="dxa"/>
            <w:tcBorders>
              <w:top w:val="nil"/>
              <w:left w:val="nil"/>
              <w:bottom w:val="single" w:sz="8" w:space="0" w:color="auto"/>
            </w:tcBorders>
            <w:vAlign w:val="bottom"/>
          </w:tcPr>
          <w:p w14:paraId="7EFAC790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.35 (1.15-1.59)</w:t>
            </w:r>
          </w:p>
        </w:tc>
        <w:tc>
          <w:tcPr>
            <w:tcW w:w="1134" w:type="dxa"/>
            <w:tcBorders>
              <w:top w:val="nil"/>
              <w:bottom w:val="single" w:sz="8" w:space="0" w:color="auto"/>
              <w:right w:val="nil"/>
            </w:tcBorders>
            <w:vAlign w:val="bottom"/>
          </w:tcPr>
          <w:p w14:paraId="75C6DD4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7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69236094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-0.018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</w:tcBorders>
            <w:vAlign w:val="bottom"/>
          </w:tcPr>
          <w:p w14:paraId="0D3CF6B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9</w:t>
            </w:r>
          </w:p>
        </w:tc>
        <w:tc>
          <w:tcPr>
            <w:tcW w:w="1559" w:type="dxa"/>
            <w:tcBorders>
              <w:top w:val="nil"/>
              <w:bottom w:val="single" w:sz="8" w:space="0" w:color="auto"/>
              <w:right w:val="nil"/>
            </w:tcBorders>
            <w:vAlign w:val="bottom"/>
          </w:tcPr>
          <w:p w14:paraId="76D29CDB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CTR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bottom"/>
          </w:tcPr>
          <w:p w14:paraId="08D8627E" w14:textId="77777777" w:rsidR="00804E6F" w:rsidRPr="00CC7C0A" w:rsidRDefault="00804E6F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969</w:t>
            </w:r>
          </w:p>
        </w:tc>
      </w:tr>
    </w:tbl>
    <w:p w14:paraId="740991A5" w14:textId="77777777" w:rsidR="000078A8" w:rsidRPr="00CC7C0A" w:rsidRDefault="000078A8" w:rsidP="000714F1">
      <w:pPr>
        <w:rPr>
          <w:rFonts w:ascii="Times New Roman" w:hAnsi="Times New Roman" w:cs="Times New Roman"/>
          <w:sz w:val="22"/>
          <w:szCs w:val="22"/>
        </w:rPr>
      </w:pPr>
    </w:p>
    <w:p w14:paraId="2E2568A5" w14:textId="77777777" w:rsidR="000078A8" w:rsidRPr="00CC7C0A" w:rsidRDefault="000078A8" w:rsidP="000714F1">
      <w:pPr>
        <w:rPr>
          <w:rFonts w:ascii="Times New Roman" w:hAnsi="Times New Roman" w:cs="Times New Roman"/>
          <w:sz w:val="22"/>
          <w:szCs w:val="22"/>
        </w:rPr>
        <w:sectPr w:rsidR="000078A8" w:rsidRPr="00CC7C0A" w:rsidSect="00DF3609">
          <w:footerReference w:type="even" r:id="rId19"/>
          <w:footerReference w:type="default" r:id="rId20"/>
          <w:pgSz w:w="16840" w:h="11901" w:orient="landscape"/>
          <w:pgMar w:top="1134" w:right="1134" w:bottom="1134" w:left="1134" w:header="709" w:footer="709" w:gutter="0"/>
          <w:cols w:space="708"/>
        </w:sectPr>
      </w:pPr>
    </w:p>
    <w:p w14:paraId="6C2C4599" w14:textId="77777777" w:rsidR="00BC6DEE" w:rsidRPr="00CC7C0A" w:rsidRDefault="00B418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>Supplementary T</w:t>
      </w:r>
      <w:r w:rsidR="00FD2DDD" w:rsidRPr="00CC7C0A">
        <w:rPr>
          <w:rFonts w:ascii="Times New Roman" w:hAnsi="Times New Roman" w:cs="Times New Roman"/>
          <w:b/>
          <w:sz w:val="22"/>
          <w:szCs w:val="22"/>
        </w:rPr>
        <w:t xml:space="preserve">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3</w:t>
      </w:r>
      <w:r w:rsidR="00BC6DEE"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3F098C" w:rsidRPr="00CC7C0A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3F098C" w:rsidRPr="00CC7C0A">
        <w:rPr>
          <w:rFonts w:ascii="Times New Roman" w:hAnsi="Times New Roman" w:cs="Times New Roman"/>
          <w:sz w:val="22"/>
          <w:szCs w:val="22"/>
        </w:rPr>
        <w:t>Results of the</w:t>
      </w:r>
      <w:r w:rsidR="00602115" w:rsidRPr="00CC7C0A">
        <w:rPr>
          <w:rFonts w:ascii="Times New Roman" w:hAnsi="Times New Roman" w:cs="Times New Roman"/>
          <w:sz w:val="22"/>
          <w:szCs w:val="22"/>
        </w:rPr>
        <w:t xml:space="preserve"> Mammalian Gene Expression Ut</w:t>
      </w:r>
      <w:r w:rsidR="003F098C" w:rsidRPr="00CC7C0A">
        <w:rPr>
          <w:rFonts w:ascii="Times New Roman" w:hAnsi="Times New Roman" w:cs="Times New Roman"/>
          <w:sz w:val="22"/>
          <w:szCs w:val="22"/>
        </w:rPr>
        <w:t>erus database (MGEx-Udb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pwYWk8L0F1dGhvcj48WWVhcj4yMDEyPC9ZZWFyPjxS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zY3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=
</w:fldData>
        </w:fldChar>
      </w:r>
      <w:r w:rsidR="00E10701" w:rsidRPr="00CC7C0A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CYWpwYWk8L0F1dGhvcj48WWVhcj4yMDEyPC9ZZWFyPjxS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=
</w:fldData>
        </w:fldChar>
      </w:r>
      <w:r w:rsidR="00E10701" w:rsidRPr="00CC7C0A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3" w:tooltip="Bajpai, 2012 #52" w:history="1">
        <w:r w:rsidR="00BD66D6" w:rsidRPr="00CC7C0A">
          <w:rPr>
            <w:rFonts w:ascii="Times New Roman" w:hAnsi="Times New Roman" w:cs="Times New Roman"/>
            <w:noProof/>
            <w:sz w:val="22"/>
            <w:szCs w:val="22"/>
          </w:rPr>
          <w:t>4</w:t>
        </w:r>
      </w:hyperlink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2C46A5" w:rsidRPr="00CC7C0A">
        <w:rPr>
          <w:rFonts w:ascii="Times New Roman" w:hAnsi="Times New Roman" w:cs="Times New Roman"/>
          <w:sz w:val="22"/>
          <w:szCs w:val="22"/>
        </w:rPr>
        <w:t xml:space="preserve"> look up for  the </w:t>
      </w:r>
      <w:r w:rsidR="00425650" w:rsidRPr="00CC7C0A">
        <w:rPr>
          <w:rFonts w:ascii="Times New Roman" w:hAnsi="Times New Roman" w:cs="Times New Roman"/>
          <w:sz w:val="22"/>
          <w:szCs w:val="22"/>
        </w:rPr>
        <w:t xml:space="preserve">16 </w:t>
      </w:r>
      <w:r w:rsidR="003F098C" w:rsidRPr="00CC7C0A">
        <w:rPr>
          <w:rFonts w:ascii="Times New Roman" w:hAnsi="Times New Roman" w:cs="Times New Roman"/>
          <w:sz w:val="22"/>
          <w:szCs w:val="22"/>
        </w:rPr>
        <w:t>genes in</w:t>
      </w:r>
      <w:r w:rsidR="00AE3740" w:rsidRPr="00CC7C0A">
        <w:rPr>
          <w:rFonts w:ascii="Times New Roman" w:hAnsi="Times New Roman" w:cs="Times New Roman"/>
          <w:sz w:val="22"/>
          <w:szCs w:val="22"/>
        </w:rPr>
        <w:t xml:space="preserve"> human </w:t>
      </w:r>
      <w:r w:rsidR="00B61387" w:rsidRPr="00CC7C0A">
        <w:rPr>
          <w:rFonts w:ascii="Times New Roman" w:hAnsi="Times New Roman" w:cs="Times New Roman"/>
          <w:sz w:val="22"/>
          <w:szCs w:val="22"/>
        </w:rPr>
        <w:t>endometrium</w:t>
      </w:r>
      <w:r w:rsidR="00AE3740" w:rsidRPr="00CC7C0A">
        <w:rPr>
          <w:rFonts w:ascii="Times New Roman" w:hAnsi="Times New Roman" w:cs="Times New Roman"/>
          <w:sz w:val="22"/>
          <w:szCs w:val="22"/>
        </w:rPr>
        <w:t xml:space="preserve"> tissue from</w:t>
      </w:r>
      <w:r w:rsidR="003F098C" w:rsidRPr="00CC7C0A">
        <w:rPr>
          <w:rFonts w:ascii="Times New Roman" w:hAnsi="Times New Roman" w:cs="Times New Roman"/>
          <w:sz w:val="22"/>
          <w:szCs w:val="22"/>
        </w:rPr>
        <w:t xml:space="preserve"> individuals with endometriosis and without.</w:t>
      </w:r>
    </w:p>
    <w:p w14:paraId="7976FF9B" w14:textId="77777777" w:rsidR="00797FF8" w:rsidRPr="00CC7C0A" w:rsidRDefault="00797FF8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TableGrid"/>
        <w:tblW w:w="10207" w:type="dxa"/>
        <w:tblInd w:w="-34" w:type="dxa"/>
        <w:tblBorders>
          <w:left w:val="none" w:sz="0" w:space="0" w:color="auto"/>
          <w:right w:val="none" w:sz="0" w:space="0" w:color="auto"/>
          <w:insideH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76"/>
        <w:gridCol w:w="709"/>
        <w:gridCol w:w="1418"/>
        <w:gridCol w:w="1134"/>
        <w:gridCol w:w="1417"/>
        <w:gridCol w:w="2126"/>
        <w:gridCol w:w="2127"/>
      </w:tblGrid>
      <w:tr w:rsidR="00B61387" w:rsidRPr="00CC7C0A" w14:paraId="40ED929D" w14:textId="77777777" w:rsidTr="00BD66D6">
        <w:tc>
          <w:tcPr>
            <w:tcW w:w="1276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6538D56B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SNP</w:t>
            </w:r>
          </w:p>
        </w:tc>
        <w:tc>
          <w:tcPr>
            <w:tcW w:w="709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50604A4E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Chr</w:t>
            </w:r>
          </w:p>
        </w:tc>
        <w:tc>
          <w:tcPr>
            <w:tcW w:w="1418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190F6369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Position</w:t>
            </w:r>
          </w:p>
        </w:tc>
        <w:tc>
          <w:tcPr>
            <w:tcW w:w="1134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7E657B26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Distance</w:t>
            </w:r>
          </w:p>
        </w:tc>
        <w:tc>
          <w:tcPr>
            <w:tcW w:w="1417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16325000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C</w:t>
            </w:r>
            <w:r w:rsidR="00AE3740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losest g</w:t>
            </w: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ene</w:t>
            </w:r>
          </w:p>
        </w:tc>
        <w:tc>
          <w:tcPr>
            <w:tcW w:w="2126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2333D8C2" w14:textId="77777777" w:rsidR="00BC6DEE" w:rsidRPr="00CC7C0A" w:rsidRDefault="00AE3740" w:rsidP="00B61387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 xml:space="preserve">Normal </w:t>
            </w:r>
            <w:r w:rsidR="00B61387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 xml:space="preserve">endometrium </w:t>
            </w: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tissue</w:t>
            </w:r>
          </w:p>
        </w:tc>
        <w:tc>
          <w:tcPr>
            <w:tcW w:w="2127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170F4C44" w14:textId="77777777" w:rsidR="00BC6DEE" w:rsidRPr="00CC7C0A" w:rsidRDefault="00AE3740" w:rsidP="00B61387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 xml:space="preserve">Endometriosis </w:t>
            </w:r>
            <w:r w:rsidR="00B61387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endometrium</w:t>
            </w: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 xml:space="preserve"> tissue </w:t>
            </w:r>
          </w:p>
        </w:tc>
      </w:tr>
      <w:tr w:rsidR="00B61387" w:rsidRPr="00CC7C0A" w14:paraId="697EB06A" w14:textId="77777777" w:rsidTr="00BD66D6">
        <w:tc>
          <w:tcPr>
            <w:tcW w:w="1276" w:type="dxa"/>
            <w:tcBorders>
              <w:top w:val="single" w:sz="4" w:space="0" w:color="auto"/>
            </w:tcBorders>
          </w:tcPr>
          <w:p w14:paraId="751E5691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560584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27EBE819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033BE75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6835713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7C1E4AE5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6632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12C1C78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IFAP3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044CE304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  <w:tc>
          <w:tcPr>
            <w:tcW w:w="2127" w:type="dxa"/>
            <w:tcBorders>
              <w:top w:val="single" w:sz="4" w:space="0" w:color="auto"/>
            </w:tcBorders>
          </w:tcPr>
          <w:p w14:paraId="14ADC581" w14:textId="77777777" w:rsidR="00BC6DEE" w:rsidRPr="00CC7C0A" w:rsidRDefault="00BC6DEE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</w:tr>
      <w:tr w:rsidR="002C46A5" w:rsidRPr="00CC7C0A" w14:paraId="4010F5BE" w14:textId="77777777" w:rsidTr="00BD66D6">
        <w:tc>
          <w:tcPr>
            <w:tcW w:w="1276" w:type="dxa"/>
            <w:vAlign w:val="bottom"/>
          </w:tcPr>
          <w:p w14:paraId="3C42C87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619804</w:t>
            </w:r>
          </w:p>
        </w:tc>
        <w:tc>
          <w:tcPr>
            <w:tcW w:w="709" w:type="dxa"/>
            <w:vAlign w:val="bottom"/>
          </w:tcPr>
          <w:p w14:paraId="6910938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3</w:t>
            </w:r>
          </w:p>
        </w:tc>
        <w:tc>
          <w:tcPr>
            <w:tcW w:w="1418" w:type="dxa"/>
            <w:vAlign w:val="bottom"/>
          </w:tcPr>
          <w:p w14:paraId="3BF7B0C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9888131</w:t>
            </w:r>
          </w:p>
        </w:tc>
        <w:tc>
          <w:tcPr>
            <w:tcW w:w="1134" w:type="dxa"/>
          </w:tcPr>
          <w:p w14:paraId="28449D6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</w:t>
            </w:r>
          </w:p>
        </w:tc>
        <w:tc>
          <w:tcPr>
            <w:tcW w:w="1417" w:type="dxa"/>
          </w:tcPr>
          <w:p w14:paraId="6B564DB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  <w:t>CAB39L</w:t>
            </w:r>
          </w:p>
        </w:tc>
        <w:tc>
          <w:tcPr>
            <w:tcW w:w="2126" w:type="dxa"/>
          </w:tcPr>
          <w:p w14:paraId="68F0E15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7C00A6E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Transcribed</w:t>
            </w:r>
          </w:p>
        </w:tc>
      </w:tr>
      <w:tr w:rsidR="002C46A5" w:rsidRPr="00CC7C0A" w14:paraId="5D799539" w14:textId="77777777" w:rsidTr="00BD66D6">
        <w:tc>
          <w:tcPr>
            <w:tcW w:w="1276" w:type="dxa"/>
          </w:tcPr>
          <w:p w14:paraId="65B0487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rs12700667</w:t>
            </w:r>
          </w:p>
        </w:tc>
        <w:tc>
          <w:tcPr>
            <w:tcW w:w="709" w:type="dxa"/>
          </w:tcPr>
          <w:p w14:paraId="36D92A9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7</w:t>
            </w:r>
          </w:p>
        </w:tc>
        <w:tc>
          <w:tcPr>
            <w:tcW w:w="1418" w:type="dxa"/>
          </w:tcPr>
          <w:p w14:paraId="4444AF0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25868164</w:t>
            </w:r>
          </w:p>
        </w:tc>
        <w:tc>
          <w:tcPr>
            <w:tcW w:w="1134" w:type="dxa"/>
          </w:tcPr>
          <w:p w14:paraId="19FAE81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290221</w:t>
            </w:r>
          </w:p>
        </w:tc>
        <w:tc>
          <w:tcPr>
            <w:tcW w:w="1417" w:type="dxa"/>
          </w:tcPr>
          <w:p w14:paraId="49A6D10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  <w:t>NFE2L3</w:t>
            </w:r>
          </w:p>
        </w:tc>
        <w:tc>
          <w:tcPr>
            <w:tcW w:w="2126" w:type="dxa"/>
          </w:tcPr>
          <w:p w14:paraId="1FAE2AD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77ADB15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Transcribed</w:t>
            </w:r>
          </w:p>
        </w:tc>
      </w:tr>
      <w:tr w:rsidR="002C46A5" w:rsidRPr="00CC7C0A" w14:paraId="160B53AA" w14:textId="77777777" w:rsidTr="00BD66D6">
        <w:tc>
          <w:tcPr>
            <w:tcW w:w="1276" w:type="dxa"/>
          </w:tcPr>
          <w:p w14:paraId="1C5E8925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rs709156</w:t>
            </w:r>
          </w:p>
        </w:tc>
        <w:tc>
          <w:tcPr>
            <w:tcW w:w="709" w:type="dxa"/>
          </w:tcPr>
          <w:p w14:paraId="71C0175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3</w:t>
            </w:r>
          </w:p>
        </w:tc>
        <w:tc>
          <w:tcPr>
            <w:tcW w:w="1418" w:type="dxa"/>
          </w:tcPr>
          <w:p w14:paraId="714B9E8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12436615</w:t>
            </w:r>
          </w:p>
        </w:tc>
        <w:tc>
          <w:tcPr>
            <w:tcW w:w="1134" w:type="dxa"/>
          </w:tcPr>
          <w:p w14:paraId="7D0E412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0</w:t>
            </w:r>
          </w:p>
        </w:tc>
        <w:tc>
          <w:tcPr>
            <w:tcW w:w="1417" w:type="dxa"/>
          </w:tcPr>
          <w:p w14:paraId="26E5EBA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PPARG</w:t>
            </w:r>
          </w:p>
        </w:tc>
        <w:tc>
          <w:tcPr>
            <w:tcW w:w="2126" w:type="dxa"/>
          </w:tcPr>
          <w:p w14:paraId="5D8E3CF5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Dormant</w:t>
            </w:r>
          </w:p>
        </w:tc>
        <w:tc>
          <w:tcPr>
            <w:tcW w:w="2127" w:type="dxa"/>
          </w:tcPr>
          <w:p w14:paraId="34C5744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Transcribed</w:t>
            </w:r>
          </w:p>
        </w:tc>
      </w:tr>
      <w:tr w:rsidR="002C46A5" w:rsidRPr="00CC7C0A" w14:paraId="33EE3B27" w14:textId="77777777" w:rsidTr="00BD66D6">
        <w:tc>
          <w:tcPr>
            <w:tcW w:w="1276" w:type="dxa"/>
          </w:tcPr>
          <w:p w14:paraId="4B95623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250248</w:t>
            </w:r>
          </w:p>
        </w:tc>
        <w:tc>
          <w:tcPr>
            <w:tcW w:w="709" w:type="dxa"/>
          </w:tcPr>
          <w:p w14:paraId="3CE6DB4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418" w:type="dxa"/>
          </w:tcPr>
          <w:p w14:paraId="7F77558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15995338</w:t>
            </w:r>
          </w:p>
        </w:tc>
        <w:tc>
          <w:tcPr>
            <w:tcW w:w="1134" w:type="dxa"/>
          </w:tcPr>
          <w:p w14:paraId="201956B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417" w:type="dxa"/>
          </w:tcPr>
          <w:p w14:paraId="071F89C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FN1</w:t>
            </w:r>
          </w:p>
        </w:tc>
        <w:tc>
          <w:tcPr>
            <w:tcW w:w="2126" w:type="dxa"/>
          </w:tcPr>
          <w:p w14:paraId="5FF4BFE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4B73C8E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</w:tr>
      <w:tr w:rsidR="002C46A5" w:rsidRPr="00CC7C0A" w14:paraId="0784B443" w14:textId="77777777" w:rsidTr="00BD66D6">
        <w:tc>
          <w:tcPr>
            <w:tcW w:w="1276" w:type="dxa"/>
          </w:tcPr>
          <w:p w14:paraId="556011B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356100</w:t>
            </w:r>
          </w:p>
        </w:tc>
        <w:tc>
          <w:tcPr>
            <w:tcW w:w="709" w:type="dxa"/>
          </w:tcPr>
          <w:p w14:paraId="6194B5C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418" w:type="dxa"/>
          </w:tcPr>
          <w:p w14:paraId="210E8FC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1863481</w:t>
            </w:r>
          </w:p>
        </w:tc>
        <w:tc>
          <w:tcPr>
            <w:tcW w:w="1134" w:type="dxa"/>
          </w:tcPr>
          <w:p w14:paraId="46AD874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95660</w:t>
            </w:r>
          </w:p>
        </w:tc>
        <w:tc>
          <w:tcPr>
            <w:tcW w:w="1417" w:type="dxa"/>
          </w:tcPr>
          <w:p w14:paraId="0A2B700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ZNF659</w:t>
            </w:r>
          </w:p>
        </w:tc>
        <w:tc>
          <w:tcPr>
            <w:tcW w:w="2126" w:type="dxa"/>
          </w:tcPr>
          <w:p w14:paraId="3F76AAF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Dormant</w:t>
            </w:r>
          </w:p>
        </w:tc>
        <w:tc>
          <w:tcPr>
            <w:tcW w:w="2127" w:type="dxa"/>
          </w:tcPr>
          <w:p w14:paraId="4688C1E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Dormant</w:t>
            </w:r>
          </w:p>
        </w:tc>
      </w:tr>
      <w:tr w:rsidR="002C46A5" w:rsidRPr="00CC7C0A" w14:paraId="11C4FFF2" w14:textId="77777777" w:rsidTr="00BD66D6">
        <w:tc>
          <w:tcPr>
            <w:tcW w:w="1276" w:type="dxa"/>
          </w:tcPr>
          <w:p w14:paraId="090417E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2860517</w:t>
            </w:r>
          </w:p>
        </w:tc>
        <w:tc>
          <w:tcPr>
            <w:tcW w:w="709" w:type="dxa"/>
          </w:tcPr>
          <w:p w14:paraId="7D16B1AA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418" w:type="dxa"/>
          </w:tcPr>
          <w:p w14:paraId="6AAACD6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7603178</w:t>
            </w:r>
          </w:p>
        </w:tc>
        <w:tc>
          <w:tcPr>
            <w:tcW w:w="1134" w:type="dxa"/>
          </w:tcPr>
          <w:p w14:paraId="3596D1F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12140</w:t>
            </w:r>
          </w:p>
        </w:tc>
        <w:tc>
          <w:tcPr>
            <w:tcW w:w="1417" w:type="dxa"/>
          </w:tcPr>
          <w:p w14:paraId="7602D47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TAA1</w:t>
            </w:r>
          </w:p>
        </w:tc>
        <w:tc>
          <w:tcPr>
            <w:tcW w:w="2126" w:type="dxa"/>
          </w:tcPr>
          <w:p w14:paraId="659EA9B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12E2618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</w:tr>
      <w:tr w:rsidR="002C46A5" w:rsidRPr="00CC7C0A" w14:paraId="28242FEA" w14:textId="77777777" w:rsidTr="00BD66D6">
        <w:tc>
          <w:tcPr>
            <w:tcW w:w="1276" w:type="dxa"/>
          </w:tcPr>
          <w:p w14:paraId="4D9B905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906721</w:t>
            </w:r>
          </w:p>
        </w:tc>
        <w:tc>
          <w:tcPr>
            <w:tcW w:w="709" w:type="dxa"/>
          </w:tcPr>
          <w:p w14:paraId="63FD915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418" w:type="dxa"/>
          </w:tcPr>
          <w:p w14:paraId="11BD2C0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84687691</w:t>
            </w:r>
          </w:p>
        </w:tc>
        <w:tc>
          <w:tcPr>
            <w:tcW w:w="1134" w:type="dxa"/>
          </w:tcPr>
          <w:p w14:paraId="214F646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22</w:t>
            </w:r>
          </w:p>
        </w:tc>
        <w:tc>
          <w:tcPr>
            <w:tcW w:w="1417" w:type="dxa"/>
          </w:tcPr>
          <w:p w14:paraId="7DCADAE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LHL6</w:t>
            </w:r>
          </w:p>
        </w:tc>
        <w:tc>
          <w:tcPr>
            <w:tcW w:w="2126" w:type="dxa"/>
          </w:tcPr>
          <w:p w14:paraId="6A3C4E1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268DC75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</w:tr>
      <w:tr w:rsidR="002C46A5" w:rsidRPr="00CC7C0A" w14:paraId="3789DAE5" w14:textId="77777777" w:rsidTr="00BD66D6">
        <w:tc>
          <w:tcPr>
            <w:tcW w:w="1276" w:type="dxa"/>
          </w:tcPr>
          <w:p w14:paraId="0F4EF46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868894</w:t>
            </w:r>
          </w:p>
        </w:tc>
        <w:tc>
          <w:tcPr>
            <w:tcW w:w="709" w:type="dxa"/>
          </w:tcPr>
          <w:p w14:paraId="63030FC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418" w:type="dxa"/>
          </w:tcPr>
          <w:p w14:paraId="0781F30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87606728</w:t>
            </w:r>
          </w:p>
        </w:tc>
        <w:tc>
          <w:tcPr>
            <w:tcW w:w="1134" w:type="dxa"/>
          </w:tcPr>
          <w:p w14:paraId="1F553F4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85075</w:t>
            </w:r>
          </w:p>
        </w:tc>
        <w:tc>
          <w:tcPr>
            <w:tcW w:w="1417" w:type="dxa"/>
          </w:tcPr>
          <w:p w14:paraId="2469DB5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TNR1A</w:t>
            </w:r>
          </w:p>
        </w:tc>
        <w:tc>
          <w:tcPr>
            <w:tcW w:w="2126" w:type="dxa"/>
          </w:tcPr>
          <w:p w14:paraId="0C1164B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Dormant</w:t>
            </w:r>
          </w:p>
        </w:tc>
        <w:tc>
          <w:tcPr>
            <w:tcW w:w="2127" w:type="dxa"/>
          </w:tcPr>
          <w:p w14:paraId="12508EFA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Dormant</w:t>
            </w:r>
          </w:p>
        </w:tc>
      </w:tr>
      <w:tr w:rsidR="002C46A5" w:rsidRPr="00CC7C0A" w14:paraId="6D2B7E73" w14:textId="77777777" w:rsidTr="00BD66D6">
        <w:tc>
          <w:tcPr>
            <w:tcW w:w="1276" w:type="dxa"/>
          </w:tcPr>
          <w:p w14:paraId="3E9F675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rs3820282</w:t>
            </w:r>
          </w:p>
        </w:tc>
        <w:tc>
          <w:tcPr>
            <w:tcW w:w="709" w:type="dxa"/>
          </w:tcPr>
          <w:p w14:paraId="044D7BB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1</w:t>
            </w:r>
          </w:p>
        </w:tc>
        <w:tc>
          <w:tcPr>
            <w:tcW w:w="1418" w:type="dxa"/>
          </w:tcPr>
          <w:p w14:paraId="2B90951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22340802</w:t>
            </w:r>
          </w:p>
        </w:tc>
        <w:tc>
          <w:tcPr>
            <w:tcW w:w="1134" w:type="dxa"/>
          </w:tcPr>
          <w:p w14:paraId="64B388B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0</w:t>
            </w:r>
          </w:p>
        </w:tc>
        <w:tc>
          <w:tcPr>
            <w:tcW w:w="1417" w:type="dxa"/>
          </w:tcPr>
          <w:p w14:paraId="5691932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sz w:val="22"/>
                <w:szCs w:val="22"/>
              </w:rPr>
              <w:t>WNT4</w:t>
            </w:r>
          </w:p>
        </w:tc>
        <w:tc>
          <w:tcPr>
            <w:tcW w:w="2126" w:type="dxa"/>
          </w:tcPr>
          <w:p w14:paraId="29C7068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5351335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Transcribed</w:t>
            </w:r>
          </w:p>
        </w:tc>
      </w:tr>
      <w:tr w:rsidR="002C46A5" w:rsidRPr="00CC7C0A" w14:paraId="6BC3524B" w14:textId="77777777" w:rsidTr="00BD66D6">
        <w:tc>
          <w:tcPr>
            <w:tcW w:w="1276" w:type="dxa"/>
          </w:tcPr>
          <w:p w14:paraId="389EE68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2782666</w:t>
            </w:r>
          </w:p>
        </w:tc>
        <w:tc>
          <w:tcPr>
            <w:tcW w:w="709" w:type="dxa"/>
          </w:tcPr>
          <w:p w14:paraId="42FFBB4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418" w:type="dxa"/>
          </w:tcPr>
          <w:p w14:paraId="67BFE5D5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5799605</w:t>
            </w:r>
          </w:p>
        </w:tc>
        <w:tc>
          <w:tcPr>
            <w:tcW w:w="1134" w:type="dxa"/>
          </w:tcPr>
          <w:p w14:paraId="47E11D2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72807</w:t>
            </w:r>
          </w:p>
        </w:tc>
        <w:tc>
          <w:tcPr>
            <w:tcW w:w="1417" w:type="dxa"/>
          </w:tcPr>
          <w:p w14:paraId="222950C5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UNX2</w:t>
            </w:r>
          </w:p>
        </w:tc>
        <w:tc>
          <w:tcPr>
            <w:tcW w:w="2126" w:type="dxa"/>
          </w:tcPr>
          <w:p w14:paraId="260C4DF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4118B42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</w:tr>
      <w:tr w:rsidR="002C46A5" w:rsidRPr="00CC7C0A" w14:paraId="6DF403EE" w14:textId="77777777" w:rsidTr="00BD66D6">
        <w:tc>
          <w:tcPr>
            <w:tcW w:w="1276" w:type="dxa"/>
          </w:tcPr>
          <w:p w14:paraId="3F38EE3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rs6556301</w:t>
            </w:r>
          </w:p>
        </w:tc>
        <w:tc>
          <w:tcPr>
            <w:tcW w:w="709" w:type="dxa"/>
          </w:tcPr>
          <w:p w14:paraId="0616E43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5</w:t>
            </w:r>
          </w:p>
        </w:tc>
        <w:tc>
          <w:tcPr>
            <w:tcW w:w="1418" w:type="dxa"/>
          </w:tcPr>
          <w:p w14:paraId="373CA7C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176460183</w:t>
            </w:r>
          </w:p>
        </w:tc>
        <w:tc>
          <w:tcPr>
            <w:tcW w:w="1134" w:type="dxa"/>
          </w:tcPr>
          <w:p w14:paraId="2CFC784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2450</w:t>
            </w:r>
          </w:p>
        </w:tc>
        <w:tc>
          <w:tcPr>
            <w:tcW w:w="1417" w:type="dxa"/>
          </w:tcPr>
          <w:p w14:paraId="6C9FC5A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 xml:space="preserve">FGFR4 </w:t>
            </w:r>
          </w:p>
        </w:tc>
        <w:tc>
          <w:tcPr>
            <w:tcW w:w="2126" w:type="dxa"/>
          </w:tcPr>
          <w:p w14:paraId="486DE9B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Dormant</w:t>
            </w:r>
          </w:p>
        </w:tc>
        <w:tc>
          <w:tcPr>
            <w:tcW w:w="2127" w:type="dxa"/>
          </w:tcPr>
          <w:p w14:paraId="3BACC45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Transcribed</w:t>
            </w:r>
          </w:p>
        </w:tc>
      </w:tr>
      <w:tr w:rsidR="002C46A5" w:rsidRPr="00CC7C0A" w14:paraId="625CCCA8" w14:textId="77777777" w:rsidTr="00BD66D6">
        <w:tc>
          <w:tcPr>
            <w:tcW w:w="1276" w:type="dxa"/>
          </w:tcPr>
          <w:p w14:paraId="4547BD9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rs4131816</w:t>
            </w:r>
          </w:p>
        </w:tc>
        <w:tc>
          <w:tcPr>
            <w:tcW w:w="709" w:type="dxa"/>
          </w:tcPr>
          <w:p w14:paraId="6C422F7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1</w:t>
            </w:r>
          </w:p>
        </w:tc>
        <w:tc>
          <w:tcPr>
            <w:tcW w:w="1418" w:type="dxa"/>
          </w:tcPr>
          <w:p w14:paraId="4224A72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161662648</w:t>
            </w:r>
          </w:p>
        </w:tc>
        <w:tc>
          <w:tcPr>
            <w:tcW w:w="1134" w:type="dxa"/>
          </w:tcPr>
          <w:p w14:paraId="132C52D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70470</w:t>
            </w:r>
          </w:p>
        </w:tc>
        <w:tc>
          <w:tcPr>
            <w:tcW w:w="1417" w:type="dxa"/>
          </w:tcPr>
          <w:p w14:paraId="2673B2C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NUF2</w:t>
            </w:r>
          </w:p>
        </w:tc>
        <w:tc>
          <w:tcPr>
            <w:tcW w:w="2126" w:type="dxa"/>
          </w:tcPr>
          <w:p w14:paraId="3F9DD1C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2486CC6A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Dormant</w:t>
            </w:r>
          </w:p>
        </w:tc>
      </w:tr>
      <w:tr w:rsidR="002C46A5" w:rsidRPr="00CC7C0A" w14:paraId="464EE3F0" w14:textId="77777777" w:rsidTr="00BD66D6">
        <w:tc>
          <w:tcPr>
            <w:tcW w:w="1276" w:type="dxa"/>
          </w:tcPr>
          <w:p w14:paraId="1D24342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7326191</w:t>
            </w:r>
          </w:p>
        </w:tc>
        <w:tc>
          <w:tcPr>
            <w:tcW w:w="709" w:type="dxa"/>
          </w:tcPr>
          <w:p w14:paraId="10F298D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418" w:type="dxa"/>
          </w:tcPr>
          <w:p w14:paraId="45DD1DB5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8737980</w:t>
            </w:r>
          </w:p>
        </w:tc>
        <w:tc>
          <w:tcPr>
            <w:tcW w:w="1134" w:type="dxa"/>
          </w:tcPr>
          <w:p w14:paraId="4EC980C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417" w:type="dxa"/>
          </w:tcPr>
          <w:p w14:paraId="235ED5F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DADC1</w:t>
            </w:r>
          </w:p>
        </w:tc>
        <w:tc>
          <w:tcPr>
            <w:tcW w:w="2126" w:type="dxa"/>
          </w:tcPr>
          <w:p w14:paraId="084460D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424403B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</w:tr>
      <w:tr w:rsidR="002C46A5" w:rsidRPr="00CC7C0A" w14:paraId="50557483" w14:textId="77777777" w:rsidTr="00BD66D6">
        <w:tc>
          <w:tcPr>
            <w:tcW w:w="1276" w:type="dxa"/>
          </w:tcPr>
          <w:p w14:paraId="5B8B35F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9912335</w:t>
            </w:r>
          </w:p>
        </w:tc>
        <w:tc>
          <w:tcPr>
            <w:tcW w:w="709" w:type="dxa"/>
          </w:tcPr>
          <w:p w14:paraId="06A2456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418" w:type="dxa"/>
          </w:tcPr>
          <w:p w14:paraId="1A4C95B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77552948</w:t>
            </w:r>
          </w:p>
        </w:tc>
        <w:tc>
          <w:tcPr>
            <w:tcW w:w="1134" w:type="dxa"/>
          </w:tcPr>
          <w:p w14:paraId="07189AE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417" w:type="dxa"/>
          </w:tcPr>
          <w:p w14:paraId="55FA2D7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ASPSCR1</w:t>
            </w:r>
          </w:p>
        </w:tc>
        <w:tc>
          <w:tcPr>
            <w:tcW w:w="2126" w:type="dxa"/>
          </w:tcPr>
          <w:p w14:paraId="79AFCB0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Dormant</w:t>
            </w:r>
          </w:p>
        </w:tc>
        <w:tc>
          <w:tcPr>
            <w:tcW w:w="2127" w:type="dxa"/>
          </w:tcPr>
          <w:p w14:paraId="680CDBB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Dormant</w:t>
            </w:r>
          </w:p>
        </w:tc>
      </w:tr>
      <w:tr w:rsidR="002C46A5" w:rsidRPr="00CC7C0A" w14:paraId="5500C4AD" w14:textId="77777777" w:rsidTr="00BD66D6">
        <w:tc>
          <w:tcPr>
            <w:tcW w:w="1276" w:type="dxa"/>
          </w:tcPr>
          <w:p w14:paraId="7963A38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0878362</w:t>
            </w:r>
          </w:p>
        </w:tc>
        <w:tc>
          <w:tcPr>
            <w:tcW w:w="709" w:type="dxa"/>
          </w:tcPr>
          <w:p w14:paraId="7E86298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418" w:type="dxa"/>
          </w:tcPr>
          <w:p w14:paraId="7BF3B04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4703760</w:t>
            </w:r>
          </w:p>
        </w:tc>
        <w:tc>
          <w:tcPr>
            <w:tcW w:w="1134" w:type="dxa"/>
          </w:tcPr>
          <w:p w14:paraId="4EBF63D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57421</w:t>
            </w:r>
          </w:p>
        </w:tc>
        <w:tc>
          <w:tcPr>
            <w:tcW w:w="1417" w:type="dxa"/>
          </w:tcPr>
          <w:p w14:paraId="1F6648A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HMGA2</w:t>
            </w:r>
          </w:p>
        </w:tc>
        <w:tc>
          <w:tcPr>
            <w:tcW w:w="2126" w:type="dxa"/>
          </w:tcPr>
          <w:p w14:paraId="31FD4FA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  <w:tc>
          <w:tcPr>
            <w:tcW w:w="2127" w:type="dxa"/>
          </w:tcPr>
          <w:p w14:paraId="5DE5D3F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Transcribed</w:t>
            </w:r>
          </w:p>
        </w:tc>
      </w:tr>
    </w:tbl>
    <w:p w14:paraId="198611EB" w14:textId="77777777" w:rsidR="00BC6DEE" w:rsidRPr="00CC7C0A" w:rsidRDefault="00BC6DEE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76A1B85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CAE8B2B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5F1DBFE5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35794C7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1F34EF1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E283351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7457402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E80326F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71BD7FE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239F4EE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4761725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162A142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FD1515F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C2B6EAC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941890F" w14:textId="77777777" w:rsidR="00BD66D6" w:rsidRPr="00CC7C0A" w:rsidRDefault="00BD66D6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233F6B8" w14:textId="77777777" w:rsidR="00BD66D6" w:rsidRPr="00CC7C0A" w:rsidRDefault="00BD66D6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E8CA464" w14:textId="77777777" w:rsidR="00BD66D6" w:rsidRPr="00CC7C0A" w:rsidRDefault="00BD66D6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48B8F55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906853A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A31B147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F6AB4E7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BAAE007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5614BC6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0A4E5F7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116F219" w14:textId="77777777" w:rsidR="00273DE7" w:rsidRPr="00CC7C0A" w:rsidRDefault="00273D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85279DB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F19990D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4118767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F8441AC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FD859B9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9F6D9F5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E147E59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33FD700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327FD76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0333EE8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901161D" w14:textId="77777777" w:rsidR="00BC6DEE" w:rsidRPr="00CC7C0A" w:rsidRDefault="00B418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>Supplementary T</w:t>
      </w:r>
      <w:r w:rsidR="00FD2DDD" w:rsidRPr="00CC7C0A">
        <w:rPr>
          <w:rFonts w:ascii="Times New Roman" w:hAnsi="Times New Roman" w:cs="Times New Roman"/>
          <w:b/>
          <w:sz w:val="22"/>
          <w:szCs w:val="22"/>
        </w:rPr>
        <w:t xml:space="preserve">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4</w:t>
      </w:r>
      <w:r w:rsidR="00BC6DEE" w:rsidRPr="00CC7C0A">
        <w:rPr>
          <w:rFonts w:ascii="Times New Roman" w:hAnsi="Times New Roman" w:cs="Times New Roman"/>
          <w:b/>
          <w:sz w:val="22"/>
          <w:szCs w:val="22"/>
        </w:rPr>
        <w:t>.</w:t>
      </w:r>
      <w:r w:rsidR="003F098C" w:rsidRPr="00CC7C0A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3F098C" w:rsidRPr="00CC7C0A">
        <w:rPr>
          <w:rFonts w:ascii="Times New Roman" w:hAnsi="Times New Roman" w:cs="Times New Roman"/>
          <w:sz w:val="22"/>
          <w:szCs w:val="22"/>
        </w:rPr>
        <w:t>Results of</w:t>
      </w:r>
      <w:r w:rsidR="00BC6DEE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602115" w:rsidRPr="00CC7C0A">
        <w:rPr>
          <w:rFonts w:ascii="Times New Roman" w:hAnsi="Times New Roman" w:cs="Times New Roman"/>
          <w:sz w:val="22"/>
          <w:szCs w:val="22"/>
        </w:rPr>
        <w:t xml:space="preserve">the </w:t>
      </w:r>
      <w:r w:rsidR="00DA303E" w:rsidRPr="00CC7C0A">
        <w:rPr>
          <w:rFonts w:ascii="Times New Roman" w:hAnsi="Times New Roman" w:cs="Times New Roman"/>
          <w:i/>
          <w:sz w:val="22"/>
          <w:szCs w:val="22"/>
        </w:rPr>
        <w:t>cis</w:t>
      </w:r>
      <w:r w:rsidR="003F098C" w:rsidRPr="00CC7C0A">
        <w:rPr>
          <w:rFonts w:ascii="Times New Roman" w:hAnsi="Times New Roman" w:cs="Times New Roman"/>
          <w:sz w:val="22"/>
          <w:szCs w:val="22"/>
        </w:rPr>
        <w:t xml:space="preserve">-eQTL analysis in the </w:t>
      </w:r>
      <w:r w:rsidR="00602115" w:rsidRPr="00CC7C0A">
        <w:rPr>
          <w:rFonts w:ascii="Times New Roman" w:hAnsi="Times New Roman" w:cs="Times New Roman"/>
          <w:sz w:val="22"/>
          <w:szCs w:val="22"/>
        </w:rPr>
        <w:t xml:space="preserve">MUTHER data for abdominal fat </w:t>
      </w:r>
      <w:r w:rsidR="002C46A5" w:rsidRPr="00CC7C0A">
        <w:rPr>
          <w:rFonts w:ascii="Times New Roman" w:hAnsi="Times New Roman" w:cs="Times New Roman"/>
          <w:sz w:val="22"/>
          <w:szCs w:val="22"/>
        </w:rPr>
        <w:t xml:space="preserve">expression of the </w:t>
      </w:r>
      <w:r w:rsidR="00574368" w:rsidRPr="00CC7C0A">
        <w:rPr>
          <w:rFonts w:ascii="Times New Roman" w:hAnsi="Times New Roman" w:cs="Times New Roman"/>
          <w:sz w:val="22"/>
          <w:szCs w:val="22"/>
        </w:rPr>
        <w:t xml:space="preserve">16 </w:t>
      </w:r>
      <w:r w:rsidR="00ED1C01" w:rsidRPr="00CC7C0A">
        <w:rPr>
          <w:rFonts w:ascii="Times New Roman" w:hAnsi="Times New Roman" w:cs="Times New Roman"/>
          <w:sz w:val="22"/>
          <w:szCs w:val="22"/>
        </w:rPr>
        <w:t>genes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cnVuZGJlcmc8L0F1dGhvcj48WWVhcj4yMDEyPC9ZZWFy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TA4NC05PC9wYWdlcz48dm9sdW1lPjQ0PC92b2x1bWU+PG51bWJlcj4xMDwvbnVtYmVy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</w:fldData>
        </w:fldChar>
      </w:r>
      <w:r w:rsidR="00E10701" w:rsidRPr="00CC7C0A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cnVuZGJlcmc8L0F1dGhvcj48WWVhcj4yMDEyPC9ZZWFy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</w:fldData>
        </w:fldChar>
      </w:r>
      <w:r w:rsidR="00E10701" w:rsidRPr="00CC7C0A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FA323A" w:rsidRPr="00CC7C0A">
        <w:rPr>
          <w:rFonts w:ascii="Times New Roman" w:hAnsi="Times New Roman" w:cs="Times New Roman"/>
          <w:sz w:val="22"/>
          <w:szCs w:val="22"/>
        </w:rPr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4" w:tooltip="Grundberg, 2012 #51" w:history="1">
        <w:r w:rsidR="00BD66D6" w:rsidRPr="00CC7C0A">
          <w:rPr>
            <w:rFonts w:ascii="Times New Roman" w:hAnsi="Times New Roman" w:cs="Times New Roman"/>
            <w:noProof/>
            <w:sz w:val="22"/>
            <w:szCs w:val="22"/>
          </w:rPr>
          <w:t>5</w:t>
        </w:r>
      </w:hyperlink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)</w:t>
      </w:r>
      <w:r w:rsidR="00FA323A"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="00ED1C01" w:rsidRPr="00CC7C0A">
        <w:rPr>
          <w:rFonts w:ascii="Times New Roman" w:hAnsi="Times New Roman" w:cs="Times New Roman"/>
          <w:sz w:val="22"/>
          <w:szCs w:val="22"/>
        </w:rPr>
        <w:t>.</w:t>
      </w:r>
    </w:p>
    <w:p w14:paraId="79BA1A1E" w14:textId="77777777" w:rsidR="00797FF8" w:rsidRPr="00CC7C0A" w:rsidRDefault="00797FF8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jc w:val="center"/>
        <w:tblInd w:w="-601" w:type="dxa"/>
        <w:tblBorders>
          <w:left w:val="none" w:sz="0" w:space="0" w:color="auto"/>
          <w:right w:val="none" w:sz="0" w:space="0" w:color="auto"/>
          <w:insideH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709"/>
        <w:gridCol w:w="1417"/>
        <w:gridCol w:w="1559"/>
        <w:gridCol w:w="1087"/>
        <w:gridCol w:w="1323"/>
        <w:gridCol w:w="1418"/>
      </w:tblGrid>
      <w:tr w:rsidR="00351F99" w:rsidRPr="00CC7C0A" w14:paraId="060E59A6" w14:textId="77777777" w:rsidTr="00351F99">
        <w:trPr>
          <w:jc w:val="center"/>
        </w:trPr>
        <w:tc>
          <w:tcPr>
            <w:tcW w:w="1560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7388EAF4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SNP</w:t>
            </w:r>
          </w:p>
        </w:tc>
        <w:tc>
          <w:tcPr>
            <w:tcW w:w="709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66AA8ECB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Chr</w:t>
            </w:r>
          </w:p>
        </w:tc>
        <w:tc>
          <w:tcPr>
            <w:tcW w:w="1417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38350133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Position</w:t>
            </w:r>
          </w:p>
        </w:tc>
        <w:tc>
          <w:tcPr>
            <w:tcW w:w="1559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647BDA3E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Closest Gene</w:t>
            </w:r>
          </w:p>
        </w:tc>
        <w:tc>
          <w:tcPr>
            <w:tcW w:w="1087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7E7058C2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Beta</w:t>
            </w:r>
          </w:p>
        </w:tc>
        <w:tc>
          <w:tcPr>
            <w:tcW w:w="1323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3709FB52" w14:textId="77777777" w:rsidR="000175C9" w:rsidRPr="00CC7C0A" w:rsidRDefault="00AA308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P.V</w:t>
            </w:r>
            <w:r w:rsidR="000175C9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alue</w:t>
            </w:r>
          </w:p>
        </w:tc>
        <w:tc>
          <w:tcPr>
            <w:tcW w:w="1418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14FB418C" w14:textId="77777777" w:rsidR="000175C9" w:rsidRPr="00CC7C0A" w:rsidRDefault="00AA308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Adjusted P.V</w:t>
            </w:r>
            <w:r w:rsidR="000175C9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alue**</w:t>
            </w:r>
          </w:p>
        </w:tc>
      </w:tr>
      <w:tr w:rsidR="00351F99" w:rsidRPr="00CC7C0A" w14:paraId="14CE28E6" w14:textId="77777777" w:rsidTr="00351F99">
        <w:trPr>
          <w:jc w:val="center"/>
        </w:trPr>
        <w:tc>
          <w:tcPr>
            <w:tcW w:w="1560" w:type="dxa"/>
            <w:tcBorders>
              <w:top w:val="single" w:sz="4" w:space="0" w:color="auto"/>
            </w:tcBorders>
          </w:tcPr>
          <w:p w14:paraId="6F91FB36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560584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4E5F3283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521BB02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68357136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6A101962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IFAP3</w:t>
            </w:r>
          </w:p>
        </w:tc>
        <w:tc>
          <w:tcPr>
            <w:tcW w:w="1087" w:type="dxa"/>
            <w:tcBorders>
              <w:top w:val="single" w:sz="4" w:space="0" w:color="auto"/>
            </w:tcBorders>
          </w:tcPr>
          <w:p w14:paraId="06AAC6C1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15</w:t>
            </w:r>
          </w:p>
        </w:tc>
        <w:tc>
          <w:tcPr>
            <w:tcW w:w="1323" w:type="dxa"/>
            <w:tcBorders>
              <w:top w:val="single" w:sz="4" w:space="0" w:color="auto"/>
            </w:tcBorders>
          </w:tcPr>
          <w:p w14:paraId="6097A125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7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40DE9C6" w14:textId="77777777" w:rsidR="000175C9" w:rsidRPr="00CC7C0A" w:rsidRDefault="000175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79</w:t>
            </w:r>
          </w:p>
        </w:tc>
      </w:tr>
      <w:tr w:rsidR="00737A5F" w:rsidRPr="00CC7C0A" w14:paraId="56CD11C7" w14:textId="77777777" w:rsidTr="00811760">
        <w:trPr>
          <w:jc w:val="center"/>
        </w:trPr>
        <w:tc>
          <w:tcPr>
            <w:tcW w:w="1560" w:type="dxa"/>
            <w:vAlign w:val="bottom"/>
          </w:tcPr>
          <w:p w14:paraId="4403BC7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619804</w:t>
            </w:r>
          </w:p>
        </w:tc>
        <w:tc>
          <w:tcPr>
            <w:tcW w:w="709" w:type="dxa"/>
            <w:vAlign w:val="bottom"/>
          </w:tcPr>
          <w:p w14:paraId="5E623B48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3</w:t>
            </w:r>
          </w:p>
        </w:tc>
        <w:tc>
          <w:tcPr>
            <w:tcW w:w="1417" w:type="dxa"/>
            <w:vAlign w:val="bottom"/>
          </w:tcPr>
          <w:p w14:paraId="79892460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9888131</w:t>
            </w:r>
          </w:p>
        </w:tc>
        <w:tc>
          <w:tcPr>
            <w:tcW w:w="1559" w:type="dxa"/>
          </w:tcPr>
          <w:p w14:paraId="1D45744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  <w:t>CAB39L</w:t>
            </w:r>
          </w:p>
        </w:tc>
        <w:tc>
          <w:tcPr>
            <w:tcW w:w="1087" w:type="dxa"/>
          </w:tcPr>
          <w:p w14:paraId="0C8BB0E0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006</w:t>
            </w:r>
          </w:p>
        </w:tc>
        <w:tc>
          <w:tcPr>
            <w:tcW w:w="1323" w:type="dxa"/>
            <w:vAlign w:val="bottom"/>
          </w:tcPr>
          <w:p w14:paraId="660D415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31</w:t>
            </w:r>
          </w:p>
        </w:tc>
        <w:tc>
          <w:tcPr>
            <w:tcW w:w="1418" w:type="dxa"/>
            <w:vAlign w:val="bottom"/>
          </w:tcPr>
          <w:p w14:paraId="25916B46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92</w:t>
            </w:r>
          </w:p>
        </w:tc>
      </w:tr>
      <w:tr w:rsidR="00737A5F" w:rsidRPr="00CC7C0A" w14:paraId="0B27F65B" w14:textId="77777777" w:rsidTr="00811760">
        <w:trPr>
          <w:jc w:val="center"/>
        </w:trPr>
        <w:tc>
          <w:tcPr>
            <w:tcW w:w="1560" w:type="dxa"/>
          </w:tcPr>
          <w:p w14:paraId="142FE5B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rs12700667</w:t>
            </w:r>
          </w:p>
        </w:tc>
        <w:tc>
          <w:tcPr>
            <w:tcW w:w="709" w:type="dxa"/>
          </w:tcPr>
          <w:p w14:paraId="0C8CA94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7</w:t>
            </w:r>
          </w:p>
        </w:tc>
        <w:tc>
          <w:tcPr>
            <w:tcW w:w="1417" w:type="dxa"/>
          </w:tcPr>
          <w:p w14:paraId="0B47A03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25868164</w:t>
            </w:r>
          </w:p>
        </w:tc>
        <w:tc>
          <w:tcPr>
            <w:tcW w:w="1559" w:type="dxa"/>
            <w:vAlign w:val="bottom"/>
          </w:tcPr>
          <w:p w14:paraId="55D9AB5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  <w:t>HNRNPA2B1*</w:t>
            </w:r>
          </w:p>
        </w:tc>
        <w:tc>
          <w:tcPr>
            <w:tcW w:w="1087" w:type="dxa"/>
            <w:vAlign w:val="bottom"/>
          </w:tcPr>
          <w:p w14:paraId="1A8E977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024</w:t>
            </w:r>
          </w:p>
        </w:tc>
        <w:tc>
          <w:tcPr>
            <w:tcW w:w="1323" w:type="dxa"/>
            <w:vAlign w:val="bottom"/>
          </w:tcPr>
          <w:p w14:paraId="6B54D9C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52</w:t>
            </w:r>
          </w:p>
        </w:tc>
        <w:tc>
          <w:tcPr>
            <w:tcW w:w="1418" w:type="dxa"/>
            <w:vAlign w:val="bottom"/>
          </w:tcPr>
          <w:p w14:paraId="3132F68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98</w:t>
            </w:r>
          </w:p>
        </w:tc>
      </w:tr>
      <w:tr w:rsidR="00737A5F" w:rsidRPr="00CC7C0A" w14:paraId="36DFD091" w14:textId="77777777" w:rsidTr="00811760">
        <w:trPr>
          <w:jc w:val="center"/>
        </w:trPr>
        <w:tc>
          <w:tcPr>
            <w:tcW w:w="1560" w:type="dxa"/>
          </w:tcPr>
          <w:p w14:paraId="1722B0B7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709156</w:t>
            </w:r>
          </w:p>
        </w:tc>
        <w:tc>
          <w:tcPr>
            <w:tcW w:w="709" w:type="dxa"/>
          </w:tcPr>
          <w:p w14:paraId="28E2240A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417" w:type="dxa"/>
          </w:tcPr>
          <w:p w14:paraId="068D5905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2436615</w:t>
            </w:r>
          </w:p>
        </w:tc>
        <w:tc>
          <w:tcPr>
            <w:tcW w:w="1559" w:type="dxa"/>
          </w:tcPr>
          <w:p w14:paraId="779CCFE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PPARG</w:t>
            </w:r>
          </w:p>
        </w:tc>
        <w:tc>
          <w:tcPr>
            <w:tcW w:w="1087" w:type="dxa"/>
          </w:tcPr>
          <w:p w14:paraId="55E1E9BA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29</w:t>
            </w:r>
          </w:p>
        </w:tc>
        <w:tc>
          <w:tcPr>
            <w:tcW w:w="1323" w:type="dxa"/>
          </w:tcPr>
          <w:p w14:paraId="56D05F9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5</w:t>
            </w: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ab/>
            </w:r>
          </w:p>
        </w:tc>
        <w:tc>
          <w:tcPr>
            <w:tcW w:w="1418" w:type="dxa"/>
          </w:tcPr>
          <w:p w14:paraId="12F0B1C0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3</w:t>
            </w:r>
          </w:p>
        </w:tc>
      </w:tr>
      <w:tr w:rsidR="00737A5F" w:rsidRPr="00CC7C0A" w14:paraId="52481EDF" w14:textId="77777777" w:rsidTr="00351F99">
        <w:trPr>
          <w:jc w:val="center"/>
        </w:trPr>
        <w:tc>
          <w:tcPr>
            <w:tcW w:w="1560" w:type="dxa"/>
          </w:tcPr>
          <w:p w14:paraId="43511EE5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250248</w:t>
            </w:r>
          </w:p>
        </w:tc>
        <w:tc>
          <w:tcPr>
            <w:tcW w:w="709" w:type="dxa"/>
          </w:tcPr>
          <w:p w14:paraId="1A1B175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417" w:type="dxa"/>
          </w:tcPr>
          <w:p w14:paraId="1C5AA6B8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15995338</w:t>
            </w:r>
          </w:p>
        </w:tc>
        <w:tc>
          <w:tcPr>
            <w:tcW w:w="1559" w:type="dxa"/>
          </w:tcPr>
          <w:p w14:paraId="5CBA92F8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FN1</w:t>
            </w:r>
          </w:p>
        </w:tc>
        <w:tc>
          <w:tcPr>
            <w:tcW w:w="1087" w:type="dxa"/>
          </w:tcPr>
          <w:p w14:paraId="7CA521C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03</w:t>
            </w:r>
          </w:p>
        </w:tc>
        <w:tc>
          <w:tcPr>
            <w:tcW w:w="1323" w:type="dxa"/>
          </w:tcPr>
          <w:p w14:paraId="660E1939" w14:textId="77777777" w:rsidR="00737A5F" w:rsidRPr="00CC7C0A" w:rsidRDefault="00737A5F" w:rsidP="000175C9">
            <w:pPr>
              <w:widowControl w:val="0"/>
              <w:tabs>
                <w:tab w:val="left" w:pos="1300"/>
              </w:tabs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57</w:t>
            </w:r>
          </w:p>
        </w:tc>
        <w:tc>
          <w:tcPr>
            <w:tcW w:w="1418" w:type="dxa"/>
          </w:tcPr>
          <w:p w14:paraId="45EA8DA0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8</w:t>
            </w:r>
          </w:p>
        </w:tc>
      </w:tr>
      <w:tr w:rsidR="00737A5F" w:rsidRPr="00CC7C0A" w14:paraId="21E4DD73" w14:textId="77777777" w:rsidTr="00811760">
        <w:trPr>
          <w:jc w:val="center"/>
        </w:trPr>
        <w:tc>
          <w:tcPr>
            <w:tcW w:w="1560" w:type="dxa"/>
          </w:tcPr>
          <w:p w14:paraId="33D5327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356100</w:t>
            </w:r>
          </w:p>
        </w:tc>
        <w:tc>
          <w:tcPr>
            <w:tcW w:w="709" w:type="dxa"/>
          </w:tcPr>
          <w:p w14:paraId="14FEF1AE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417" w:type="dxa"/>
          </w:tcPr>
          <w:p w14:paraId="138A54E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1863481</w:t>
            </w:r>
          </w:p>
        </w:tc>
        <w:tc>
          <w:tcPr>
            <w:tcW w:w="1559" w:type="dxa"/>
            <w:vAlign w:val="bottom"/>
          </w:tcPr>
          <w:p w14:paraId="3CE7568A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*</w:t>
            </w:r>
          </w:p>
        </w:tc>
        <w:tc>
          <w:tcPr>
            <w:tcW w:w="1087" w:type="dxa"/>
            <w:vAlign w:val="bottom"/>
          </w:tcPr>
          <w:p w14:paraId="11EFD051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323" w:type="dxa"/>
            <w:vAlign w:val="bottom"/>
          </w:tcPr>
          <w:p w14:paraId="38176148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418" w:type="dxa"/>
            <w:vAlign w:val="bottom"/>
          </w:tcPr>
          <w:p w14:paraId="73FBE74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737A5F" w:rsidRPr="00CC7C0A" w14:paraId="69260AF7" w14:textId="77777777" w:rsidTr="00811760">
        <w:trPr>
          <w:jc w:val="center"/>
        </w:trPr>
        <w:tc>
          <w:tcPr>
            <w:tcW w:w="1560" w:type="dxa"/>
          </w:tcPr>
          <w:p w14:paraId="6410370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2860517</w:t>
            </w:r>
          </w:p>
        </w:tc>
        <w:tc>
          <w:tcPr>
            <w:tcW w:w="709" w:type="dxa"/>
          </w:tcPr>
          <w:p w14:paraId="5D1CE95A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417" w:type="dxa"/>
          </w:tcPr>
          <w:p w14:paraId="393116A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7603178</w:t>
            </w:r>
          </w:p>
        </w:tc>
        <w:tc>
          <w:tcPr>
            <w:tcW w:w="1559" w:type="dxa"/>
          </w:tcPr>
          <w:p w14:paraId="2B3F19A1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TAA1</w:t>
            </w:r>
          </w:p>
        </w:tc>
        <w:tc>
          <w:tcPr>
            <w:tcW w:w="1087" w:type="dxa"/>
          </w:tcPr>
          <w:p w14:paraId="2EC6ECD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02</w:t>
            </w:r>
          </w:p>
        </w:tc>
        <w:tc>
          <w:tcPr>
            <w:tcW w:w="1323" w:type="dxa"/>
          </w:tcPr>
          <w:p w14:paraId="207996AE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7</w:t>
            </w:r>
          </w:p>
        </w:tc>
        <w:tc>
          <w:tcPr>
            <w:tcW w:w="1418" w:type="dxa"/>
          </w:tcPr>
          <w:p w14:paraId="7396541E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8</w:t>
            </w:r>
          </w:p>
        </w:tc>
      </w:tr>
      <w:tr w:rsidR="00737A5F" w:rsidRPr="00CC7C0A" w14:paraId="5F059C9C" w14:textId="77777777" w:rsidTr="00351F99">
        <w:trPr>
          <w:jc w:val="center"/>
        </w:trPr>
        <w:tc>
          <w:tcPr>
            <w:tcW w:w="1560" w:type="dxa"/>
          </w:tcPr>
          <w:p w14:paraId="737FA08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906721</w:t>
            </w:r>
          </w:p>
        </w:tc>
        <w:tc>
          <w:tcPr>
            <w:tcW w:w="709" w:type="dxa"/>
          </w:tcPr>
          <w:p w14:paraId="023E9CD0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417" w:type="dxa"/>
          </w:tcPr>
          <w:p w14:paraId="3712808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84687691</w:t>
            </w:r>
          </w:p>
        </w:tc>
        <w:tc>
          <w:tcPr>
            <w:tcW w:w="1559" w:type="dxa"/>
          </w:tcPr>
          <w:p w14:paraId="5BDA626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LHL24*</w:t>
            </w:r>
          </w:p>
        </w:tc>
        <w:tc>
          <w:tcPr>
            <w:tcW w:w="1087" w:type="dxa"/>
          </w:tcPr>
          <w:p w14:paraId="63FE480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32</w:t>
            </w:r>
          </w:p>
        </w:tc>
        <w:tc>
          <w:tcPr>
            <w:tcW w:w="1323" w:type="dxa"/>
          </w:tcPr>
          <w:p w14:paraId="2D1E5EB5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26</w:t>
            </w:r>
          </w:p>
        </w:tc>
        <w:tc>
          <w:tcPr>
            <w:tcW w:w="1418" w:type="dxa"/>
          </w:tcPr>
          <w:p w14:paraId="01240CA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5</w:t>
            </w:r>
          </w:p>
        </w:tc>
      </w:tr>
      <w:tr w:rsidR="00737A5F" w:rsidRPr="00CC7C0A" w14:paraId="3ADAA828" w14:textId="77777777" w:rsidTr="00351F99">
        <w:trPr>
          <w:jc w:val="center"/>
        </w:trPr>
        <w:tc>
          <w:tcPr>
            <w:tcW w:w="1560" w:type="dxa"/>
          </w:tcPr>
          <w:p w14:paraId="7555ECE1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868894</w:t>
            </w:r>
          </w:p>
        </w:tc>
        <w:tc>
          <w:tcPr>
            <w:tcW w:w="709" w:type="dxa"/>
          </w:tcPr>
          <w:p w14:paraId="7C6D61B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417" w:type="dxa"/>
          </w:tcPr>
          <w:p w14:paraId="0B4B35A7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87606728</w:t>
            </w:r>
          </w:p>
        </w:tc>
        <w:tc>
          <w:tcPr>
            <w:tcW w:w="1559" w:type="dxa"/>
          </w:tcPr>
          <w:p w14:paraId="5F55FEB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MTNR1A</w:t>
            </w:r>
          </w:p>
        </w:tc>
        <w:tc>
          <w:tcPr>
            <w:tcW w:w="1087" w:type="dxa"/>
          </w:tcPr>
          <w:p w14:paraId="011A85E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08</w:t>
            </w:r>
          </w:p>
        </w:tc>
        <w:tc>
          <w:tcPr>
            <w:tcW w:w="1323" w:type="dxa"/>
          </w:tcPr>
          <w:p w14:paraId="718FE8AC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21</w:t>
            </w:r>
          </w:p>
        </w:tc>
        <w:tc>
          <w:tcPr>
            <w:tcW w:w="1418" w:type="dxa"/>
          </w:tcPr>
          <w:p w14:paraId="38DE150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4</w:t>
            </w:r>
          </w:p>
        </w:tc>
      </w:tr>
      <w:tr w:rsidR="00737A5F" w:rsidRPr="00CC7C0A" w14:paraId="791764CB" w14:textId="77777777" w:rsidTr="00351F99">
        <w:trPr>
          <w:jc w:val="center"/>
        </w:trPr>
        <w:tc>
          <w:tcPr>
            <w:tcW w:w="1560" w:type="dxa"/>
          </w:tcPr>
          <w:p w14:paraId="7171D9D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rs3820282</w:t>
            </w:r>
          </w:p>
        </w:tc>
        <w:tc>
          <w:tcPr>
            <w:tcW w:w="709" w:type="dxa"/>
          </w:tcPr>
          <w:p w14:paraId="37BF5970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1</w:t>
            </w:r>
          </w:p>
        </w:tc>
        <w:tc>
          <w:tcPr>
            <w:tcW w:w="1417" w:type="dxa"/>
          </w:tcPr>
          <w:p w14:paraId="42D6DE0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22340802</w:t>
            </w:r>
          </w:p>
        </w:tc>
        <w:tc>
          <w:tcPr>
            <w:tcW w:w="1559" w:type="dxa"/>
          </w:tcPr>
          <w:p w14:paraId="481173A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sz w:val="22"/>
                <w:szCs w:val="22"/>
              </w:rPr>
              <w:t>WNT4</w:t>
            </w:r>
          </w:p>
        </w:tc>
        <w:tc>
          <w:tcPr>
            <w:tcW w:w="1087" w:type="dxa"/>
          </w:tcPr>
          <w:p w14:paraId="608FEE0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-0.007</w:t>
            </w:r>
          </w:p>
        </w:tc>
        <w:tc>
          <w:tcPr>
            <w:tcW w:w="1323" w:type="dxa"/>
          </w:tcPr>
          <w:p w14:paraId="0CAC044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0.37</w:t>
            </w:r>
          </w:p>
        </w:tc>
        <w:tc>
          <w:tcPr>
            <w:tcW w:w="1418" w:type="dxa"/>
          </w:tcPr>
          <w:p w14:paraId="3E2DAB7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0.96</w:t>
            </w:r>
          </w:p>
        </w:tc>
      </w:tr>
      <w:tr w:rsidR="00737A5F" w:rsidRPr="00CC7C0A" w14:paraId="43601BF3" w14:textId="77777777" w:rsidTr="00351F99">
        <w:trPr>
          <w:jc w:val="center"/>
        </w:trPr>
        <w:tc>
          <w:tcPr>
            <w:tcW w:w="1560" w:type="dxa"/>
          </w:tcPr>
          <w:p w14:paraId="1182AFE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2782666</w:t>
            </w:r>
          </w:p>
        </w:tc>
        <w:tc>
          <w:tcPr>
            <w:tcW w:w="709" w:type="dxa"/>
          </w:tcPr>
          <w:p w14:paraId="5DA37AB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417" w:type="dxa"/>
          </w:tcPr>
          <w:p w14:paraId="63A704E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5799605</w:t>
            </w:r>
          </w:p>
        </w:tc>
        <w:tc>
          <w:tcPr>
            <w:tcW w:w="1559" w:type="dxa"/>
          </w:tcPr>
          <w:p w14:paraId="197531D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LIC5*</w:t>
            </w:r>
          </w:p>
        </w:tc>
        <w:tc>
          <w:tcPr>
            <w:tcW w:w="1087" w:type="dxa"/>
          </w:tcPr>
          <w:p w14:paraId="4006105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33</w:t>
            </w:r>
          </w:p>
        </w:tc>
        <w:tc>
          <w:tcPr>
            <w:tcW w:w="1323" w:type="dxa"/>
          </w:tcPr>
          <w:p w14:paraId="43AD065C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7</w:t>
            </w:r>
          </w:p>
        </w:tc>
        <w:tc>
          <w:tcPr>
            <w:tcW w:w="1418" w:type="dxa"/>
          </w:tcPr>
          <w:p w14:paraId="5FD9D8D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79</w:t>
            </w:r>
          </w:p>
        </w:tc>
      </w:tr>
      <w:tr w:rsidR="00737A5F" w:rsidRPr="00CC7C0A" w14:paraId="5091F668" w14:textId="77777777" w:rsidTr="00351F99">
        <w:trPr>
          <w:jc w:val="center"/>
        </w:trPr>
        <w:tc>
          <w:tcPr>
            <w:tcW w:w="1560" w:type="dxa"/>
          </w:tcPr>
          <w:p w14:paraId="591D186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6556301</w:t>
            </w:r>
          </w:p>
        </w:tc>
        <w:tc>
          <w:tcPr>
            <w:tcW w:w="709" w:type="dxa"/>
          </w:tcPr>
          <w:p w14:paraId="4C3F4E6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1417" w:type="dxa"/>
          </w:tcPr>
          <w:p w14:paraId="33AF13A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76460183</w:t>
            </w:r>
          </w:p>
        </w:tc>
        <w:tc>
          <w:tcPr>
            <w:tcW w:w="1559" w:type="dxa"/>
          </w:tcPr>
          <w:p w14:paraId="5E924995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FGFR4</w:t>
            </w:r>
          </w:p>
        </w:tc>
        <w:tc>
          <w:tcPr>
            <w:tcW w:w="1087" w:type="dxa"/>
          </w:tcPr>
          <w:p w14:paraId="2D1DB76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02</w:t>
            </w:r>
          </w:p>
        </w:tc>
        <w:tc>
          <w:tcPr>
            <w:tcW w:w="1323" w:type="dxa"/>
          </w:tcPr>
          <w:p w14:paraId="68113E22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7</w:t>
            </w:r>
          </w:p>
        </w:tc>
        <w:tc>
          <w:tcPr>
            <w:tcW w:w="1418" w:type="dxa"/>
          </w:tcPr>
          <w:p w14:paraId="7889912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8</w:t>
            </w:r>
          </w:p>
        </w:tc>
      </w:tr>
      <w:tr w:rsidR="00737A5F" w:rsidRPr="00CC7C0A" w14:paraId="506EC3D6" w14:textId="77777777" w:rsidTr="00351F99">
        <w:trPr>
          <w:jc w:val="center"/>
        </w:trPr>
        <w:tc>
          <w:tcPr>
            <w:tcW w:w="1560" w:type="dxa"/>
          </w:tcPr>
          <w:p w14:paraId="0AA6D60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4131816</w:t>
            </w:r>
          </w:p>
        </w:tc>
        <w:tc>
          <w:tcPr>
            <w:tcW w:w="709" w:type="dxa"/>
          </w:tcPr>
          <w:p w14:paraId="3D6D0FF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417" w:type="dxa"/>
          </w:tcPr>
          <w:p w14:paraId="1C09B578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61662648</w:t>
            </w:r>
          </w:p>
        </w:tc>
        <w:tc>
          <w:tcPr>
            <w:tcW w:w="1559" w:type="dxa"/>
          </w:tcPr>
          <w:p w14:paraId="3B838E6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UF2</w:t>
            </w:r>
          </w:p>
        </w:tc>
        <w:tc>
          <w:tcPr>
            <w:tcW w:w="1087" w:type="dxa"/>
          </w:tcPr>
          <w:p w14:paraId="40FB5FD6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01</w:t>
            </w:r>
          </w:p>
        </w:tc>
        <w:tc>
          <w:tcPr>
            <w:tcW w:w="1323" w:type="dxa"/>
          </w:tcPr>
          <w:p w14:paraId="06985AB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85</w:t>
            </w:r>
          </w:p>
        </w:tc>
        <w:tc>
          <w:tcPr>
            <w:tcW w:w="1418" w:type="dxa"/>
          </w:tcPr>
          <w:p w14:paraId="1DDD5E1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9</w:t>
            </w:r>
          </w:p>
        </w:tc>
      </w:tr>
      <w:tr w:rsidR="00737A5F" w:rsidRPr="00CC7C0A" w14:paraId="47B75C5D" w14:textId="77777777" w:rsidTr="00351F99">
        <w:trPr>
          <w:jc w:val="center"/>
        </w:trPr>
        <w:tc>
          <w:tcPr>
            <w:tcW w:w="1560" w:type="dxa"/>
          </w:tcPr>
          <w:p w14:paraId="445BC6C7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7326191</w:t>
            </w:r>
          </w:p>
        </w:tc>
        <w:tc>
          <w:tcPr>
            <w:tcW w:w="709" w:type="dxa"/>
          </w:tcPr>
          <w:p w14:paraId="0FE59890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417" w:type="dxa"/>
          </w:tcPr>
          <w:p w14:paraId="761A7EBC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8737980</w:t>
            </w:r>
          </w:p>
        </w:tc>
        <w:tc>
          <w:tcPr>
            <w:tcW w:w="1559" w:type="dxa"/>
          </w:tcPr>
          <w:p w14:paraId="717CFBDD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DADC1</w:t>
            </w:r>
          </w:p>
        </w:tc>
        <w:tc>
          <w:tcPr>
            <w:tcW w:w="1087" w:type="dxa"/>
          </w:tcPr>
          <w:p w14:paraId="62D73A01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03</w:t>
            </w:r>
          </w:p>
        </w:tc>
        <w:tc>
          <w:tcPr>
            <w:tcW w:w="1323" w:type="dxa"/>
          </w:tcPr>
          <w:p w14:paraId="75D927C7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63</w:t>
            </w:r>
          </w:p>
        </w:tc>
        <w:tc>
          <w:tcPr>
            <w:tcW w:w="1418" w:type="dxa"/>
          </w:tcPr>
          <w:p w14:paraId="26D80152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98</w:t>
            </w:r>
          </w:p>
        </w:tc>
      </w:tr>
      <w:tr w:rsidR="00737A5F" w:rsidRPr="00CC7C0A" w14:paraId="75E6A57E" w14:textId="77777777" w:rsidTr="00351F99">
        <w:trPr>
          <w:jc w:val="center"/>
        </w:trPr>
        <w:tc>
          <w:tcPr>
            <w:tcW w:w="1560" w:type="dxa"/>
          </w:tcPr>
          <w:p w14:paraId="605F30C1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9912335</w:t>
            </w:r>
          </w:p>
        </w:tc>
        <w:tc>
          <w:tcPr>
            <w:tcW w:w="709" w:type="dxa"/>
          </w:tcPr>
          <w:p w14:paraId="3EDE3534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417" w:type="dxa"/>
          </w:tcPr>
          <w:p w14:paraId="6DABE49A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77552948</w:t>
            </w:r>
          </w:p>
        </w:tc>
        <w:tc>
          <w:tcPr>
            <w:tcW w:w="1559" w:type="dxa"/>
          </w:tcPr>
          <w:p w14:paraId="766DEA8B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ASPSCR1</w:t>
            </w:r>
          </w:p>
        </w:tc>
        <w:tc>
          <w:tcPr>
            <w:tcW w:w="1087" w:type="dxa"/>
          </w:tcPr>
          <w:p w14:paraId="71CBC769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1</w:t>
            </w:r>
          </w:p>
        </w:tc>
        <w:tc>
          <w:tcPr>
            <w:tcW w:w="1323" w:type="dxa"/>
          </w:tcPr>
          <w:p w14:paraId="31ADFD28" w14:textId="77777777" w:rsidR="00737A5F" w:rsidRPr="00CC7C0A" w:rsidRDefault="00574368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9</w:t>
            </w:r>
          </w:p>
        </w:tc>
        <w:tc>
          <w:tcPr>
            <w:tcW w:w="1418" w:type="dxa"/>
          </w:tcPr>
          <w:p w14:paraId="7AD5C4AA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82</w:t>
            </w:r>
          </w:p>
        </w:tc>
      </w:tr>
      <w:tr w:rsidR="00737A5F" w:rsidRPr="00CC7C0A" w14:paraId="4F10DF47" w14:textId="77777777" w:rsidTr="00351F99">
        <w:trPr>
          <w:jc w:val="center"/>
        </w:trPr>
        <w:tc>
          <w:tcPr>
            <w:tcW w:w="1560" w:type="dxa"/>
          </w:tcPr>
          <w:p w14:paraId="2C67B6CE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0878362</w:t>
            </w:r>
          </w:p>
        </w:tc>
        <w:tc>
          <w:tcPr>
            <w:tcW w:w="709" w:type="dxa"/>
          </w:tcPr>
          <w:p w14:paraId="21DCC332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417" w:type="dxa"/>
          </w:tcPr>
          <w:p w14:paraId="2D391E25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4703760</w:t>
            </w:r>
          </w:p>
        </w:tc>
        <w:tc>
          <w:tcPr>
            <w:tcW w:w="1559" w:type="dxa"/>
          </w:tcPr>
          <w:p w14:paraId="0346482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HMGA2</w:t>
            </w:r>
          </w:p>
        </w:tc>
        <w:tc>
          <w:tcPr>
            <w:tcW w:w="1087" w:type="dxa"/>
          </w:tcPr>
          <w:p w14:paraId="3A4A2043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11</w:t>
            </w:r>
          </w:p>
        </w:tc>
        <w:tc>
          <w:tcPr>
            <w:tcW w:w="1323" w:type="dxa"/>
          </w:tcPr>
          <w:p w14:paraId="48C47100" w14:textId="77777777" w:rsidR="00737A5F" w:rsidRPr="00CC7C0A" w:rsidRDefault="00737A5F" w:rsidP="004B765F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5</w:t>
            </w:r>
          </w:p>
        </w:tc>
        <w:tc>
          <w:tcPr>
            <w:tcW w:w="1418" w:type="dxa"/>
          </w:tcPr>
          <w:p w14:paraId="332FE27F" w14:textId="77777777" w:rsidR="00737A5F" w:rsidRPr="00CC7C0A" w:rsidRDefault="00737A5F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71</w:t>
            </w:r>
          </w:p>
        </w:tc>
      </w:tr>
    </w:tbl>
    <w:p w14:paraId="55528906" w14:textId="77777777" w:rsidR="00494D33" w:rsidRPr="00CC7C0A" w:rsidRDefault="00494D33" w:rsidP="000175C9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</w:p>
    <w:p w14:paraId="5A5F8A0A" w14:textId="77777777" w:rsidR="000175C9" w:rsidRPr="00CC7C0A" w:rsidRDefault="000175C9" w:rsidP="000175C9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 xml:space="preserve">* No probe covering </w:t>
      </w:r>
      <w:r w:rsidRPr="00CC7C0A">
        <w:rPr>
          <w:rFonts w:ascii="Times New Roman" w:hAnsi="Times New Roman" w:cs="Times New Roman"/>
          <w:i/>
          <w:sz w:val="22"/>
          <w:szCs w:val="22"/>
        </w:rPr>
        <w:t>NFE2L3, ZNF659, KHL6</w:t>
      </w:r>
      <w:r w:rsidR="00425650" w:rsidRPr="00CC7C0A">
        <w:rPr>
          <w:rFonts w:ascii="Times New Roman" w:hAnsi="Times New Roman" w:cs="Times New Roman"/>
          <w:i/>
          <w:sz w:val="22"/>
          <w:szCs w:val="22"/>
        </w:rPr>
        <w:t xml:space="preserve"> and</w:t>
      </w:r>
      <w:r w:rsidRPr="00CC7C0A">
        <w:rPr>
          <w:rFonts w:ascii="Times New Roman" w:hAnsi="Times New Roman" w:cs="Times New Roman"/>
          <w:i/>
          <w:sz w:val="22"/>
          <w:szCs w:val="22"/>
        </w:rPr>
        <w:t xml:space="preserve"> RUNX2 respectively.</w:t>
      </w:r>
      <w:r w:rsidRPr="00CC7C0A">
        <w:rPr>
          <w:rFonts w:ascii="Times New Roman" w:hAnsi="Times New Roman" w:cs="Times New Roman"/>
          <w:sz w:val="22"/>
          <w:szCs w:val="22"/>
        </w:rPr>
        <w:t xml:space="preserve"> Where, there was a probe covering another close by gene within </w:t>
      </w:r>
      <w:r w:rsidR="00EB0858" w:rsidRPr="00CC7C0A">
        <w:rPr>
          <w:rFonts w:ascii="Times New Roman" w:hAnsi="Times New Roman" w:cs="Times New Roman"/>
          <w:sz w:val="22"/>
          <w:szCs w:val="22"/>
        </w:rPr>
        <w:t>500kb</w:t>
      </w:r>
      <w:r w:rsidRPr="00CC7C0A">
        <w:rPr>
          <w:rFonts w:ascii="Times New Roman" w:hAnsi="Times New Roman" w:cs="Times New Roman"/>
          <w:sz w:val="22"/>
          <w:szCs w:val="22"/>
        </w:rPr>
        <w:t xml:space="preserve"> on either side of SNP, the results for those genes are reported.</w:t>
      </w:r>
    </w:p>
    <w:p w14:paraId="1E3F79D3" w14:textId="77777777" w:rsidR="000175C9" w:rsidRPr="00CC7C0A" w:rsidRDefault="000175C9" w:rsidP="000175C9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** </w:t>
      </w:r>
      <w:r w:rsidR="00B61387" w:rsidRPr="00CC7C0A">
        <w:rPr>
          <w:rFonts w:ascii="Times New Roman" w:hAnsi="Times New Roman" w:cs="Times New Roman"/>
          <w:sz w:val="22"/>
          <w:szCs w:val="22"/>
        </w:rPr>
        <w:t xml:space="preserve">Benjamin </w:t>
      </w:r>
      <w:r w:rsidRPr="00CC7C0A">
        <w:rPr>
          <w:rFonts w:ascii="Times New Roman" w:hAnsi="Times New Roman" w:cs="Times New Roman"/>
          <w:sz w:val="22"/>
          <w:szCs w:val="22"/>
        </w:rPr>
        <w:t>Hochberg corrected p-values.</w:t>
      </w:r>
    </w:p>
    <w:p w14:paraId="0431657A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60EBA48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E0D4881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EA34984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9481FD2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EF9B773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CFF696E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D7C72B6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A496A1C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D78A4A3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850F3C8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4A50F27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B4340A8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E143FAD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9DBB718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D0C1F75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551FC290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E780047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CAF8833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508CF4B" w14:textId="77777777" w:rsidR="00892D4F" w:rsidRPr="00CC7C0A" w:rsidRDefault="00892D4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E051DA8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54F6C5A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2FCACFD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28515CA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6A1C2D9" w14:textId="77777777" w:rsidR="00CF76E7" w:rsidRPr="00CC7C0A" w:rsidRDefault="00CF76E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6BCCEDA" w14:textId="77777777" w:rsidR="00B61387" w:rsidRPr="00CC7C0A" w:rsidRDefault="00B6138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4588119" w14:textId="77777777" w:rsidR="00BD66D6" w:rsidRPr="00CC7C0A" w:rsidRDefault="00BD66D6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25D7852" w14:textId="77777777" w:rsidR="00BD66D6" w:rsidRPr="00CC7C0A" w:rsidRDefault="00BD66D6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6DDAC45" w14:textId="77777777" w:rsidR="00BD66D6" w:rsidRPr="00CC7C0A" w:rsidRDefault="00BD66D6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1269BAD" w14:textId="77777777" w:rsidR="00E741D4" w:rsidRPr="00CC7C0A" w:rsidRDefault="00E741D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12EEFB2" w14:textId="77777777" w:rsidR="002C46A5" w:rsidRPr="00CC7C0A" w:rsidRDefault="002C46A5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0AE742D" w14:textId="77777777" w:rsidR="00797FF8" w:rsidRPr="00CC7C0A" w:rsidRDefault="00797FF8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FABCD7F" w14:textId="77777777" w:rsidR="00BC6DEE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  <w:lang w:val="en-GB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</w:t>
      </w:r>
      <w:r w:rsidR="00B4188C" w:rsidRPr="00CC7C0A">
        <w:rPr>
          <w:rFonts w:ascii="Times New Roman" w:hAnsi="Times New Roman" w:cs="Times New Roman"/>
          <w:b/>
          <w:sz w:val="22"/>
          <w:szCs w:val="22"/>
        </w:rPr>
        <w:t>T</w:t>
      </w:r>
      <w:r w:rsidR="00FD2DDD" w:rsidRPr="00CC7C0A">
        <w:rPr>
          <w:rFonts w:ascii="Times New Roman" w:hAnsi="Times New Roman" w:cs="Times New Roman"/>
          <w:b/>
          <w:sz w:val="22"/>
          <w:szCs w:val="22"/>
        </w:rPr>
        <w:t xml:space="preserve">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5</w:t>
      </w:r>
      <w:r w:rsidR="00BC6DEE" w:rsidRPr="00CC7C0A">
        <w:rPr>
          <w:rFonts w:ascii="Times New Roman" w:hAnsi="Times New Roman" w:cs="Times New Roman"/>
          <w:b/>
          <w:sz w:val="22"/>
          <w:szCs w:val="22"/>
        </w:rPr>
        <w:t>.</w:t>
      </w:r>
      <w:r w:rsidR="00602115" w:rsidRPr="00CC7C0A">
        <w:rPr>
          <w:rFonts w:ascii="Times New Roman" w:hAnsi="Times New Roman" w:cs="Times New Roman"/>
          <w:color w:val="000000" w:themeColor="dark1"/>
          <w:sz w:val="22"/>
          <w:szCs w:val="22"/>
          <w:lang w:eastAsia="en-US"/>
        </w:rPr>
        <w:t xml:space="preserve"> </w:t>
      </w:r>
      <w:r w:rsidR="003F098C" w:rsidRPr="00CC7C0A">
        <w:rPr>
          <w:rFonts w:ascii="Times New Roman" w:hAnsi="Times New Roman" w:cs="Times New Roman"/>
          <w:color w:val="000000" w:themeColor="dark1"/>
          <w:sz w:val="22"/>
          <w:szCs w:val="22"/>
          <w:lang w:eastAsia="en-US"/>
        </w:rPr>
        <w:t xml:space="preserve">Results of the differential </w:t>
      </w:r>
      <w:r w:rsidR="00DA303E" w:rsidRPr="00CC7C0A">
        <w:rPr>
          <w:rFonts w:ascii="Times New Roman" w:hAnsi="Times New Roman" w:cs="Times New Roman"/>
          <w:i/>
          <w:color w:val="000000" w:themeColor="dark1"/>
          <w:sz w:val="22"/>
          <w:szCs w:val="22"/>
          <w:lang w:eastAsia="en-US"/>
        </w:rPr>
        <w:t>cis</w:t>
      </w:r>
      <w:r w:rsidR="003F098C" w:rsidRPr="00CC7C0A">
        <w:rPr>
          <w:rFonts w:ascii="Times New Roman" w:hAnsi="Times New Roman" w:cs="Times New Roman"/>
          <w:color w:val="000000" w:themeColor="dark1"/>
          <w:sz w:val="22"/>
          <w:szCs w:val="22"/>
          <w:lang w:eastAsia="en-US"/>
        </w:rPr>
        <w:t xml:space="preserve">-eQTL analysis between abdominal and gluteal fat in </w:t>
      </w:r>
      <w:r w:rsidR="00602115" w:rsidRPr="00CC7C0A">
        <w:rPr>
          <w:rFonts w:ascii="Times New Roman" w:hAnsi="Times New Roman" w:cs="Times New Roman"/>
          <w:sz w:val="22"/>
          <w:szCs w:val="22"/>
          <w:lang w:val="en-GB"/>
        </w:rPr>
        <w:t>the M</w:t>
      </w:r>
      <w:r w:rsidR="00A04FE1" w:rsidRPr="00CC7C0A">
        <w:rPr>
          <w:rFonts w:ascii="Times New Roman" w:hAnsi="Times New Roman" w:cs="Times New Roman"/>
          <w:sz w:val="22"/>
          <w:szCs w:val="22"/>
          <w:lang w:val="en-GB"/>
        </w:rPr>
        <w:t>ol</w:t>
      </w:r>
      <w:r w:rsidR="00602115"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OBB </w:t>
      </w:r>
      <w:r w:rsidR="003F098C" w:rsidRPr="00CC7C0A">
        <w:rPr>
          <w:rFonts w:ascii="Times New Roman" w:hAnsi="Times New Roman" w:cs="Times New Roman"/>
          <w:sz w:val="22"/>
          <w:szCs w:val="22"/>
          <w:lang w:val="en-GB"/>
        </w:rPr>
        <w:t>data</w:t>
      </w:r>
      <w:r w:rsidR="00602115"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 on </w:t>
      </w:r>
      <w:r w:rsidR="002C46A5"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the </w:t>
      </w:r>
      <w:r w:rsidR="00574368" w:rsidRPr="00CC7C0A">
        <w:rPr>
          <w:rFonts w:ascii="Times New Roman" w:hAnsi="Times New Roman" w:cs="Times New Roman"/>
          <w:sz w:val="22"/>
          <w:szCs w:val="22"/>
          <w:lang w:val="en-GB"/>
        </w:rPr>
        <w:t xml:space="preserve">16 </w:t>
      </w:r>
      <w:r w:rsidR="003F098C" w:rsidRPr="00CC7C0A">
        <w:rPr>
          <w:rFonts w:ascii="Times New Roman" w:hAnsi="Times New Roman" w:cs="Times New Roman"/>
          <w:sz w:val="22"/>
          <w:szCs w:val="22"/>
          <w:lang w:val="en-GB"/>
        </w:rPr>
        <w:t>genes.</w:t>
      </w:r>
    </w:p>
    <w:p w14:paraId="1CF7513D" w14:textId="77777777" w:rsidR="00797FF8" w:rsidRPr="00CC7C0A" w:rsidRDefault="00797FF8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78"/>
        <w:gridCol w:w="715"/>
        <w:gridCol w:w="1276"/>
        <w:gridCol w:w="1559"/>
        <w:gridCol w:w="1134"/>
        <w:gridCol w:w="992"/>
        <w:gridCol w:w="1134"/>
        <w:gridCol w:w="1276"/>
      </w:tblGrid>
      <w:tr w:rsidR="00333C98" w:rsidRPr="00CC7C0A" w14:paraId="5A56E0D4" w14:textId="77777777" w:rsidTr="00964CD0">
        <w:tc>
          <w:tcPr>
            <w:tcW w:w="1378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56F44B4E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SNP</w:t>
            </w:r>
          </w:p>
        </w:tc>
        <w:tc>
          <w:tcPr>
            <w:tcW w:w="715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74F9C760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Ch</w:t>
            </w:r>
            <w:r w:rsidR="008F37DB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r</w:t>
            </w:r>
          </w:p>
        </w:tc>
        <w:tc>
          <w:tcPr>
            <w:tcW w:w="1276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2D629820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Position</w:t>
            </w:r>
          </w:p>
        </w:tc>
        <w:tc>
          <w:tcPr>
            <w:tcW w:w="1559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3A72CCFB" w14:textId="77777777" w:rsidR="000F0AC9" w:rsidRPr="00CC7C0A" w:rsidRDefault="009154E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C</w:t>
            </w:r>
            <w:r w:rsidR="000F0AC9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losest gene</w:t>
            </w:r>
          </w:p>
        </w:tc>
        <w:tc>
          <w:tcPr>
            <w:tcW w:w="1134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612E8C5A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Distance</w:t>
            </w:r>
          </w:p>
        </w:tc>
        <w:tc>
          <w:tcPr>
            <w:tcW w:w="992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51CB4A5C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Fold change</w:t>
            </w:r>
          </w:p>
        </w:tc>
        <w:tc>
          <w:tcPr>
            <w:tcW w:w="1134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7EF09A50" w14:textId="77777777" w:rsidR="000F0AC9" w:rsidRPr="00CC7C0A" w:rsidRDefault="00AA308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P.V</w:t>
            </w:r>
            <w:r w:rsidR="00333C98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alue</w:t>
            </w:r>
          </w:p>
        </w:tc>
        <w:tc>
          <w:tcPr>
            <w:tcW w:w="1276" w:type="dxa"/>
            <w:tcBorders>
              <w:top w:val="single" w:sz="4" w:space="0" w:color="000000" w:themeColor="text1"/>
              <w:bottom w:val="single" w:sz="4" w:space="0" w:color="auto"/>
            </w:tcBorders>
            <w:vAlign w:val="center"/>
          </w:tcPr>
          <w:p w14:paraId="6F5CE8AB" w14:textId="77777777" w:rsidR="000F0AC9" w:rsidRPr="00CC7C0A" w:rsidRDefault="00AA308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Adjusted P.V</w:t>
            </w:r>
            <w:r w:rsidR="00333C98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alue</w:t>
            </w:r>
            <w:r w:rsidR="000175C9" w:rsidRPr="00CC7C0A">
              <w:rPr>
                <w:rFonts w:ascii="Times New Roman" w:eastAsia="Times New Roman" w:hAnsi="Times New Roman" w:cs="Times New Roman"/>
                <w:b/>
                <w:bCs/>
                <w:sz w:val="22"/>
                <w:szCs w:val="22"/>
              </w:rPr>
              <w:t>**</w:t>
            </w:r>
          </w:p>
        </w:tc>
      </w:tr>
      <w:tr w:rsidR="00333C98" w:rsidRPr="00CC7C0A" w14:paraId="2FD11376" w14:textId="77777777" w:rsidTr="00964CD0">
        <w:tc>
          <w:tcPr>
            <w:tcW w:w="1378" w:type="dxa"/>
            <w:tcBorders>
              <w:top w:val="single" w:sz="4" w:space="0" w:color="auto"/>
            </w:tcBorders>
          </w:tcPr>
          <w:p w14:paraId="51FC16D5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rs560584</w:t>
            </w:r>
          </w:p>
        </w:tc>
        <w:tc>
          <w:tcPr>
            <w:tcW w:w="715" w:type="dxa"/>
            <w:tcBorders>
              <w:top w:val="single" w:sz="4" w:space="0" w:color="auto"/>
            </w:tcBorders>
          </w:tcPr>
          <w:p w14:paraId="4F04BFD8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440B2D7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168357136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bottom"/>
          </w:tcPr>
          <w:p w14:paraId="41198EC3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i/>
                <w:sz w:val="22"/>
                <w:szCs w:val="22"/>
              </w:rPr>
              <w:t>KIFAP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0C86B293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36163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bottom"/>
          </w:tcPr>
          <w:p w14:paraId="267D5BD0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0.1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bottom"/>
          </w:tcPr>
          <w:p w14:paraId="32380D0F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6.70x10</w:t>
            </w: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bottom"/>
          </w:tcPr>
          <w:p w14:paraId="2B59D1C4" w14:textId="77777777" w:rsidR="000F0AC9" w:rsidRPr="00CC7C0A" w:rsidRDefault="000F0AC9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/>
                <w:sz w:val="22"/>
                <w:szCs w:val="22"/>
              </w:rPr>
              <w:t>0.04</w:t>
            </w:r>
          </w:p>
        </w:tc>
      </w:tr>
      <w:tr w:rsidR="002C46A5" w:rsidRPr="00CC7C0A" w14:paraId="6941966C" w14:textId="77777777" w:rsidTr="00964CD0">
        <w:tc>
          <w:tcPr>
            <w:tcW w:w="1378" w:type="dxa"/>
            <w:vAlign w:val="bottom"/>
          </w:tcPr>
          <w:p w14:paraId="02E465B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619804</w:t>
            </w:r>
          </w:p>
        </w:tc>
        <w:tc>
          <w:tcPr>
            <w:tcW w:w="715" w:type="dxa"/>
            <w:vAlign w:val="bottom"/>
          </w:tcPr>
          <w:p w14:paraId="0F1FF5A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Cs/>
                <w:sz w:val="22"/>
                <w:szCs w:val="22"/>
              </w:rPr>
              <w:t>13</w:t>
            </w:r>
          </w:p>
        </w:tc>
        <w:tc>
          <w:tcPr>
            <w:tcW w:w="1276" w:type="dxa"/>
            <w:vAlign w:val="bottom"/>
          </w:tcPr>
          <w:p w14:paraId="581EDF8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9888131</w:t>
            </w:r>
          </w:p>
        </w:tc>
        <w:tc>
          <w:tcPr>
            <w:tcW w:w="1559" w:type="dxa"/>
          </w:tcPr>
          <w:p w14:paraId="33723E2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  <w:t>CAB39L*</w:t>
            </w:r>
          </w:p>
        </w:tc>
        <w:tc>
          <w:tcPr>
            <w:tcW w:w="1134" w:type="dxa"/>
            <w:vAlign w:val="bottom"/>
          </w:tcPr>
          <w:p w14:paraId="40C7E8B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</w:t>
            </w:r>
          </w:p>
        </w:tc>
        <w:tc>
          <w:tcPr>
            <w:tcW w:w="992" w:type="dxa"/>
            <w:vAlign w:val="bottom"/>
          </w:tcPr>
          <w:p w14:paraId="5036857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</w:t>
            </w:r>
          </w:p>
        </w:tc>
        <w:tc>
          <w:tcPr>
            <w:tcW w:w="1134" w:type="dxa"/>
            <w:vAlign w:val="bottom"/>
          </w:tcPr>
          <w:p w14:paraId="56AA5AA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</w:t>
            </w:r>
          </w:p>
        </w:tc>
        <w:tc>
          <w:tcPr>
            <w:tcW w:w="1276" w:type="dxa"/>
            <w:vAlign w:val="bottom"/>
          </w:tcPr>
          <w:p w14:paraId="6063A1C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</w:t>
            </w:r>
          </w:p>
        </w:tc>
      </w:tr>
      <w:tr w:rsidR="002C46A5" w:rsidRPr="00CC7C0A" w14:paraId="48B0AF6C" w14:textId="77777777" w:rsidTr="00964CD0">
        <w:tc>
          <w:tcPr>
            <w:tcW w:w="1378" w:type="dxa"/>
          </w:tcPr>
          <w:p w14:paraId="14348C3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rs12700667</w:t>
            </w:r>
          </w:p>
        </w:tc>
        <w:tc>
          <w:tcPr>
            <w:tcW w:w="715" w:type="dxa"/>
          </w:tcPr>
          <w:p w14:paraId="3EF50CA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7</w:t>
            </w:r>
          </w:p>
        </w:tc>
        <w:tc>
          <w:tcPr>
            <w:tcW w:w="1276" w:type="dxa"/>
          </w:tcPr>
          <w:p w14:paraId="59F32C3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25868164</w:t>
            </w:r>
          </w:p>
        </w:tc>
        <w:tc>
          <w:tcPr>
            <w:tcW w:w="1559" w:type="dxa"/>
            <w:vAlign w:val="bottom"/>
          </w:tcPr>
          <w:p w14:paraId="60F554F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iCs/>
                <w:sz w:val="22"/>
                <w:szCs w:val="22"/>
              </w:rPr>
              <w:t>HNRNPA2B1</w:t>
            </w: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*</w:t>
            </w:r>
          </w:p>
        </w:tc>
        <w:tc>
          <w:tcPr>
            <w:tcW w:w="1134" w:type="dxa"/>
            <w:vAlign w:val="bottom"/>
          </w:tcPr>
          <w:p w14:paraId="3EC946A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327908</w:t>
            </w:r>
          </w:p>
        </w:tc>
        <w:tc>
          <w:tcPr>
            <w:tcW w:w="992" w:type="dxa"/>
            <w:vAlign w:val="bottom"/>
          </w:tcPr>
          <w:p w14:paraId="4AA8FE2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04</w:t>
            </w:r>
          </w:p>
        </w:tc>
        <w:tc>
          <w:tcPr>
            <w:tcW w:w="1134" w:type="dxa"/>
            <w:vAlign w:val="bottom"/>
          </w:tcPr>
          <w:p w14:paraId="502A73C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35</w:t>
            </w:r>
          </w:p>
        </w:tc>
        <w:tc>
          <w:tcPr>
            <w:tcW w:w="1276" w:type="dxa"/>
            <w:vAlign w:val="bottom"/>
          </w:tcPr>
          <w:p w14:paraId="07A7BAAA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Cs/>
                <w:sz w:val="22"/>
                <w:szCs w:val="22"/>
              </w:rPr>
              <w:t>0.56</w:t>
            </w:r>
          </w:p>
        </w:tc>
      </w:tr>
      <w:tr w:rsidR="002C46A5" w:rsidRPr="00CC7C0A" w14:paraId="6CEEA071" w14:textId="77777777" w:rsidTr="00964CD0">
        <w:tc>
          <w:tcPr>
            <w:tcW w:w="1378" w:type="dxa"/>
          </w:tcPr>
          <w:p w14:paraId="3D46ADC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709156</w:t>
            </w:r>
          </w:p>
        </w:tc>
        <w:tc>
          <w:tcPr>
            <w:tcW w:w="715" w:type="dxa"/>
          </w:tcPr>
          <w:p w14:paraId="5B84B80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276" w:type="dxa"/>
          </w:tcPr>
          <w:p w14:paraId="0D95BCF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2436615</w:t>
            </w:r>
          </w:p>
        </w:tc>
        <w:tc>
          <w:tcPr>
            <w:tcW w:w="1559" w:type="dxa"/>
            <w:vAlign w:val="bottom"/>
          </w:tcPr>
          <w:p w14:paraId="44800FD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PPARG</w:t>
            </w:r>
          </w:p>
        </w:tc>
        <w:tc>
          <w:tcPr>
            <w:tcW w:w="1134" w:type="dxa"/>
            <w:vAlign w:val="bottom"/>
          </w:tcPr>
          <w:p w14:paraId="7FEBEA4A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2" w:type="dxa"/>
            <w:vAlign w:val="bottom"/>
          </w:tcPr>
          <w:p w14:paraId="1888148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5</w:t>
            </w:r>
          </w:p>
        </w:tc>
        <w:tc>
          <w:tcPr>
            <w:tcW w:w="1134" w:type="dxa"/>
            <w:vAlign w:val="bottom"/>
          </w:tcPr>
          <w:p w14:paraId="3787DAB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5</w:t>
            </w:r>
          </w:p>
        </w:tc>
        <w:tc>
          <w:tcPr>
            <w:tcW w:w="1276" w:type="dxa"/>
            <w:vAlign w:val="bottom"/>
          </w:tcPr>
          <w:p w14:paraId="71DE018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32</w:t>
            </w:r>
          </w:p>
        </w:tc>
      </w:tr>
      <w:tr w:rsidR="002C46A5" w:rsidRPr="00CC7C0A" w14:paraId="00E39AF1" w14:textId="77777777" w:rsidTr="00964CD0">
        <w:tc>
          <w:tcPr>
            <w:tcW w:w="1378" w:type="dxa"/>
          </w:tcPr>
          <w:p w14:paraId="198DF2A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250248</w:t>
            </w:r>
          </w:p>
        </w:tc>
        <w:tc>
          <w:tcPr>
            <w:tcW w:w="715" w:type="dxa"/>
          </w:tcPr>
          <w:p w14:paraId="75A1F3C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276" w:type="dxa"/>
          </w:tcPr>
          <w:p w14:paraId="6111618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15995338</w:t>
            </w:r>
          </w:p>
        </w:tc>
        <w:tc>
          <w:tcPr>
            <w:tcW w:w="1559" w:type="dxa"/>
            <w:vAlign w:val="bottom"/>
          </w:tcPr>
          <w:p w14:paraId="72D80C4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FN1</w:t>
            </w:r>
          </w:p>
        </w:tc>
        <w:tc>
          <w:tcPr>
            <w:tcW w:w="1134" w:type="dxa"/>
            <w:vAlign w:val="bottom"/>
          </w:tcPr>
          <w:p w14:paraId="655CDB0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2" w:type="dxa"/>
            <w:vAlign w:val="bottom"/>
          </w:tcPr>
          <w:p w14:paraId="364AD17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6</w:t>
            </w:r>
          </w:p>
        </w:tc>
        <w:tc>
          <w:tcPr>
            <w:tcW w:w="1134" w:type="dxa"/>
            <w:vAlign w:val="bottom"/>
          </w:tcPr>
          <w:p w14:paraId="6F519D3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4</w:t>
            </w:r>
          </w:p>
        </w:tc>
        <w:tc>
          <w:tcPr>
            <w:tcW w:w="1276" w:type="dxa"/>
            <w:vAlign w:val="bottom"/>
          </w:tcPr>
          <w:p w14:paraId="290A080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5</w:t>
            </w:r>
          </w:p>
        </w:tc>
      </w:tr>
      <w:tr w:rsidR="002C46A5" w:rsidRPr="00CC7C0A" w14:paraId="39C2FC3C" w14:textId="77777777" w:rsidTr="00964CD0">
        <w:tc>
          <w:tcPr>
            <w:tcW w:w="1378" w:type="dxa"/>
          </w:tcPr>
          <w:p w14:paraId="36BBB63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356100</w:t>
            </w:r>
          </w:p>
        </w:tc>
        <w:tc>
          <w:tcPr>
            <w:tcW w:w="715" w:type="dxa"/>
          </w:tcPr>
          <w:p w14:paraId="5A4A2B5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276" w:type="dxa"/>
          </w:tcPr>
          <w:p w14:paraId="6A6D288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1863481</w:t>
            </w:r>
          </w:p>
        </w:tc>
        <w:tc>
          <w:tcPr>
            <w:tcW w:w="1559" w:type="dxa"/>
            <w:vAlign w:val="bottom"/>
          </w:tcPr>
          <w:p w14:paraId="78B8BC4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*</w:t>
            </w:r>
          </w:p>
        </w:tc>
        <w:tc>
          <w:tcPr>
            <w:tcW w:w="1134" w:type="dxa"/>
            <w:vAlign w:val="bottom"/>
          </w:tcPr>
          <w:p w14:paraId="621BC59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992" w:type="dxa"/>
            <w:vAlign w:val="bottom"/>
          </w:tcPr>
          <w:p w14:paraId="5E77E495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vAlign w:val="bottom"/>
          </w:tcPr>
          <w:p w14:paraId="388900D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276" w:type="dxa"/>
            <w:vAlign w:val="bottom"/>
          </w:tcPr>
          <w:p w14:paraId="7AF23AB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2C46A5" w:rsidRPr="00CC7C0A" w14:paraId="7CE28EEF" w14:textId="77777777" w:rsidTr="00964CD0">
        <w:tc>
          <w:tcPr>
            <w:tcW w:w="1378" w:type="dxa"/>
          </w:tcPr>
          <w:p w14:paraId="0853528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2860517</w:t>
            </w:r>
          </w:p>
        </w:tc>
        <w:tc>
          <w:tcPr>
            <w:tcW w:w="715" w:type="dxa"/>
          </w:tcPr>
          <w:p w14:paraId="7F92D35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1276" w:type="dxa"/>
          </w:tcPr>
          <w:p w14:paraId="3EC3CFC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7603178</w:t>
            </w:r>
          </w:p>
        </w:tc>
        <w:tc>
          <w:tcPr>
            <w:tcW w:w="1559" w:type="dxa"/>
            <w:vAlign w:val="bottom"/>
          </w:tcPr>
          <w:p w14:paraId="790717A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ETAA1</w:t>
            </w:r>
          </w:p>
        </w:tc>
        <w:tc>
          <w:tcPr>
            <w:tcW w:w="1134" w:type="dxa"/>
            <w:vAlign w:val="bottom"/>
          </w:tcPr>
          <w:p w14:paraId="20224B8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11997</w:t>
            </w:r>
          </w:p>
        </w:tc>
        <w:tc>
          <w:tcPr>
            <w:tcW w:w="992" w:type="dxa"/>
            <w:vAlign w:val="bottom"/>
          </w:tcPr>
          <w:p w14:paraId="5EB7BA2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17</w:t>
            </w:r>
          </w:p>
        </w:tc>
        <w:tc>
          <w:tcPr>
            <w:tcW w:w="1134" w:type="dxa"/>
            <w:vAlign w:val="bottom"/>
          </w:tcPr>
          <w:p w14:paraId="496C602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7.31x10</w:t>
            </w: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276" w:type="dxa"/>
            <w:vAlign w:val="bottom"/>
          </w:tcPr>
          <w:p w14:paraId="5DB17BA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4</w:t>
            </w:r>
          </w:p>
        </w:tc>
      </w:tr>
      <w:tr w:rsidR="002C46A5" w:rsidRPr="00CC7C0A" w14:paraId="3156AA90" w14:textId="77777777" w:rsidTr="00964CD0">
        <w:tc>
          <w:tcPr>
            <w:tcW w:w="1378" w:type="dxa"/>
          </w:tcPr>
          <w:p w14:paraId="1A92670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906721</w:t>
            </w:r>
          </w:p>
        </w:tc>
        <w:tc>
          <w:tcPr>
            <w:tcW w:w="715" w:type="dxa"/>
          </w:tcPr>
          <w:p w14:paraId="7D87494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276" w:type="dxa"/>
          </w:tcPr>
          <w:p w14:paraId="4A137C3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84687691</w:t>
            </w:r>
          </w:p>
        </w:tc>
        <w:tc>
          <w:tcPr>
            <w:tcW w:w="1559" w:type="dxa"/>
            <w:vAlign w:val="bottom"/>
          </w:tcPr>
          <w:p w14:paraId="689220C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KLHL24*</w:t>
            </w:r>
          </w:p>
        </w:tc>
        <w:tc>
          <w:tcPr>
            <w:tcW w:w="1134" w:type="dxa"/>
            <w:vAlign w:val="bottom"/>
          </w:tcPr>
          <w:p w14:paraId="49004C5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48359</w:t>
            </w:r>
          </w:p>
        </w:tc>
        <w:tc>
          <w:tcPr>
            <w:tcW w:w="992" w:type="dxa"/>
            <w:vAlign w:val="bottom"/>
          </w:tcPr>
          <w:p w14:paraId="2B7E25A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13</w:t>
            </w:r>
          </w:p>
        </w:tc>
        <w:tc>
          <w:tcPr>
            <w:tcW w:w="1134" w:type="dxa"/>
            <w:vAlign w:val="bottom"/>
          </w:tcPr>
          <w:p w14:paraId="2176AB3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7</w:t>
            </w:r>
          </w:p>
        </w:tc>
        <w:tc>
          <w:tcPr>
            <w:tcW w:w="1276" w:type="dxa"/>
            <w:vAlign w:val="bottom"/>
          </w:tcPr>
          <w:p w14:paraId="609438D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9</w:t>
            </w:r>
          </w:p>
        </w:tc>
      </w:tr>
      <w:tr w:rsidR="002C46A5" w:rsidRPr="00CC7C0A" w14:paraId="42D3D653" w14:textId="77777777" w:rsidTr="00964CD0">
        <w:tc>
          <w:tcPr>
            <w:tcW w:w="1378" w:type="dxa"/>
          </w:tcPr>
          <w:p w14:paraId="64DA313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868894</w:t>
            </w:r>
          </w:p>
        </w:tc>
        <w:tc>
          <w:tcPr>
            <w:tcW w:w="715" w:type="dxa"/>
          </w:tcPr>
          <w:p w14:paraId="219E580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</w:t>
            </w:r>
          </w:p>
        </w:tc>
        <w:tc>
          <w:tcPr>
            <w:tcW w:w="1276" w:type="dxa"/>
          </w:tcPr>
          <w:p w14:paraId="52A3F0F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87606728</w:t>
            </w:r>
          </w:p>
        </w:tc>
        <w:tc>
          <w:tcPr>
            <w:tcW w:w="1559" w:type="dxa"/>
            <w:vAlign w:val="bottom"/>
          </w:tcPr>
          <w:p w14:paraId="7660073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*</w:t>
            </w:r>
          </w:p>
        </w:tc>
        <w:tc>
          <w:tcPr>
            <w:tcW w:w="1134" w:type="dxa"/>
            <w:vAlign w:val="bottom"/>
          </w:tcPr>
          <w:p w14:paraId="5D0116B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992" w:type="dxa"/>
            <w:vAlign w:val="bottom"/>
          </w:tcPr>
          <w:p w14:paraId="0DD0D5E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vAlign w:val="bottom"/>
          </w:tcPr>
          <w:p w14:paraId="1FA9CE1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276" w:type="dxa"/>
            <w:vAlign w:val="bottom"/>
          </w:tcPr>
          <w:p w14:paraId="5054086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2C46A5" w:rsidRPr="00CC7C0A" w14:paraId="0A4B2D3C" w14:textId="77777777" w:rsidTr="00964CD0">
        <w:tc>
          <w:tcPr>
            <w:tcW w:w="1378" w:type="dxa"/>
          </w:tcPr>
          <w:p w14:paraId="53D205B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rs3820282</w:t>
            </w:r>
          </w:p>
        </w:tc>
        <w:tc>
          <w:tcPr>
            <w:tcW w:w="715" w:type="dxa"/>
          </w:tcPr>
          <w:p w14:paraId="3B3330D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1</w:t>
            </w:r>
          </w:p>
        </w:tc>
        <w:tc>
          <w:tcPr>
            <w:tcW w:w="1276" w:type="dxa"/>
          </w:tcPr>
          <w:p w14:paraId="35E4F09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22340802</w:t>
            </w:r>
          </w:p>
        </w:tc>
        <w:tc>
          <w:tcPr>
            <w:tcW w:w="1559" w:type="dxa"/>
            <w:vAlign w:val="bottom"/>
          </w:tcPr>
          <w:p w14:paraId="2AEE6D7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i/>
                <w:sz w:val="22"/>
                <w:szCs w:val="22"/>
              </w:rPr>
              <w:t>HSPG2</w:t>
            </w: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*</w:t>
            </w:r>
          </w:p>
        </w:tc>
        <w:tc>
          <w:tcPr>
            <w:tcW w:w="1134" w:type="dxa"/>
            <w:vAlign w:val="bottom"/>
          </w:tcPr>
          <w:p w14:paraId="17EAC9F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204425</w:t>
            </w:r>
          </w:p>
        </w:tc>
        <w:tc>
          <w:tcPr>
            <w:tcW w:w="992" w:type="dxa"/>
            <w:vAlign w:val="bottom"/>
          </w:tcPr>
          <w:p w14:paraId="25540BF6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-0.16</w:t>
            </w:r>
          </w:p>
        </w:tc>
        <w:tc>
          <w:tcPr>
            <w:tcW w:w="1134" w:type="dxa"/>
            <w:vAlign w:val="bottom"/>
          </w:tcPr>
          <w:p w14:paraId="245BAB6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0.02</w:t>
            </w:r>
          </w:p>
        </w:tc>
        <w:tc>
          <w:tcPr>
            <w:tcW w:w="1276" w:type="dxa"/>
            <w:vAlign w:val="bottom"/>
          </w:tcPr>
          <w:p w14:paraId="6BCBF38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bCs/>
                <w:sz w:val="22"/>
                <w:szCs w:val="22"/>
              </w:rPr>
              <w:t>0.09</w:t>
            </w:r>
          </w:p>
        </w:tc>
      </w:tr>
      <w:tr w:rsidR="002C46A5" w:rsidRPr="00CC7C0A" w14:paraId="4391ECE2" w14:textId="77777777" w:rsidTr="00964CD0">
        <w:tc>
          <w:tcPr>
            <w:tcW w:w="1378" w:type="dxa"/>
          </w:tcPr>
          <w:p w14:paraId="0113158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2782666</w:t>
            </w:r>
          </w:p>
        </w:tc>
        <w:tc>
          <w:tcPr>
            <w:tcW w:w="715" w:type="dxa"/>
          </w:tcPr>
          <w:p w14:paraId="542D1DB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276" w:type="dxa"/>
          </w:tcPr>
          <w:p w14:paraId="61D9576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5799605</w:t>
            </w:r>
          </w:p>
        </w:tc>
        <w:tc>
          <w:tcPr>
            <w:tcW w:w="1559" w:type="dxa"/>
            <w:vAlign w:val="bottom"/>
          </w:tcPr>
          <w:p w14:paraId="69FC28D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LIC5*</w:t>
            </w:r>
          </w:p>
        </w:tc>
        <w:tc>
          <w:tcPr>
            <w:tcW w:w="1134" w:type="dxa"/>
            <w:vAlign w:val="bottom"/>
          </w:tcPr>
          <w:p w14:paraId="09B7D96A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57123</w:t>
            </w:r>
          </w:p>
        </w:tc>
        <w:tc>
          <w:tcPr>
            <w:tcW w:w="992" w:type="dxa"/>
            <w:vAlign w:val="bottom"/>
          </w:tcPr>
          <w:p w14:paraId="6D1C5D0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2</w:t>
            </w:r>
          </w:p>
        </w:tc>
        <w:tc>
          <w:tcPr>
            <w:tcW w:w="1134" w:type="dxa"/>
            <w:vAlign w:val="bottom"/>
          </w:tcPr>
          <w:p w14:paraId="742A6F45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1</w:t>
            </w:r>
          </w:p>
        </w:tc>
        <w:tc>
          <w:tcPr>
            <w:tcW w:w="1276" w:type="dxa"/>
            <w:vAlign w:val="bottom"/>
          </w:tcPr>
          <w:p w14:paraId="1AFBA91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6</w:t>
            </w:r>
          </w:p>
        </w:tc>
      </w:tr>
      <w:tr w:rsidR="002C46A5" w:rsidRPr="00CC7C0A" w14:paraId="6D19DC83" w14:textId="77777777" w:rsidTr="00964CD0">
        <w:tc>
          <w:tcPr>
            <w:tcW w:w="1378" w:type="dxa"/>
          </w:tcPr>
          <w:p w14:paraId="50396FA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rs6556301</w:t>
            </w:r>
          </w:p>
        </w:tc>
        <w:tc>
          <w:tcPr>
            <w:tcW w:w="715" w:type="dxa"/>
          </w:tcPr>
          <w:p w14:paraId="467DDD9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5</w:t>
            </w:r>
          </w:p>
        </w:tc>
        <w:tc>
          <w:tcPr>
            <w:tcW w:w="1276" w:type="dxa"/>
          </w:tcPr>
          <w:p w14:paraId="65AAEE5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176460183</w:t>
            </w:r>
          </w:p>
        </w:tc>
        <w:tc>
          <w:tcPr>
            <w:tcW w:w="1559" w:type="dxa"/>
            <w:vAlign w:val="bottom"/>
          </w:tcPr>
          <w:p w14:paraId="6985EBB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B4GALT7</w:t>
            </w: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*</w:t>
            </w:r>
          </w:p>
        </w:tc>
        <w:tc>
          <w:tcPr>
            <w:tcW w:w="1134" w:type="dxa"/>
            <w:vAlign w:val="bottom"/>
          </w:tcPr>
          <w:p w14:paraId="51B1F96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color w:val="000000"/>
                <w:sz w:val="22"/>
                <w:szCs w:val="22"/>
              </w:rPr>
              <w:t>499524</w:t>
            </w:r>
          </w:p>
        </w:tc>
        <w:tc>
          <w:tcPr>
            <w:tcW w:w="992" w:type="dxa"/>
            <w:vAlign w:val="bottom"/>
          </w:tcPr>
          <w:p w14:paraId="33BA6174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0.21</w:t>
            </w:r>
          </w:p>
        </w:tc>
        <w:tc>
          <w:tcPr>
            <w:tcW w:w="1134" w:type="dxa"/>
            <w:vAlign w:val="bottom"/>
          </w:tcPr>
          <w:p w14:paraId="103961F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5.70x10</w:t>
            </w: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1276" w:type="dxa"/>
            <w:vAlign w:val="bottom"/>
          </w:tcPr>
          <w:p w14:paraId="04708E9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7.80x10</w:t>
            </w: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  <w:vertAlign w:val="superscript"/>
              </w:rPr>
              <w:t>-3</w:t>
            </w:r>
          </w:p>
        </w:tc>
      </w:tr>
      <w:tr w:rsidR="002C46A5" w:rsidRPr="00CC7C0A" w14:paraId="1214A927" w14:textId="77777777" w:rsidTr="00964CD0">
        <w:tc>
          <w:tcPr>
            <w:tcW w:w="1378" w:type="dxa"/>
          </w:tcPr>
          <w:p w14:paraId="142D824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4131816</w:t>
            </w:r>
          </w:p>
        </w:tc>
        <w:tc>
          <w:tcPr>
            <w:tcW w:w="715" w:type="dxa"/>
          </w:tcPr>
          <w:p w14:paraId="30EACA6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276" w:type="dxa"/>
          </w:tcPr>
          <w:p w14:paraId="3A63ECF8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61662648</w:t>
            </w:r>
          </w:p>
        </w:tc>
        <w:tc>
          <w:tcPr>
            <w:tcW w:w="1559" w:type="dxa"/>
            <w:vAlign w:val="bottom"/>
          </w:tcPr>
          <w:p w14:paraId="2686C33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N/A*</w:t>
            </w:r>
          </w:p>
        </w:tc>
        <w:tc>
          <w:tcPr>
            <w:tcW w:w="1134" w:type="dxa"/>
            <w:vAlign w:val="bottom"/>
          </w:tcPr>
          <w:p w14:paraId="1AFC7FC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992" w:type="dxa"/>
            <w:vAlign w:val="bottom"/>
          </w:tcPr>
          <w:p w14:paraId="63BFE5B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134" w:type="dxa"/>
            <w:vAlign w:val="bottom"/>
          </w:tcPr>
          <w:p w14:paraId="53DC7C3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  <w:tc>
          <w:tcPr>
            <w:tcW w:w="1276" w:type="dxa"/>
            <w:vAlign w:val="bottom"/>
          </w:tcPr>
          <w:p w14:paraId="4C952E0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N/A</w:t>
            </w:r>
          </w:p>
        </w:tc>
      </w:tr>
      <w:tr w:rsidR="002C46A5" w:rsidRPr="00CC7C0A" w14:paraId="6B03EDD3" w14:textId="77777777" w:rsidTr="00964CD0">
        <w:tc>
          <w:tcPr>
            <w:tcW w:w="1378" w:type="dxa"/>
          </w:tcPr>
          <w:p w14:paraId="3DA9FD62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7326191</w:t>
            </w:r>
          </w:p>
        </w:tc>
        <w:tc>
          <w:tcPr>
            <w:tcW w:w="715" w:type="dxa"/>
          </w:tcPr>
          <w:p w14:paraId="3D6A65A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3</w:t>
            </w:r>
          </w:p>
        </w:tc>
        <w:tc>
          <w:tcPr>
            <w:tcW w:w="1276" w:type="dxa"/>
          </w:tcPr>
          <w:p w14:paraId="35C9A0D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48737980</w:t>
            </w:r>
          </w:p>
        </w:tc>
        <w:tc>
          <w:tcPr>
            <w:tcW w:w="1559" w:type="dxa"/>
            <w:vAlign w:val="bottom"/>
          </w:tcPr>
          <w:p w14:paraId="132C194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CDADC1</w:t>
            </w:r>
          </w:p>
        </w:tc>
        <w:tc>
          <w:tcPr>
            <w:tcW w:w="1134" w:type="dxa"/>
            <w:vAlign w:val="bottom"/>
          </w:tcPr>
          <w:p w14:paraId="1DD32D2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2" w:type="dxa"/>
            <w:vAlign w:val="bottom"/>
          </w:tcPr>
          <w:p w14:paraId="497757DA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2</w:t>
            </w:r>
          </w:p>
        </w:tc>
        <w:tc>
          <w:tcPr>
            <w:tcW w:w="1134" w:type="dxa"/>
            <w:vAlign w:val="bottom"/>
          </w:tcPr>
          <w:p w14:paraId="0272329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03</w:t>
            </w:r>
          </w:p>
        </w:tc>
        <w:tc>
          <w:tcPr>
            <w:tcW w:w="1276" w:type="dxa"/>
            <w:vAlign w:val="bottom"/>
          </w:tcPr>
          <w:p w14:paraId="720CAAD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</w:t>
            </w:r>
          </w:p>
        </w:tc>
      </w:tr>
      <w:tr w:rsidR="002C46A5" w:rsidRPr="00CC7C0A" w14:paraId="05BD56F0" w14:textId="77777777" w:rsidTr="00964CD0">
        <w:tc>
          <w:tcPr>
            <w:tcW w:w="1378" w:type="dxa"/>
          </w:tcPr>
          <w:p w14:paraId="10C7AD1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9912335</w:t>
            </w:r>
          </w:p>
        </w:tc>
        <w:tc>
          <w:tcPr>
            <w:tcW w:w="715" w:type="dxa"/>
          </w:tcPr>
          <w:p w14:paraId="574730ED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276" w:type="dxa"/>
          </w:tcPr>
          <w:p w14:paraId="612CE67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77552948</w:t>
            </w:r>
          </w:p>
        </w:tc>
        <w:tc>
          <w:tcPr>
            <w:tcW w:w="1559" w:type="dxa"/>
            <w:vAlign w:val="bottom"/>
          </w:tcPr>
          <w:p w14:paraId="12913793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ASPSCR1</w:t>
            </w:r>
          </w:p>
        </w:tc>
        <w:tc>
          <w:tcPr>
            <w:tcW w:w="1134" w:type="dxa"/>
            <w:vAlign w:val="bottom"/>
          </w:tcPr>
          <w:p w14:paraId="680DB08E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992" w:type="dxa"/>
            <w:vAlign w:val="bottom"/>
          </w:tcPr>
          <w:p w14:paraId="703B339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14</w:t>
            </w:r>
          </w:p>
        </w:tc>
        <w:tc>
          <w:tcPr>
            <w:tcW w:w="1134" w:type="dxa"/>
            <w:vAlign w:val="bottom"/>
          </w:tcPr>
          <w:p w14:paraId="2A37194C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26</w:t>
            </w:r>
          </w:p>
        </w:tc>
        <w:tc>
          <w:tcPr>
            <w:tcW w:w="1276" w:type="dxa"/>
            <w:vAlign w:val="bottom"/>
          </w:tcPr>
          <w:p w14:paraId="1ED252C0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47</w:t>
            </w:r>
          </w:p>
        </w:tc>
      </w:tr>
      <w:tr w:rsidR="002C46A5" w:rsidRPr="00CC7C0A" w14:paraId="6B3FA907" w14:textId="77777777" w:rsidTr="00964CD0">
        <w:tc>
          <w:tcPr>
            <w:tcW w:w="1378" w:type="dxa"/>
          </w:tcPr>
          <w:p w14:paraId="4BBCD7B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rs10878362</w:t>
            </w:r>
          </w:p>
        </w:tc>
        <w:tc>
          <w:tcPr>
            <w:tcW w:w="715" w:type="dxa"/>
          </w:tcPr>
          <w:p w14:paraId="26ACF0A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276" w:type="dxa"/>
          </w:tcPr>
          <w:p w14:paraId="5399410F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64703760</w:t>
            </w:r>
          </w:p>
        </w:tc>
        <w:tc>
          <w:tcPr>
            <w:tcW w:w="1559" w:type="dxa"/>
            <w:vAlign w:val="bottom"/>
          </w:tcPr>
          <w:p w14:paraId="3961C91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i/>
                <w:sz w:val="22"/>
                <w:szCs w:val="22"/>
              </w:rPr>
              <w:t>LLPH*</w:t>
            </w:r>
          </w:p>
        </w:tc>
        <w:tc>
          <w:tcPr>
            <w:tcW w:w="1134" w:type="dxa"/>
            <w:vAlign w:val="bottom"/>
          </w:tcPr>
          <w:p w14:paraId="776C8617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99349</w:t>
            </w:r>
          </w:p>
        </w:tc>
        <w:tc>
          <w:tcPr>
            <w:tcW w:w="992" w:type="dxa"/>
            <w:vAlign w:val="bottom"/>
          </w:tcPr>
          <w:p w14:paraId="19612189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-0.02</w:t>
            </w:r>
          </w:p>
        </w:tc>
        <w:tc>
          <w:tcPr>
            <w:tcW w:w="1134" w:type="dxa"/>
            <w:vAlign w:val="bottom"/>
          </w:tcPr>
          <w:p w14:paraId="3E503DF1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76</w:t>
            </w:r>
          </w:p>
        </w:tc>
        <w:tc>
          <w:tcPr>
            <w:tcW w:w="1276" w:type="dxa"/>
            <w:vAlign w:val="bottom"/>
          </w:tcPr>
          <w:p w14:paraId="276510BB" w14:textId="77777777" w:rsidR="002C46A5" w:rsidRPr="00CC7C0A" w:rsidRDefault="002C46A5" w:rsidP="00280B8C">
            <w:pPr>
              <w:widowControl w:val="0"/>
              <w:autoSpaceDE w:val="0"/>
              <w:autoSpaceDN w:val="0"/>
              <w:adjustRightInd w:val="0"/>
              <w:outlineLvl w:val="0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sz w:val="22"/>
                <w:szCs w:val="22"/>
              </w:rPr>
              <w:t>0.87</w:t>
            </w:r>
          </w:p>
        </w:tc>
      </w:tr>
    </w:tbl>
    <w:p w14:paraId="04445C3F" w14:textId="77777777" w:rsidR="004B765F" w:rsidRPr="00CC7C0A" w:rsidRDefault="004B765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D93832D" w14:textId="77777777" w:rsidR="00A755EF" w:rsidRPr="00CC7C0A" w:rsidRDefault="00105A54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>* No probe covering</w:t>
      </w:r>
      <w:r w:rsidRPr="00CC7C0A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="002C46A5" w:rsidRPr="00CC7C0A">
        <w:rPr>
          <w:rFonts w:ascii="Times New Roman" w:hAnsi="Times New Roman" w:cs="Times New Roman"/>
          <w:i/>
          <w:sz w:val="22"/>
          <w:szCs w:val="22"/>
        </w:rPr>
        <w:t xml:space="preserve">CAB39L, </w:t>
      </w:r>
      <w:r w:rsidRPr="00CC7C0A">
        <w:rPr>
          <w:rFonts w:ascii="Times New Roman" w:hAnsi="Times New Roman" w:cs="Times New Roman"/>
          <w:i/>
          <w:sz w:val="22"/>
          <w:szCs w:val="22"/>
        </w:rPr>
        <w:t>NFE2L3, ZNF659, KHL6, MTNR1A,WNT4, RUNX2, FGFR4,NUF2</w:t>
      </w:r>
      <w:r w:rsidR="00425650" w:rsidRPr="00CC7C0A">
        <w:rPr>
          <w:rFonts w:ascii="Times New Roman" w:hAnsi="Times New Roman" w:cs="Times New Roman"/>
          <w:i/>
          <w:sz w:val="22"/>
          <w:szCs w:val="22"/>
        </w:rPr>
        <w:t xml:space="preserve"> and </w:t>
      </w:r>
      <w:r w:rsidR="000175C9" w:rsidRPr="00CC7C0A">
        <w:rPr>
          <w:rFonts w:ascii="Times New Roman" w:hAnsi="Times New Roman" w:cs="Times New Roman"/>
          <w:i/>
          <w:sz w:val="22"/>
          <w:szCs w:val="22"/>
        </w:rPr>
        <w:t>HMGA2</w:t>
      </w:r>
      <w:r w:rsidR="000175C9" w:rsidRPr="00CC7C0A">
        <w:rPr>
          <w:rFonts w:ascii="Times New Roman" w:hAnsi="Times New Roman" w:cs="Times New Roman"/>
          <w:sz w:val="22"/>
          <w:szCs w:val="22"/>
        </w:rPr>
        <w:t>.</w:t>
      </w:r>
      <w:r w:rsidR="00213F97" w:rsidRPr="00CC7C0A">
        <w:rPr>
          <w:rFonts w:ascii="Times New Roman" w:hAnsi="Times New Roman" w:cs="Times New Roman"/>
          <w:sz w:val="22"/>
          <w:szCs w:val="22"/>
        </w:rPr>
        <w:t xml:space="preserve"> Where</w:t>
      </w:r>
      <w:r w:rsidR="000175C9" w:rsidRPr="00CC7C0A">
        <w:rPr>
          <w:rFonts w:ascii="Times New Roman" w:hAnsi="Times New Roman" w:cs="Times New Roman"/>
          <w:sz w:val="22"/>
          <w:szCs w:val="22"/>
        </w:rPr>
        <w:t xml:space="preserve"> there was a probe covering another close by gene within 500kb on either side of SNP, the results for those genes are reported.</w:t>
      </w:r>
    </w:p>
    <w:p w14:paraId="2F1C2838" w14:textId="77777777" w:rsidR="00A755EF" w:rsidRPr="00CC7C0A" w:rsidRDefault="000175C9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t xml:space="preserve">** </w:t>
      </w:r>
      <w:r w:rsidRPr="00CC7C0A">
        <w:rPr>
          <w:rFonts w:ascii="Times New Roman" w:hAnsi="Times New Roman" w:cs="Times New Roman"/>
          <w:sz w:val="22"/>
          <w:szCs w:val="22"/>
        </w:rPr>
        <w:t>Genome-w</w:t>
      </w:r>
      <w:r w:rsidR="00386BE2" w:rsidRPr="00CC7C0A">
        <w:rPr>
          <w:rFonts w:ascii="Times New Roman" w:hAnsi="Times New Roman" w:cs="Times New Roman"/>
          <w:sz w:val="22"/>
          <w:szCs w:val="22"/>
        </w:rPr>
        <w:t>ide FDR corrected F</w:t>
      </w:r>
      <w:r w:rsidRPr="00CC7C0A">
        <w:rPr>
          <w:rFonts w:ascii="Times New Roman" w:hAnsi="Times New Roman" w:cs="Times New Roman"/>
          <w:sz w:val="22"/>
          <w:szCs w:val="22"/>
        </w:rPr>
        <w:t xml:space="preserve"> test p-value.</w:t>
      </w:r>
    </w:p>
    <w:p w14:paraId="663FC222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70791BB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86E84AE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2E4E793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2949625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950D592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6D1E217F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7F7EEB6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D8D9369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B5CEE12" w14:textId="77777777" w:rsidR="00406D5D" w:rsidRPr="00CC7C0A" w:rsidRDefault="00406D5D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7261AF5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BE4EA91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807940B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5C73BE5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07518820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5DDFF57C" w14:textId="77777777" w:rsidR="000C003C" w:rsidRPr="00CC7C0A" w:rsidRDefault="000C003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3D98949" w14:textId="77777777" w:rsidR="00A755EF" w:rsidRPr="00CC7C0A" w:rsidRDefault="00A755EF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B749D4B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3C3361D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2FFD7B8" w14:textId="77777777" w:rsidR="00B61387" w:rsidRPr="00CC7C0A" w:rsidRDefault="00B61387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C0377E0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C1A9189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24E0159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5967F3B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299BFAB6" w14:textId="77777777" w:rsidR="00425650" w:rsidRPr="00CC7C0A" w:rsidRDefault="0042565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5FEDF0C1" w14:textId="77777777" w:rsidR="00964CD0" w:rsidRPr="00CC7C0A" w:rsidRDefault="00964CD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63A17BF" w14:textId="77777777" w:rsidR="00964CD0" w:rsidRPr="00CC7C0A" w:rsidRDefault="00964CD0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3DADC8FD" w14:textId="77777777" w:rsidR="009E1DAE" w:rsidRPr="00CC7C0A" w:rsidRDefault="009E1DAE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4F045A24" w14:textId="77777777" w:rsidR="003F098C" w:rsidRPr="00CC7C0A" w:rsidRDefault="003F098C" w:rsidP="00280B8C">
      <w:pPr>
        <w:widowControl w:val="0"/>
        <w:autoSpaceDE w:val="0"/>
        <w:autoSpaceDN w:val="0"/>
        <w:adjustRightInd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502F4CF" w14:textId="77777777" w:rsidR="00AA3089" w:rsidRPr="00CC7C0A" w:rsidRDefault="00A755EF" w:rsidP="00AE2B61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>Supple</w:t>
      </w:r>
      <w:r w:rsidR="00B4188C" w:rsidRPr="00CC7C0A">
        <w:rPr>
          <w:rFonts w:ascii="Times New Roman" w:hAnsi="Times New Roman" w:cs="Times New Roman"/>
          <w:b/>
          <w:sz w:val="22"/>
          <w:szCs w:val="22"/>
        </w:rPr>
        <w:t>mentary T</w:t>
      </w:r>
      <w:r w:rsidR="00FD2DDD" w:rsidRPr="00CC7C0A">
        <w:rPr>
          <w:rFonts w:ascii="Times New Roman" w:hAnsi="Times New Roman" w:cs="Times New Roman"/>
          <w:b/>
          <w:sz w:val="22"/>
          <w:szCs w:val="22"/>
        </w:rPr>
        <w:t xml:space="preserve">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6</w:t>
      </w:r>
      <w:r w:rsidR="00116602" w:rsidRPr="00CC7C0A">
        <w:rPr>
          <w:rFonts w:ascii="Times New Roman" w:hAnsi="Times New Roman" w:cs="Times New Roman"/>
          <w:b/>
          <w:sz w:val="22"/>
          <w:szCs w:val="22"/>
        </w:rPr>
        <w:t>.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6143D6" w:rsidRPr="00CC7C0A">
        <w:rPr>
          <w:rFonts w:ascii="Times New Roman" w:hAnsi="Times New Roman" w:cs="Times New Roman"/>
          <w:sz w:val="22"/>
          <w:szCs w:val="22"/>
        </w:rPr>
        <w:t>R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esults of </w:t>
      </w:r>
      <w:r w:rsidR="006143D6" w:rsidRPr="00CC7C0A">
        <w:rPr>
          <w:rFonts w:ascii="Times New Roman" w:hAnsi="Times New Roman" w:cs="Times New Roman"/>
          <w:sz w:val="22"/>
          <w:szCs w:val="22"/>
        </w:rPr>
        <w:t xml:space="preserve">over/under-representation of 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(a) </w:t>
      </w:r>
      <w:r w:rsidR="001F07D3" w:rsidRPr="00CC7C0A">
        <w:rPr>
          <w:rFonts w:ascii="Times New Roman" w:hAnsi="Times New Roman" w:cs="Times New Roman"/>
          <w:sz w:val="22"/>
          <w:szCs w:val="22"/>
        </w:rPr>
        <w:t xml:space="preserve">88 </w:t>
      </w:r>
      <w:r w:rsidR="006143D6" w:rsidRPr="00CC7C0A">
        <w:rPr>
          <w:rFonts w:ascii="Times New Roman" w:hAnsi="Times New Roman" w:cs="Times New Roman"/>
          <w:sz w:val="22"/>
          <w:szCs w:val="22"/>
        </w:rPr>
        <w:t xml:space="preserve">genes associated with 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all endometriosis </w:t>
      </w:r>
      <w:r w:rsidR="006143D6" w:rsidRPr="00CC7C0A">
        <w:rPr>
          <w:rFonts w:ascii="Times New Roman" w:hAnsi="Times New Roman" w:cs="Times New Roman"/>
          <w:sz w:val="22"/>
          <w:szCs w:val="22"/>
        </w:rPr>
        <w:t>(P&lt;1.0x10</w:t>
      </w:r>
      <w:r w:rsidR="006143D6"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="006143D6" w:rsidRPr="00CC7C0A">
        <w:rPr>
          <w:rFonts w:ascii="Times New Roman" w:hAnsi="Times New Roman" w:cs="Times New Roman"/>
          <w:sz w:val="22"/>
          <w:szCs w:val="22"/>
        </w:rPr>
        <w:t xml:space="preserve">) 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and WHRadjBMI </w:t>
      </w:r>
      <w:r w:rsidR="006143D6" w:rsidRPr="00CC7C0A">
        <w:rPr>
          <w:rFonts w:ascii="Times New Roman" w:hAnsi="Times New Roman" w:cs="Times New Roman"/>
          <w:sz w:val="22"/>
          <w:szCs w:val="22"/>
        </w:rPr>
        <w:t>(P&lt;0.05)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, </w:t>
      </w:r>
      <w:r w:rsidR="00AE2C8A" w:rsidRPr="00CC7C0A">
        <w:rPr>
          <w:rFonts w:ascii="Times New Roman" w:hAnsi="Times New Roman" w:cs="Times New Roman"/>
          <w:sz w:val="22"/>
          <w:szCs w:val="22"/>
        </w:rPr>
        <w:t xml:space="preserve">and (b) </w:t>
      </w:r>
      <w:r w:rsidR="001F07D3" w:rsidRPr="00CC7C0A">
        <w:rPr>
          <w:rFonts w:ascii="Times New Roman" w:hAnsi="Times New Roman" w:cs="Times New Roman"/>
          <w:sz w:val="22"/>
          <w:szCs w:val="22"/>
        </w:rPr>
        <w:t xml:space="preserve">103 </w:t>
      </w:r>
      <w:r w:rsidR="006143D6" w:rsidRPr="00CC7C0A">
        <w:rPr>
          <w:rFonts w:ascii="Times New Roman" w:hAnsi="Times New Roman" w:cs="Times New Roman"/>
          <w:sz w:val="22"/>
          <w:szCs w:val="22"/>
        </w:rPr>
        <w:t xml:space="preserve">genes  associated with </w:t>
      </w:r>
      <w:r w:rsidR="00AE2C8A" w:rsidRPr="00CC7C0A">
        <w:rPr>
          <w:rFonts w:ascii="Times New Roman" w:hAnsi="Times New Roman" w:cs="Times New Roman"/>
          <w:sz w:val="22"/>
          <w:szCs w:val="22"/>
        </w:rPr>
        <w:t>stage B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 endometriosis </w:t>
      </w:r>
      <w:r w:rsidR="006143D6" w:rsidRPr="00CC7C0A">
        <w:rPr>
          <w:rFonts w:ascii="Times New Roman" w:hAnsi="Times New Roman" w:cs="Times New Roman"/>
          <w:sz w:val="22"/>
          <w:szCs w:val="22"/>
        </w:rPr>
        <w:t>(P&lt;1.0x10</w:t>
      </w:r>
      <w:r w:rsidR="006143D6"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="006143D6" w:rsidRPr="00CC7C0A">
        <w:rPr>
          <w:rFonts w:ascii="Times New Roman" w:hAnsi="Times New Roman" w:cs="Times New Roman"/>
          <w:sz w:val="22"/>
          <w:szCs w:val="22"/>
        </w:rPr>
        <w:t xml:space="preserve">) 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and WHRadjBMI </w:t>
      </w:r>
      <w:r w:rsidR="006143D6" w:rsidRPr="00CC7C0A">
        <w:rPr>
          <w:rFonts w:ascii="Times New Roman" w:hAnsi="Times New Roman" w:cs="Times New Roman"/>
          <w:sz w:val="22"/>
          <w:szCs w:val="22"/>
        </w:rPr>
        <w:t>(P&lt;0.05)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, in </w:t>
      </w:r>
      <w:r w:rsidR="00E8744C" w:rsidRPr="00CC7C0A">
        <w:rPr>
          <w:rFonts w:ascii="Times New Roman" w:hAnsi="Times New Roman" w:cs="Times New Roman"/>
          <w:sz w:val="22"/>
          <w:szCs w:val="22"/>
        </w:rPr>
        <w:t>241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 biological processes in PANTHER</w:t>
      </w:r>
      <w:r w:rsidR="00AA3089" w:rsidRPr="00CC7C0A">
        <w:rPr>
          <w:rFonts w:ascii="Times New Roman" w:hAnsi="Times New Roman" w:cs="Times New Roman"/>
          <w:sz w:val="22"/>
          <w:szCs w:val="22"/>
        </w:rPr>
        <w:t>.</w:t>
      </w:r>
    </w:p>
    <w:p w14:paraId="0D76B252" w14:textId="77777777" w:rsidR="00964CD0" w:rsidRPr="00CC7C0A" w:rsidRDefault="00964CD0" w:rsidP="00AE2B61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jc w:val="center"/>
        <w:tblInd w:w="-20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4594"/>
        <w:gridCol w:w="1275"/>
        <w:gridCol w:w="1295"/>
        <w:gridCol w:w="1275"/>
        <w:gridCol w:w="1318"/>
      </w:tblGrid>
      <w:tr w:rsidR="00AE2B61" w:rsidRPr="00CC7C0A" w14:paraId="0019CA1C" w14:textId="77777777" w:rsidTr="00985F13">
        <w:trPr>
          <w:jc w:val="center"/>
        </w:trPr>
        <w:tc>
          <w:tcPr>
            <w:tcW w:w="4594" w:type="dxa"/>
            <w:tcBorders>
              <w:left w:val="nil"/>
              <w:bottom w:val="nil"/>
            </w:tcBorders>
          </w:tcPr>
          <w:p w14:paraId="1DA3B6DA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845" w:type="dxa"/>
            <w:gridSpan w:val="3"/>
            <w:tcBorders>
              <w:bottom w:val="nil"/>
            </w:tcBorders>
          </w:tcPr>
          <w:p w14:paraId="2CAA927A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umber of genes in</w:t>
            </w:r>
          </w:p>
        </w:tc>
        <w:tc>
          <w:tcPr>
            <w:tcW w:w="1318" w:type="dxa"/>
            <w:tcBorders>
              <w:bottom w:val="nil"/>
              <w:right w:val="nil"/>
            </w:tcBorders>
          </w:tcPr>
          <w:p w14:paraId="26C21E86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</w:tr>
      <w:tr w:rsidR="00AE2B61" w:rsidRPr="00CC7C0A" w14:paraId="17D32806" w14:textId="77777777" w:rsidTr="00985F13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786B35F6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Biological process</w:t>
            </w:r>
          </w:p>
        </w:tc>
        <w:tc>
          <w:tcPr>
            <w:tcW w:w="1275" w:type="dxa"/>
            <w:vMerge w:val="restart"/>
            <w:tcBorders>
              <w:top w:val="nil"/>
            </w:tcBorders>
          </w:tcPr>
          <w:p w14:paraId="44021B80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Biological process</w:t>
            </w:r>
          </w:p>
        </w:tc>
        <w:tc>
          <w:tcPr>
            <w:tcW w:w="2570" w:type="dxa"/>
            <w:gridSpan w:val="2"/>
            <w:tcBorders>
              <w:top w:val="nil"/>
              <w:bottom w:val="nil"/>
            </w:tcBorders>
          </w:tcPr>
          <w:p w14:paraId="1FE5CBCD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ssociated regions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</w:tcPr>
          <w:p w14:paraId="4DC84A31" w14:textId="77777777" w:rsidR="00AE2B61" w:rsidRPr="00CC7C0A" w:rsidRDefault="00AA3089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</w:t>
            </w:r>
            <w:r w:rsidR="00AE2B61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ue</w:t>
            </w:r>
          </w:p>
        </w:tc>
      </w:tr>
      <w:tr w:rsidR="00AE2B61" w:rsidRPr="00CC7C0A" w14:paraId="29A55D46" w14:textId="77777777" w:rsidTr="00985F13">
        <w:trPr>
          <w:jc w:val="center"/>
        </w:trPr>
        <w:tc>
          <w:tcPr>
            <w:tcW w:w="4594" w:type="dxa"/>
            <w:tcBorders>
              <w:top w:val="nil"/>
              <w:left w:val="nil"/>
              <w:bottom w:val="single" w:sz="4" w:space="0" w:color="auto"/>
            </w:tcBorders>
          </w:tcPr>
          <w:p w14:paraId="1AB32913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663B8EE6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295" w:type="dxa"/>
            <w:tcBorders>
              <w:top w:val="nil"/>
              <w:bottom w:val="single" w:sz="4" w:space="0" w:color="auto"/>
              <w:right w:val="nil"/>
            </w:tcBorders>
          </w:tcPr>
          <w:p w14:paraId="15E5F4F5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bserved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</w:tcBorders>
          </w:tcPr>
          <w:p w14:paraId="31F327F5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xpected</w:t>
            </w:r>
          </w:p>
        </w:tc>
        <w:tc>
          <w:tcPr>
            <w:tcW w:w="1318" w:type="dxa"/>
            <w:tcBorders>
              <w:top w:val="nil"/>
              <w:bottom w:val="single" w:sz="4" w:space="0" w:color="auto"/>
              <w:right w:val="nil"/>
            </w:tcBorders>
          </w:tcPr>
          <w:p w14:paraId="5850AA62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</w:tr>
      <w:tr w:rsidR="00AE2B61" w:rsidRPr="00CC7C0A" w14:paraId="3542DB0B" w14:textId="77777777" w:rsidTr="00985F13">
        <w:trPr>
          <w:jc w:val="center"/>
        </w:trPr>
        <w:tc>
          <w:tcPr>
            <w:tcW w:w="4594" w:type="dxa"/>
            <w:tcBorders>
              <w:left w:val="nil"/>
              <w:bottom w:val="nil"/>
            </w:tcBorders>
          </w:tcPr>
          <w:p w14:paraId="47F820F1" w14:textId="77777777" w:rsidR="00AE2B61" w:rsidRPr="00CC7C0A" w:rsidRDefault="00406D5D" w:rsidP="004E5849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a) Overall e</w:t>
            </w:r>
            <w:r w:rsidR="00985F13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vs. WHRadjBMI</w:t>
            </w:r>
          </w:p>
        </w:tc>
        <w:tc>
          <w:tcPr>
            <w:tcW w:w="1275" w:type="dxa"/>
            <w:tcBorders>
              <w:bottom w:val="nil"/>
            </w:tcBorders>
          </w:tcPr>
          <w:p w14:paraId="1514A794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95" w:type="dxa"/>
            <w:tcBorders>
              <w:bottom w:val="nil"/>
              <w:right w:val="nil"/>
            </w:tcBorders>
          </w:tcPr>
          <w:p w14:paraId="546D8D11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5" w:type="dxa"/>
            <w:tcBorders>
              <w:left w:val="nil"/>
              <w:bottom w:val="nil"/>
            </w:tcBorders>
          </w:tcPr>
          <w:p w14:paraId="09C996C7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18" w:type="dxa"/>
            <w:tcBorders>
              <w:bottom w:val="nil"/>
              <w:right w:val="nil"/>
            </w:tcBorders>
          </w:tcPr>
          <w:p w14:paraId="15A9FC5B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AB2834" w:rsidRPr="00CC7C0A" w14:paraId="007F480E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60DA005F" w14:textId="77777777" w:rsidR="00AB2834" w:rsidRPr="00CC7C0A" w:rsidRDefault="00AB2834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ular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264D3260" w14:textId="77777777" w:rsidR="00AB2834" w:rsidRPr="00CC7C0A" w:rsidRDefault="00AB2834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400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7A925BFF" w14:textId="77777777" w:rsidR="00AB2834" w:rsidRPr="00CC7C0A" w:rsidRDefault="00AB2834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5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5BE03EA5" w14:textId="77777777" w:rsidR="00AB2834" w:rsidRPr="00CC7C0A" w:rsidRDefault="00AB2834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8.16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44D02744" w14:textId="77777777" w:rsidR="00AB2834" w:rsidRPr="00CC7C0A" w:rsidRDefault="00AB2834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.85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7</w:t>
            </w:r>
          </w:p>
        </w:tc>
      </w:tr>
      <w:tr w:rsidR="00541233" w:rsidRPr="00CC7C0A" w14:paraId="243EB019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2DFBE73A" w14:textId="77777777" w:rsidR="00541233" w:rsidRPr="00CC7C0A" w:rsidRDefault="00541233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 communicat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33E26102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504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0EB04CE7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1C82FA79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9.82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67CFA6CB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09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6</w:t>
            </w:r>
          </w:p>
        </w:tc>
      </w:tr>
      <w:tr w:rsidR="00541233" w:rsidRPr="00CC7C0A" w14:paraId="6B789EFE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13F671EC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Developmental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707D1F1B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04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0B1F4DBE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4AF61A1C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4.10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5E5484D4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20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5</w:t>
            </w:r>
          </w:p>
        </w:tc>
      </w:tr>
      <w:tr w:rsidR="00541233" w:rsidRPr="00CC7C0A" w14:paraId="54D3E8A7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0D785848" w14:textId="77777777" w:rsidR="00541233" w:rsidRPr="00CC7C0A" w:rsidRDefault="00541233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mmune system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5CDF8C1C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716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070EF2BB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63829A44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1.95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24651499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27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541233" w:rsidRPr="00CC7C0A" w14:paraId="274F9E47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60913BE9" w14:textId="77777777" w:rsidR="00541233" w:rsidRPr="00CC7C0A" w:rsidRDefault="00541233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 adhes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3EB45367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11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26F076A1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7203BAA7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21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141C9367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89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541233" w:rsidRPr="00CC7C0A" w14:paraId="08A6B9A0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3477C4B0" w14:textId="77777777" w:rsidR="00541233" w:rsidRPr="00CC7C0A" w:rsidRDefault="00541233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System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71C164EF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466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234A0C3A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6AC3DA05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0.85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768FE08F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36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541233" w:rsidRPr="00CC7C0A" w14:paraId="46163261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7F2BE359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 cycle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51BDBE53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67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773B4CB1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5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38FA1AA3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21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6DDCAE43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.48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541233" w:rsidRPr="00CC7C0A" w14:paraId="1721EE71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5C979EC2" w14:textId="77777777" w:rsidR="00541233" w:rsidRPr="00CC7C0A" w:rsidRDefault="00541233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esponse to stimulu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3FB26B6B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21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3ACFB3C6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4D308CD8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5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5A98131C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60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541233" w:rsidRPr="00CC7C0A" w14:paraId="543929DB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0BC533A7" w14:textId="77777777" w:rsidR="00541233" w:rsidRPr="00CC7C0A" w:rsidRDefault="00541233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eproduct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275B55E7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143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75FB3649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415E97A3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03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64EC31A3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7</w:t>
            </w:r>
          </w:p>
        </w:tc>
      </w:tr>
      <w:tr w:rsidR="00541233" w:rsidRPr="00CC7C0A" w14:paraId="418DE190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3007A920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Generation of precursor metabolite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30F0000D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38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023EBAE2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3B942081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49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3CAFDBBE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9</w:t>
            </w:r>
          </w:p>
        </w:tc>
      </w:tr>
      <w:tr w:rsidR="00541233" w:rsidRPr="00CC7C0A" w14:paraId="64FBF66A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7B132D79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Metabolic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29C464D5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351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6E5D0C2E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02A92186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6.74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2D77B8DE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9</w:t>
            </w:r>
          </w:p>
        </w:tc>
      </w:tr>
      <w:tr w:rsidR="00541233" w:rsidRPr="00CC7C0A" w14:paraId="43322693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31292237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ransport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12126C6E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984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67D66045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26382CA1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3.13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5414F61A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23</w:t>
            </w:r>
          </w:p>
        </w:tc>
      </w:tr>
      <w:tr w:rsidR="00541233" w:rsidRPr="00CC7C0A" w14:paraId="77C997BA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75FEBB27" w14:textId="77777777" w:rsidR="00541233" w:rsidRPr="00CC7C0A" w:rsidRDefault="00541233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ular component organizat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485EBAA2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96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752AAF3E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9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0191C7ED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58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50AF7FE0" w14:textId="77777777" w:rsidR="00541233" w:rsidRPr="00CC7C0A" w:rsidRDefault="00541233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1</w:t>
            </w:r>
          </w:p>
        </w:tc>
      </w:tr>
      <w:tr w:rsidR="00541233" w:rsidRPr="00CC7C0A" w14:paraId="3A4F7A87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0BCEC0B2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poptosi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15C3258A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85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7A83CD6F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2D6D2545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.77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4F3B8AFA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3</w:t>
            </w:r>
          </w:p>
        </w:tc>
      </w:tr>
      <w:tr w:rsidR="00541233" w:rsidRPr="00CC7C0A" w14:paraId="240E5B0B" w14:textId="77777777" w:rsidTr="00985F13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161C617D" w14:textId="77777777" w:rsidR="00541233" w:rsidRPr="00CC7C0A" w:rsidRDefault="00406D5D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b) Stage B e</w:t>
            </w:r>
            <w:r w:rsidR="00541233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vs. WHRadjBMI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59D4C715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52E66631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</w:tcPr>
          <w:p w14:paraId="6BEB3F6A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</w:tcPr>
          <w:p w14:paraId="3AECA8A3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41233" w:rsidRPr="00CC7C0A" w14:paraId="78B23953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55C78911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Developmental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62E2235F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04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1873D752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2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2F18162B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6.50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4A173DFF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25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4</w:t>
            </w:r>
          </w:p>
        </w:tc>
      </w:tr>
      <w:tr w:rsidR="00541233" w:rsidRPr="00CC7C0A" w14:paraId="622924B8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684E0F40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ular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15ABEBE2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400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7F850A93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2DF3A290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32.96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76B03D35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.8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541233" w:rsidRPr="00CC7C0A" w14:paraId="003982D6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5F729A75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 communicat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4A9C5EC2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504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6BEC13A9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4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5ABB3CC5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23.20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5C172D81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29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541233" w:rsidRPr="00CC7C0A" w14:paraId="192EE5CB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395CFE78" w14:textId="77777777" w:rsidR="00541233" w:rsidRPr="00CC7C0A" w:rsidRDefault="00541233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 cycle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3F9B1A50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67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3C4D3353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78B6BCD5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9.62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157734BD" w14:textId="77777777" w:rsidR="00541233" w:rsidRPr="00CC7C0A" w:rsidRDefault="00541233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71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8A2992" w:rsidRPr="00CC7C0A" w14:paraId="651FCCB4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373259E3" w14:textId="77777777" w:rsidR="008A2992" w:rsidRPr="00CC7C0A" w:rsidRDefault="008A2992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Transport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21AF3BB3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984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5A91FA86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3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2D44BEDF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5.37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415B42D5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05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8A2992" w:rsidRPr="00CC7C0A" w14:paraId="59F95084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0FFD01BD" w14:textId="77777777" w:rsidR="008A2992" w:rsidRPr="00CC7C0A" w:rsidRDefault="008A2992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esponse to stimulu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78387C29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921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2A001C32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614661D6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9.89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64242701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6.20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8A2992" w:rsidRPr="00CC7C0A" w14:paraId="38A44D3E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4C92BB28" w14:textId="77777777" w:rsidR="008A2992" w:rsidRPr="00CC7C0A" w:rsidRDefault="008A2992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Immune system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3422DA41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716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381BB898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1A8575EA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3.99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0D094B8E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8.45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8A2992" w:rsidRPr="00CC7C0A" w14:paraId="2219DB5A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12342861" w14:textId="77777777" w:rsidR="008A2992" w:rsidRPr="00CC7C0A" w:rsidRDefault="008A2992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System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75FDD771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2466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263F11D3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8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5C9B8439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2.70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552C5DDD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</w:tr>
      <w:tr w:rsidR="008A2992" w:rsidRPr="00CC7C0A" w14:paraId="093F9A6F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5500CD08" w14:textId="77777777" w:rsidR="008A2992" w:rsidRPr="00CC7C0A" w:rsidRDefault="008A2992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ular component organizat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1AC694BC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96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4F44A831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17F54CF9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.70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3896B8E2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35</w:t>
            </w:r>
          </w:p>
        </w:tc>
      </w:tr>
      <w:tr w:rsidR="008A2992" w:rsidRPr="00CC7C0A" w14:paraId="5B89FC8E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6814501D" w14:textId="77777777" w:rsidR="008A2992" w:rsidRPr="00CC7C0A" w:rsidRDefault="008A2992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Metabolic proces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6E5266C9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8351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6A3E2FB1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4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6EB8911C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43.01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39A3CA05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55</w:t>
            </w:r>
          </w:p>
        </w:tc>
      </w:tr>
      <w:tr w:rsidR="008A2992" w:rsidRPr="00CC7C0A" w14:paraId="1C061D82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57AAAC26" w14:textId="77777777" w:rsidR="008A2992" w:rsidRPr="00CC7C0A" w:rsidRDefault="008A2992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Localizat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499B2278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60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5F862850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38C57348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2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09E4726B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56</w:t>
            </w:r>
          </w:p>
        </w:tc>
      </w:tr>
      <w:tr w:rsidR="008A2992" w:rsidRPr="00CC7C0A" w14:paraId="04446496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31A6C544" w14:textId="77777777" w:rsidR="008A2992" w:rsidRPr="00CC7C0A" w:rsidRDefault="008A2992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Apoptosis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65EA8EA7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085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726F8B69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3C4426D1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5.59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1D91FA84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3</w:t>
            </w:r>
          </w:p>
        </w:tc>
      </w:tr>
      <w:tr w:rsidR="008A2992" w:rsidRPr="00CC7C0A" w14:paraId="0799E7B8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  <w:bottom w:val="nil"/>
            </w:tcBorders>
          </w:tcPr>
          <w:p w14:paraId="4ED37EAC" w14:textId="77777777" w:rsidR="008A2992" w:rsidRPr="00CC7C0A" w:rsidRDefault="008A2992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Cell adhesion</w:t>
            </w:r>
          </w:p>
        </w:tc>
        <w:tc>
          <w:tcPr>
            <w:tcW w:w="1275" w:type="dxa"/>
            <w:tcBorders>
              <w:top w:val="nil"/>
              <w:bottom w:val="nil"/>
            </w:tcBorders>
          </w:tcPr>
          <w:p w14:paraId="22AF5E75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411</w:t>
            </w:r>
          </w:p>
        </w:tc>
        <w:tc>
          <w:tcPr>
            <w:tcW w:w="1295" w:type="dxa"/>
            <w:tcBorders>
              <w:top w:val="nil"/>
              <w:bottom w:val="nil"/>
              <w:right w:val="nil"/>
            </w:tcBorders>
          </w:tcPr>
          <w:p w14:paraId="3CC77D67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6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</w:tcBorders>
            <w:vAlign w:val="bottom"/>
          </w:tcPr>
          <w:p w14:paraId="4C22BC86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7.27</w:t>
            </w:r>
          </w:p>
        </w:tc>
        <w:tc>
          <w:tcPr>
            <w:tcW w:w="1318" w:type="dxa"/>
            <w:tcBorders>
              <w:top w:val="nil"/>
              <w:bottom w:val="nil"/>
              <w:right w:val="nil"/>
            </w:tcBorders>
            <w:vAlign w:val="bottom"/>
          </w:tcPr>
          <w:p w14:paraId="6BA72DEE" w14:textId="77777777" w:rsidR="008A2992" w:rsidRPr="00CC7C0A" w:rsidRDefault="008A2992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0.85</w:t>
            </w:r>
          </w:p>
        </w:tc>
      </w:tr>
      <w:tr w:rsidR="008A2992" w:rsidRPr="00CC7C0A" w14:paraId="27BA100D" w14:textId="77777777" w:rsidTr="006E49BC">
        <w:trPr>
          <w:jc w:val="center"/>
        </w:trPr>
        <w:tc>
          <w:tcPr>
            <w:tcW w:w="4594" w:type="dxa"/>
            <w:tcBorders>
              <w:top w:val="nil"/>
              <w:left w:val="nil"/>
            </w:tcBorders>
          </w:tcPr>
          <w:p w14:paraId="365B32D2" w14:textId="77777777" w:rsidR="008A2992" w:rsidRPr="00CC7C0A" w:rsidRDefault="008A2992" w:rsidP="004E5849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 xml:space="preserve">Generation of precursor metabolites </w:t>
            </w:r>
          </w:p>
        </w:tc>
        <w:tc>
          <w:tcPr>
            <w:tcW w:w="1275" w:type="dxa"/>
            <w:tcBorders>
              <w:top w:val="nil"/>
            </w:tcBorders>
          </w:tcPr>
          <w:p w14:paraId="63B965DF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338</w:t>
            </w:r>
          </w:p>
        </w:tc>
        <w:tc>
          <w:tcPr>
            <w:tcW w:w="1295" w:type="dxa"/>
            <w:tcBorders>
              <w:top w:val="nil"/>
              <w:right w:val="nil"/>
            </w:tcBorders>
          </w:tcPr>
          <w:p w14:paraId="5A861612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1275" w:type="dxa"/>
            <w:tcBorders>
              <w:top w:val="nil"/>
              <w:left w:val="nil"/>
            </w:tcBorders>
            <w:vAlign w:val="bottom"/>
          </w:tcPr>
          <w:p w14:paraId="65098641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74</w:t>
            </w:r>
          </w:p>
        </w:tc>
        <w:tc>
          <w:tcPr>
            <w:tcW w:w="1318" w:type="dxa"/>
            <w:tcBorders>
              <w:top w:val="nil"/>
              <w:right w:val="nil"/>
            </w:tcBorders>
            <w:vAlign w:val="bottom"/>
          </w:tcPr>
          <w:p w14:paraId="39706406" w14:textId="77777777" w:rsidR="008A2992" w:rsidRPr="00CC7C0A" w:rsidRDefault="008A2992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</w:tr>
    </w:tbl>
    <w:p w14:paraId="28067C58" w14:textId="77777777" w:rsidR="00985F13" w:rsidRPr="00CC7C0A" w:rsidRDefault="00985F13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1BDD0999" w14:textId="77777777" w:rsidR="004A27D7" w:rsidRPr="00CC7C0A" w:rsidRDefault="004A27D7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09C5ECF4" w14:textId="77777777" w:rsidR="004A27D7" w:rsidRPr="00CC7C0A" w:rsidRDefault="004A27D7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0920133A" w14:textId="77777777" w:rsidR="004A27D7" w:rsidRPr="00CC7C0A" w:rsidRDefault="004A27D7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E8E4F98" w14:textId="77777777" w:rsidR="00AE2B61" w:rsidRPr="00CC7C0A" w:rsidRDefault="00AE2B61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490448D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4DA28FE4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70770048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052BDEC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14CD2A4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1B399122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0A8177A2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3D730C2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11765114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03113480" w14:textId="77777777" w:rsidR="00964CD0" w:rsidRPr="00CC7C0A" w:rsidRDefault="00964CD0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4617C9DF" w14:textId="77777777" w:rsidR="00406D5D" w:rsidRPr="00CC7C0A" w:rsidRDefault="00406D5D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19A852C6" w14:textId="77777777" w:rsidR="00964CD0" w:rsidRPr="00CC7C0A" w:rsidRDefault="00964CD0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697C297A" w14:textId="77777777" w:rsidR="00E741D4" w:rsidRPr="00CC7C0A" w:rsidRDefault="00E741D4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5B502C53" w14:textId="77777777" w:rsidR="004C2DB4" w:rsidRPr="00CC7C0A" w:rsidRDefault="00B4188C" w:rsidP="00686CD3">
      <w:pPr>
        <w:ind w:left="-426"/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>Supplementary T</w:t>
      </w:r>
      <w:r w:rsidR="00FD2DDD" w:rsidRPr="00CC7C0A">
        <w:rPr>
          <w:rFonts w:ascii="Times New Roman" w:hAnsi="Times New Roman" w:cs="Times New Roman"/>
          <w:b/>
          <w:sz w:val="22"/>
          <w:szCs w:val="22"/>
        </w:rPr>
        <w:t xml:space="preserve">able </w:t>
      </w:r>
      <w:r w:rsidR="00527EDB" w:rsidRPr="00CC7C0A">
        <w:rPr>
          <w:rFonts w:ascii="Times New Roman" w:hAnsi="Times New Roman" w:cs="Times New Roman"/>
          <w:b/>
          <w:sz w:val="22"/>
          <w:szCs w:val="22"/>
        </w:rPr>
        <w:t>17</w:t>
      </w:r>
      <w:r w:rsidR="00116602" w:rsidRPr="00CC7C0A">
        <w:rPr>
          <w:rFonts w:ascii="Times New Roman" w:hAnsi="Times New Roman" w:cs="Times New Roman"/>
          <w:b/>
          <w:sz w:val="22"/>
          <w:szCs w:val="22"/>
        </w:rPr>
        <w:t>.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 </w:t>
      </w:r>
      <w:r w:rsidR="00686CD3" w:rsidRPr="00CC7C0A">
        <w:rPr>
          <w:rFonts w:ascii="Times New Roman" w:hAnsi="Times New Roman" w:cs="Times New Roman"/>
          <w:sz w:val="22"/>
          <w:szCs w:val="22"/>
        </w:rPr>
        <w:t xml:space="preserve">Results of over/under-representation of (a) </w:t>
      </w:r>
      <w:r w:rsidR="00FF68BB" w:rsidRPr="00CC7C0A">
        <w:rPr>
          <w:rFonts w:ascii="Times New Roman" w:hAnsi="Times New Roman" w:cs="Times New Roman"/>
          <w:sz w:val="22"/>
          <w:szCs w:val="22"/>
        </w:rPr>
        <w:t xml:space="preserve">88 </w:t>
      </w:r>
      <w:r w:rsidR="00686CD3" w:rsidRPr="00CC7C0A">
        <w:rPr>
          <w:rFonts w:ascii="Times New Roman" w:hAnsi="Times New Roman" w:cs="Times New Roman"/>
          <w:sz w:val="22"/>
          <w:szCs w:val="22"/>
        </w:rPr>
        <w:t>genes associated with all endometriosis (P&lt;1.0x10</w:t>
      </w:r>
      <w:r w:rsidR="00686CD3"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="00686CD3" w:rsidRPr="00CC7C0A">
        <w:rPr>
          <w:rFonts w:ascii="Times New Roman" w:hAnsi="Times New Roman" w:cs="Times New Roman"/>
          <w:sz w:val="22"/>
          <w:szCs w:val="22"/>
        </w:rPr>
        <w:t xml:space="preserve">) and WHRadjBMI (P&lt;0.05), and (b) </w:t>
      </w:r>
      <w:r w:rsidR="00FF68BB" w:rsidRPr="00CC7C0A">
        <w:rPr>
          <w:rFonts w:ascii="Times New Roman" w:hAnsi="Times New Roman" w:cs="Times New Roman"/>
          <w:sz w:val="22"/>
          <w:szCs w:val="22"/>
        </w:rPr>
        <w:t xml:space="preserve">103 </w:t>
      </w:r>
      <w:r w:rsidR="00686CD3" w:rsidRPr="00CC7C0A">
        <w:rPr>
          <w:rFonts w:ascii="Times New Roman" w:hAnsi="Times New Roman" w:cs="Times New Roman"/>
          <w:sz w:val="22"/>
          <w:szCs w:val="22"/>
        </w:rPr>
        <w:t>genes  associated with stage B endometriosis (P&lt;1.0x10</w:t>
      </w:r>
      <w:r w:rsidR="00686CD3"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="00686CD3" w:rsidRPr="00CC7C0A">
        <w:rPr>
          <w:rFonts w:ascii="Times New Roman" w:hAnsi="Times New Roman" w:cs="Times New Roman"/>
          <w:sz w:val="22"/>
          <w:szCs w:val="22"/>
        </w:rPr>
        <w:t>) and WHRadjBMI (P&lt;0.05)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, in </w:t>
      </w:r>
      <w:r w:rsidR="00FF68BB" w:rsidRPr="00CC7C0A">
        <w:rPr>
          <w:rFonts w:ascii="Times New Roman" w:hAnsi="Times New Roman" w:cs="Times New Roman"/>
          <w:sz w:val="22"/>
          <w:szCs w:val="22"/>
        </w:rPr>
        <w:t xml:space="preserve">176 </w:t>
      </w:r>
      <w:r w:rsidR="00116602" w:rsidRPr="00CC7C0A">
        <w:rPr>
          <w:rFonts w:ascii="Times New Roman" w:hAnsi="Times New Roman" w:cs="Times New Roman"/>
          <w:sz w:val="22"/>
          <w:szCs w:val="22"/>
        </w:rPr>
        <w:t xml:space="preserve">curated </w:t>
      </w:r>
      <w:r w:rsidR="00686CD3" w:rsidRPr="00CC7C0A">
        <w:rPr>
          <w:rFonts w:ascii="Times New Roman" w:hAnsi="Times New Roman" w:cs="Times New Roman"/>
          <w:sz w:val="22"/>
          <w:szCs w:val="22"/>
        </w:rPr>
        <w:t xml:space="preserve">biological </w:t>
      </w:r>
      <w:r w:rsidR="00116602" w:rsidRPr="00CC7C0A">
        <w:rPr>
          <w:rFonts w:ascii="Times New Roman" w:hAnsi="Times New Roman" w:cs="Times New Roman"/>
          <w:sz w:val="22"/>
          <w:szCs w:val="22"/>
        </w:rPr>
        <w:t>pathways in PANTHER.</w:t>
      </w:r>
      <w:r w:rsidR="00A04FE1" w:rsidRPr="00CC7C0A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2DC1416C" w14:textId="77777777" w:rsidR="00964CD0" w:rsidRPr="00CC7C0A" w:rsidRDefault="00964CD0" w:rsidP="00686CD3">
      <w:pPr>
        <w:ind w:left="-426"/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TableGrid"/>
        <w:tblW w:w="10757" w:type="dxa"/>
        <w:jc w:val="center"/>
        <w:tblInd w:w="-1151" w:type="dxa"/>
        <w:tblLook w:val="00A0" w:firstRow="1" w:lastRow="0" w:firstColumn="1" w:lastColumn="0" w:noHBand="0" w:noVBand="0"/>
      </w:tblPr>
      <w:tblGrid>
        <w:gridCol w:w="5795"/>
        <w:gridCol w:w="1104"/>
        <w:gridCol w:w="1306"/>
        <w:gridCol w:w="1276"/>
        <w:gridCol w:w="1276"/>
      </w:tblGrid>
      <w:tr w:rsidR="00AE2B61" w:rsidRPr="00CC7C0A" w14:paraId="38B4538F" w14:textId="77777777" w:rsidTr="00A36BA0">
        <w:trPr>
          <w:jc w:val="center"/>
        </w:trPr>
        <w:tc>
          <w:tcPr>
            <w:tcW w:w="5795" w:type="dxa"/>
            <w:tcBorders>
              <w:left w:val="nil"/>
              <w:bottom w:val="nil"/>
            </w:tcBorders>
          </w:tcPr>
          <w:p w14:paraId="69F79AD5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3686" w:type="dxa"/>
            <w:gridSpan w:val="3"/>
            <w:tcBorders>
              <w:bottom w:val="nil"/>
            </w:tcBorders>
          </w:tcPr>
          <w:p w14:paraId="5AFBCBF9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umber of genes in</w:t>
            </w:r>
          </w:p>
        </w:tc>
        <w:tc>
          <w:tcPr>
            <w:tcW w:w="1276" w:type="dxa"/>
            <w:tcBorders>
              <w:bottom w:val="nil"/>
              <w:right w:val="nil"/>
            </w:tcBorders>
          </w:tcPr>
          <w:p w14:paraId="08CCED32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</w:tr>
      <w:tr w:rsidR="00AE2B61" w:rsidRPr="00CC7C0A" w14:paraId="4A1698B3" w14:textId="77777777" w:rsidTr="00A36BA0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</w:tcPr>
          <w:p w14:paraId="78F657DB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athways</w:t>
            </w:r>
          </w:p>
        </w:tc>
        <w:tc>
          <w:tcPr>
            <w:tcW w:w="1104" w:type="dxa"/>
            <w:tcBorders>
              <w:top w:val="nil"/>
              <w:bottom w:val="nil"/>
            </w:tcBorders>
          </w:tcPr>
          <w:p w14:paraId="1D9574A1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athway</w:t>
            </w:r>
          </w:p>
        </w:tc>
        <w:tc>
          <w:tcPr>
            <w:tcW w:w="2582" w:type="dxa"/>
            <w:gridSpan w:val="2"/>
            <w:tcBorders>
              <w:top w:val="nil"/>
              <w:bottom w:val="nil"/>
            </w:tcBorders>
          </w:tcPr>
          <w:p w14:paraId="09A818F0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ssociated regions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</w:tcPr>
          <w:p w14:paraId="10D15781" w14:textId="77777777" w:rsidR="00AE2B61" w:rsidRPr="00CC7C0A" w:rsidRDefault="00AA3089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P.V</w:t>
            </w:r>
            <w:r w:rsidR="00AE2B61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alue</w:t>
            </w:r>
          </w:p>
        </w:tc>
      </w:tr>
      <w:tr w:rsidR="00AE2B61" w:rsidRPr="00CC7C0A" w14:paraId="377015CF" w14:textId="77777777" w:rsidTr="00A36BA0">
        <w:trPr>
          <w:jc w:val="center"/>
        </w:trPr>
        <w:tc>
          <w:tcPr>
            <w:tcW w:w="5795" w:type="dxa"/>
            <w:tcBorders>
              <w:top w:val="nil"/>
              <w:left w:val="nil"/>
              <w:bottom w:val="single" w:sz="4" w:space="0" w:color="000000" w:themeColor="text1"/>
            </w:tcBorders>
          </w:tcPr>
          <w:p w14:paraId="5FECE4A4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104" w:type="dxa"/>
            <w:tcBorders>
              <w:top w:val="nil"/>
              <w:bottom w:val="single" w:sz="4" w:space="0" w:color="000000" w:themeColor="text1"/>
            </w:tcBorders>
          </w:tcPr>
          <w:p w14:paraId="1E0C4AB6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1306" w:type="dxa"/>
            <w:tcBorders>
              <w:top w:val="nil"/>
              <w:bottom w:val="single" w:sz="4" w:space="0" w:color="000000" w:themeColor="text1"/>
              <w:right w:val="nil"/>
            </w:tcBorders>
          </w:tcPr>
          <w:p w14:paraId="589AE781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Observe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000000" w:themeColor="text1"/>
            </w:tcBorders>
          </w:tcPr>
          <w:p w14:paraId="49B03354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Expected</w:t>
            </w:r>
          </w:p>
        </w:tc>
        <w:tc>
          <w:tcPr>
            <w:tcW w:w="1276" w:type="dxa"/>
            <w:tcBorders>
              <w:top w:val="nil"/>
              <w:bottom w:val="single" w:sz="4" w:space="0" w:color="000000" w:themeColor="text1"/>
              <w:right w:val="nil"/>
            </w:tcBorders>
          </w:tcPr>
          <w:p w14:paraId="07ADF3D6" w14:textId="77777777" w:rsidR="00AE2B61" w:rsidRPr="00CC7C0A" w:rsidRDefault="00AE2B61" w:rsidP="004E5849">
            <w:pPr>
              <w:spacing w:before="2" w:after="2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</w:tr>
      <w:tr w:rsidR="00AE2B61" w:rsidRPr="00CC7C0A" w14:paraId="2329CD7D" w14:textId="77777777" w:rsidTr="00A36BA0">
        <w:trPr>
          <w:jc w:val="center"/>
        </w:trPr>
        <w:tc>
          <w:tcPr>
            <w:tcW w:w="5795" w:type="dxa"/>
            <w:tcBorders>
              <w:left w:val="nil"/>
              <w:bottom w:val="nil"/>
            </w:tcBorders>
            <w:vAlign w:val="bottom"/>
          </w:tcPr>
          <w:p w14:paraId="62018176" w14:textId="77777777" w:rsidR="00AE2B61" w:rsidRPr="00CC7C0A" w:rsidRDefault="00406D5D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a) Overall e</w:t>
            </w:r>
            <w:r w:rsidR="00627456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vs. WHRadjBMI</w:t>
            </w:r>
          </w:p>
        </w:tc>
        <w:tc>
          <w:tcPr>
            <w:tcW w:w="1104" w:type="dxa"/>
            <w:tcBorders>
              <w:bottom w:val="nil"/>
            </w:tcBorders>
            <w:vAlign w:val="bottom"/>
          </w:tcPr>
          <w:p w14:paraId="6ED06ED8" w14:textId="77777777" w:rsidR="00AE2B61" w:rsidRPr="00CC7C0A" w:rsidRDefault="00AE2B61" w:rsidP="0062745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06" w:type="dxa"/>
            <w:tcBorders>
              <w:bottom w:val="nil"/>
              <w:right w:val="nil"/>
            </w:tcBorders>
            <w:vAlign w:val="bottom"/>
          </w:tcPr>
          <w:p w14:paraId="4D3952A6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left w:val="nil"/>
              <w:bottom w:val="nil"/>
            </w:tcBorders>
            <w:vAlign w:val="bottom"/>
          </w:tcPr>
          <w:p w14:paraId="2B247FA6" w14:textId="77777777" w:rsidR="00AE2B61" w:rsidRPr="00CC7C0A" w:rsidRDefault="00AE2B61" w:rsidP="00627456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bottom w:val="nil"/>
              <w:right w:val="nil"/>
            </w:tcBorders>
            <w:vAlign w:val="bottom"/>
          </w:tcPr>
          <w:p w14:paraId="3241D8E0" w14:textId="77777777" w:rsidR="00AE2B61" w:rsidRPr="00CC7C0A" w:rsidRDefault="00AE2B61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563D6" w:rsidRPr="00CC7C0A" w14:paraId="15983BD4" w14:textId="77777777" w:rsidTr="00A36BA0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15BCEC29" w14:textId="1C56D37D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nt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BBC99C5" w14:textId="3680609C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9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D63C8DF" w14:textId="349D084F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81DF697" w14:textId="341C5866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0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1089E80F" w14:textId="4BA75961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07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4</w:t>
            </w:r>
          </w:p>
        </w:tc>
      </w:tr>
      <w:tr w:rsidR="00C563D6" w:rsidRPr="00CC7C0A" w14:paraId="35AB5B3F" w14:textId="77777777" w:rsidTr="00A36BA0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C3BE639" w14:textId="6941DBB8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Gonadotropin releasing hormone receptor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70FBC0A4" w14:textId="063E0B8C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28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51A4CAB" w14:textId="51788E4E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CFBDD9D" w14:textId="1DCF95D8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8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571B14B" w14:textId="74F9CAC3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>1.48x10</w:t>
            </w:r>
            <w:r w:rsidRPr="00CC7C0A">
              <w:rPr>
                <w:rFonts w:ascii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C563D6" w:rsidRPr="00CC7C0A" w14:paraId="76BF1C2A" w14:textId="77777777" w:rsidTr="00A36BA0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9D840EE" w14:textId="227E6C06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Cadherin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83F910D" w14:textId="5EC91BE1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9AC681A" w14:textId="05DF8305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622991D" w14:textId="0143C65F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5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858EE6A" w14:textId="4F41656B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40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C563D6" w:rsidRPr="00CC7C0A" w14:paraId="6EE7C3F5" w14:textId="77777777" w:rsidTr="00A36BA0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1CA87849" w14:textId="73C85452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eterotrimeric G-protein signaling pathway-Gq alpha and Go alpha mediated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61B5A45" w14:textId="71CCF861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262C30F" w14:textId="48FD0B0B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1E206EC" w14:textId="351661DE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730317F" w14:textId="6EA118CC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.21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C563D6" w:rsidRPr="00CC7C0A" w14:paraId="56757D8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4C557149" w14:textId="2BDA39CD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etabotropic glutamate receptor group III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4E7CAED" w14:textId="3CE05BCD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6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B608B90" w14:textId="694BBE1B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1D6E642" w14:textId="66B309F2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C4C4EBD" w14:textId="36ADFC77" w:rsidR="00C563D6" w:rsidRPr="00CC7C0A" w:rsidRDefault="00C563D6" w:rsidP="00C563D6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7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2BC78CC1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45E82B4" w14:textId="01808B33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-arachidonoylglycerol biosynthesis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8C93697" w14:textId="467665A8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A401ACC" w14:textId="4D07C556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850B2B7" w14:textId="51A54852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AE4EF92" w14:textId="5615D820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15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614470E6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16FA45A" w14:textId="3D21B4A9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ntegrin signal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5300DB2C" w14:textId="330F9BB2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7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2E515F4" w14:textId="79D9B817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9880BDC" w14:textId="0AA7CBA9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6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33B9EB5" w14:textId="1F1137EB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60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0123ABAA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19AC1E05" w14:textId="513B8E1D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nterleukin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7B085FF5" w14:textId="142454AC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B563869" w14:textId="0E338B58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5BED81C" w14:textId="4F8E588C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4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057553FC" w14:textId="729AE23F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.69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01734C03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07D4650" w14:textId="0BA871A6" w:rsidR="00C563D6" w:rsidRPr="00CC7C0A" w:rsidRDefault="00C563D6" w:rsidP="00D114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nflammation mediated by c</w:t>
            </w:r>
            <w:r w:rsidR="00D114D6"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emokine and cytokine signaling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70FF55AF" w14:textId="7F6EB839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3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E871217" w14:textId="32ECF0FE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ECDA50A" w14:textId="31B5FFED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84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624162AC" w14:textId="3AE68DB6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30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50533DD3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F37B54E" w14:textId="46985C09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zheimer disease-presenilin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57333D3D" w14:textId="35C1735C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3C13289" w14:textId="05ACAEE4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5BCA8C2" w14:textId="4BF2F450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1A2DF0A" w14:textId="39D75EA7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9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11CF60E4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477B486" w14:textId="1B31E5FF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Endogenous_cannabinoid_signaling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F554F99" w14:textId="3D166E9F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6DB6F09" w14:textId="32ADAB0D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B3F6690" w14:textId="2F577C29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A4E884A" w14:textId="1656F6DA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.33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4D1BD326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BC4D4C8" w14:textId="1A94CAA7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eterotrimeric G-protein signaling pathway-Gi alpha and Gs alpha mediated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923E136" w14:textId="0224EF0B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083A550" w14:textId="396A5937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569DFF4" w14:textId="05FD42A2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9C17114" w14:textId="2148B5EE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.54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4B0789C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F802C33" w14:textId="0129342B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pha adrenergic receptor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32C80BD" w14:textId="5351A2E6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D538ED4" w14:textId="13ADD7DE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99B2F63" w14:textId="5EEF5AEE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175B0AB" w14:textId="7D782FCB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.66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7683A30F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B3E7D12" w14:textId="66DF712C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Oxidative stress respons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751288E" w14:textId="126E6C0D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8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F8DA3BA" w14:textId="036891CF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7CF161A" w14:textId="1608EA21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E8F9CEA" w14:textId="06CE71C4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.65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58D143FB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3135F6D" w14:textId="5F39C249" w:rsidR="00C563D6" w:rsidRPr="00CC7C0A" w:rsidRDefault="00C563D6" w:rsidP="003801FF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istamine H1 receptor mediated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9409E82" w14:textId="3067F9F5" w:rsidR="00C563D6" w:rsidRPr="00CC7C0A" w:rsidRDefault="00C563D6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F0DA6C3" w14:textId="045A683A" w:rsidR="00C563D6" w:rsidRPr="00CC7C0A" w:rsidRDefault="00C563D6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9C34FE6" w14:textId="07570B71" w:rsidR="00C563D6" w:rsidRPr="00CC7C0A" w:rsidRDefault="00C563D6" w:rsidP="003801FF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4DCE1D9" w14:textId="38EF18C9" w:rsidR="00C563D6" w:rsidRPr="00CC7C0A" w:rsidRDefault="00C563D6" w:rsidP="003801FF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.9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C563D6" w:rsidRPr="00CC7C0A" w14:paraId="2118920D" w14:textId="77777777" w:rsidTr="006E49BC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6F29E1A7" w14:textId="254DA10E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ngiogenesis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4C2ABF8" w14:textId="60376178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B4C1CF1" w14:textId="5DAB8940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1FF06D8" w14:textId="14342311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5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FB65646" w14:textId="6FACA0E5" w:rsidR="00C563D6" w:rsidRPr="00CC7C0A" w:rsidRDefault="00C563D6" w:rsidP="00C563D6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</w:tr>
      <w:tr w:rsidR="00C563D6" w:rsidRPr="00CC7C0A" w14:paraId="3CDE6558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46A7AF4D" w14:textId="5EE4F995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AS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9FCE7C1" w14:textId="5AE0C620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1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653953A" w14:textId="2EC53709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F90C22A" w14:textId="2B0F737F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F7594E8" w14:textId="5343EB74" w:rsidR="00C563D6" w:rsidRPr="00CC7C0A" w:rsidRDefault="00C563D6" w:rsidP="00C563D6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</w:tr>
      <w:tr w:rsidR="00C563D6" w:rsidRPr="00CC7C0A" w14:paraId="27DB13EB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AE2AB60" w14:textId="03FED8E0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nsulin/IGF pathway-mitogen activated protein kinase kinase/MAP kinase cascad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4D54384" w14:textId="1907A75E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48BD6ED" w14:textId="656CE348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3C10FE0" w14:textId="330D6953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08ACCAE" w14:textId="1D62B2A9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</w:tr>
      <w:tr w:rsidR="00C563D6" w:rsidRPr="00CC7C0A" w14:paraId="4E1350FC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1A97D6A5" w14:textId="4725A594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ngiotensin II-stimulated signaling through G proteins and beta-arrestin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E123B3A" w14:textId="53E07159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C76FE42" w14:textId="5CD62358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C04E9D0" w14:textId="050BB18E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138AC77A" w14:textId="5F7BB6A0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</w:tr>
      <w:tr w:rsidR="00C563D6" w:rsidRPr="00CC7C0A" w14:paraId="303CC72D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616C031" w14:textId="6B55AED7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nsulin/IGF pathway-protein kinase B signaling cascad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1D8002D" w14:textId="35F4C04B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168B992A" w14:textId="6BDB20C1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47F996F" w14:textId="29FFCE6A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E2DDB24" w14:textId="30D68D53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</w:tr>
      <w:tr w:rsidR="00C563D6" w:rsidRPr="00CC7C0A" w14:paraId="42DD864B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6B1CDAF" w14:textId="0AA2DDAC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Notch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E2C7F3B" w14:textId="539E4A40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C19A6F1" w14:textId="05D74A52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F264158" w14:textId="3E477EAE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4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9A5A5FB" w14:textId="3CEC9A15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4</w:t>
            </w:r>
          </w:p>
        </w:tc>
      </w:tr>
      <w:tr w:rsidR="00C563D6" w:rsidRPr="00CC7C0A" w14:paraId="27D44F3C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4775CB9B" w14:textId="2B2F6641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Oxytocin receptor mediated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D10C36B" w14:textId="04570375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72585A2" w14:textId="660529A4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58486AB" w14:textId="6CBFEB77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82F40C3" w14:textId="134680B3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4</w:t>
            </w:r>
          </w:p>
        </w:tc>
      </w:tr>
      <w:tr w:rsidR="00C563D6" w:rsidRPr="00CC7C0A" w14:paraId="1167F423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16F074D6" w14:textId="480980F3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hyrotropin-releasing hormone receptor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1BEE686" w14:textId="5524B118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339E5FAC" w14:textId="0946613E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DC91DC7" w14:textId="6EFB30A4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07884266" w14:textId="0F50392C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5</w:t>
            </w:r>
          </w:p>
        </w:tc>
      </w:tr>
      <w:tr w:rsidR="00C563D6" w:rsidRPr="00CC7C0A" w14:paraId="6958969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C0D9537" w14:textId="5EAB6894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lood coagulation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0224928" w14:textId="63A2BEAB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E5D45C5" w14:textId="50AED6EA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B4A5FEC" w14:textId="6EE1DD21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F4EB3E7" w14:textId="76380B23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5</w:t>
            </w:r>
          </w:p>
        </w:tc>
      </w:tr>
      <w:tr w:rsidR="00C563D6" w:rsidRPr="00CC7C0A" w14:paraId="3305BA4F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695C107" w14:textId="2418C9E7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53 pathway feedback loops 2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A1AD66D" w14:textId="51E6C9C3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32A0E5DF" w14:textId="32473F78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19F606B" w14:textId="4D803310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A42E2DB" w14:textId="4BB7AA29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</w:tr>
      <w:tr w:rsidR="00C563D6" w:rsidRPr="00CC7C0A" w14:paraId="0911688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DC93EDD" w14:textId="1EF0528D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I3 kinase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C7DA025" w14:textId="6060B81F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A7568A8" w14:textId="18D34081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53CDE3B" w14:textId="3DCEF80F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7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B26582B" w14:textId="5643CE38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</w:tr>
      <w:tr w:rsidR="00C563D6" w:rsidRPr="00CC7C0A" w14:paraId="3E253172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BE4B7AB" w14:textId="645FE574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onotropic glutamate receptor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0672225" w14:textId="682D6E2A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F95A534" w14:textId="6E7F5B71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AEFABD6" w14:textId="0830A916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79FF275" w14:textId="18BED94E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</w:tr>
      <w:tr w:rsidR="00C563D6" w:rsidRPr="00CC7C0A" w14:paraId="3B1D8564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3E6AC12" w14:textId="6896677E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HT2 type receptor mediated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363F738" w14:textId="311C577A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0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1D100087" w14:textId="1313DB92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9F10513" w14:textId="42F5B36E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E5C6F0F" w14:textId="46E8DB6A" w:rsidR="00C563D6" w:rsidRPr="00CC7C0A" w:rsidRDefault="00C563D6" w:rsidP="00C563D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7</w:t>
            </w:r>
          </w:p>
        </w:tc>
      </w:tr>
      <w:tr w:rsidR="00C563D6" w:rsidRPr="00CC7C0A" w14:paraId="3BAD556F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6931961" w14:textId="2331C1E9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zheimer disease-amyloid secretase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4418618" w14:textId="79905810" w:rsidR="00C563D6" w:rsidRPr="00CC7C0A" w:rsidRDefault="00C563D6" w:rsidP="00C13CE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0C1F0E7" w14:textId="22CE5B08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B43B1E0" w14:textId="519977A4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F0B9DB1" w14:textId="3462A217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0</w:t>
            </w:r>
          </w:p>
        </w:tc>
      </w:tr>
      <w:tr w:rsidR="00C563D6" w:rsidRPr="00CC7C0A" w14:paraId="42922424" w14:textId="77777777" w:rsidTr="00191679">
        <w:trPr>
          <w:trHeight w:val="138"/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3B35DC4" w14:textId="36D5B8AF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Ubiquitin proteasome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320E4E6" w14:textId="62B2213C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FFA03F9" w14:textId="11CB3EEA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5775F0A" w14:textId="2C260F17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F85FEF1" w14:textId="53A100D8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0</w:t>
            </w:r>
          </w:p>
        </w:tc>
      </w:tr>
      <w:tr w:rsidR="00C563D6" w:rsidRPr="00CC7C0A" w14:paraId="0C9F52F6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B814294" w14:textId="6524C366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 cell activation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8E42F3D" w14:textId="5208C26D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4F4FA38" w14:textId="5B0ABBC9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53025FC" w14:textId="4BD5BA05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32E271D" w14:textId="1E915133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1</w:t>
            </w:r>
          </w:p>
        </w:tc>
      </w:tr>
      <w:tr w:rsidR="00C563D6" w:rsidRPr="00CC7C0A" w14:paraId="11DCD127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73E6F86" w14:textId="315ADD69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Nicotinic acetylcholine receptor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1493E73" w14:textId="67F15DAD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1ED824A" w14:textId="487FE44C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FAC39C8" w14:textId="12041A24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7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1D3192E3" w14:textId="2500AF5A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4</w:t>
            </w:r>
          </w:p>
        </w:tc>
      </w:tr>
      <w:tr w:rsidR="00C563D6" w:rsidRPr="00CC7C0A" w14:paraId="2F9F2823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F5091F8" w14:textId="67F1A0B9" w:rsidR="00C563D6" w:rsidRPr="00CC7C0A" w:rsidRDefault="00C563D6" w:rsidP="006E49BC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Endothelin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0FCB7E7" w14:textId="6E331D6C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A27E677" w14:textId="02531C73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7C1635C" w14:textId="35417DA5" w:rsidR="00C563D6" w:rsidRPr="00CC7C0A" w:rsidRDefault="00C563D6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10D8B1F" w14:textId="777BB4C1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5</w:t>
            </w:r>
          </w:p>
        </w:tc>
      </w:tr>
      <w:tr w:rsidR="00C563D6" w:rsidRPr="00CC7C0A" w14:paraId="74CA0F6F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7D39492" w14:textId="5F439BB8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53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5AF74DF3" w14:textId="2C03777A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1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C7643DC" w14:textId="79C4D9A1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0162DEE" w14:textId="74D39ECE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DECE997" w14:textId="7A4CC04E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6</w:t>
            </w:r>
          </w:p>
        </w:tc>
      </w:tr>
      <w:tr w:rsidR="00C563D6" w:rsidRPr="00CC7C0A" w14:paraId="4ED4B67B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6BEFD67" w14:textId="54D7A96F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Cytoskeletal regulation by Rho GTPas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80C176E" w14:textId="79F66B97" w:rsidR="00C563D6" w:rsidRPr="00CC7C0A" w:rsidRDefault="00C563D6" w:rsidP="00C13CE3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32EBCDF3" w14:textId="4F8C4B77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B48A7D7" w14:textId="52A95C0A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D5B9E4C" w14:textId="39778B91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6</w:t>
            </w:r>
          </w:p>
        </w:tc>
      </w:tr>
      <w:tr w:rsidR="00C563D6" w:rsidRPr="00CC7C0A" w14:paraId="50BA15B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169639A" w14:textId="416C5861" w:rsidR="00C563D6" w:rsidRPr="00CC7C0A" w:rsidRDefault="00C563D6">
            <w:pPr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arkinson diseas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531ED965" w14:textId="453FF28B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8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186D859" w14:textId="02B78311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D26B450" w14:textId="268CEC51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0E01CB5" w14:textId="48FD337B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7</w:t>
            </w:r>
          </w:p>
        </w:tc>
      </w:tr>
      <w:tr w:rsidR="00C563D6" w:rsidRPr="00CC7C0A" w14:paraId="6DBB7492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B06DD26" w14:textId="3FD82D87" w:rsidR="00C563D6" w:rsidRPr="00CC7C0A" w:rsidRDefault="00C563D6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GF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15EC476" w14:textId="41489EEE" w:rsidR="00C563D6" w:rsidRPr="00CC7C0A" w:rsidRDefault="00C563D6" w:rsidP="004E584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BA3AB8C" w14:textId="552BCD6F" w:rsidR="00C563D6" w:rsidRPr="00CC7C0A" w:rsidRDefault="00C563D6" w:rsidP="004E584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0F8FB0C" w14:textId="0752B154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6AC39F19" w14:textId="67B5B5EA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4</w:t>
            </w:r>
          </w:p>
        </w:tc>
      </w:tr>
      <w:tr w:rsidR="00C563D6" w:rsidRPr="00CC7C0A" w14:paraId="29587EEF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6233B1CB" w14:textId="63577047" w:rsidR="00C563D6" w:rsidRPr="00CC7C0A" w:rsidRDefault="00C563D6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DGF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74389F2C" w14:textId="1A05E189" w:rsidR="00C563D6" w:rsidRPr="00CC7C0A" w:rsidRDefault="00C563D6" w:rsidP="004E584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3B3F4070" w14:textId="0C750641" w:rsidR="00C563D6" w:rsidRPr="00CC7C0A" w:rsidRDefault="00C563D6" w:rsidP="004E584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497E06F" w14:textId="0A698516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189AA56" w14:textId="3ACDD0C7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8</w:t>
            </w:r>
          </w:p>
        </w:tc>
      </w:tr>
      <w:tr w:rsidR="00C563D6" w:rsidRPr="00CC7C0A" w14:paraId="14D567C1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4507B4A4" w14:textId="2C7B44A3" w:rsidR="00C563D6" w:rsidRPr="00CC7C0A" w:rsidRDefault="00C563D6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untington diseas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53A9C594" w14:textId="6EAA0CC6" w:rsidR="00C563D6" w:rsidRPr="00CC7C0A" w:rsidRDefault="00C563D6" w:rsidP="004E584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330D9BFA" w14:textId="007D9773" w:rsidR="00C563D6" w:rsidRPr="00CC7C0A" w:rsidRDefault="00C563D6" w:rsidP="004E584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C259E2A" w14:textId="0D235EDC" w:rsidR="00C563D6" w:rsidRPr="00CC7C0A" w:rsidRDefault="00C563D6" w:rsidP="004E584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A316AA7" w14:textId="1A46186D" w:rsidR="00C563D6" w:rsidRPr="00CC7C0A" w:rsidRDefault="00C563D6" w:rsidP="00F416D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0</w:t>
            </w:r>
          </w:p>
        </w:tc>
      </w:tr>
      <w:tr w:rsidR="00EA647E" w:rsidRPr="00CC7C0A" w14:paraId="07551359" w14:textId="77777777" w:rsidTr="00151F9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center"/>
          </w:tcPr>
          <w:p w14:paraId="0DDFA550" w14:textId="77777777" w:rsidR="00EA647E" w:rsidRPr="00CC7C0A" w:rsidRDefault="00406D5D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(b) Stage B e</w:t>
            </w:r>
            <w:r w:rsidR="00EA647E" w:rsidRPr="00CC7C0A">
              <w:rPr>
                <w:rFonts w:ascii="Times New Roman" w:hAnsi="Times New Roman" w:cs="Times New Roman"/>
                <w:b/>
                <w:sz w:val="22"/>
                <w:szCs w:val="22"/>
              </w:rPr>
              <w:t>ndometriosis vs. WHRadjBMI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center"/>
          </w:tcPr>
          <w:p w14:paraId="57D59865" w14:textId="77777777" w:rsidR="00EA647E" w:rsidRPr="00CC7C0A" w:rsidRDefault="00EA647E" w:rsidP="00151F99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center"/>
          </w:tcPr>
          <w:p w14:paraId="38444C95" w14:textId="77777777" w:rsidR="00EA647E" w:rsidRPr="00CC7C0A" w:rsidRDefault="00EA647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center"/>
          </w:tcPr>
          <w:p w14:paraId="2F3ACD91" w14:textId="77777777" w:rsidR="00EA647E" w:rsidRPr="00CC7C0A" w:rsidRDefault="00EA647E" w:rsidP="004E5849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center"/>
          </w:tcPr>
          <w:p w14:paraId="7DECFA8E" w14:textId="77777777" w:rsidR="00EA647E" w:rsidRPr="00CC7C0A" w:rsidRDefault="00EA647E" w:rsidP="00151F99">
            <w:pPr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91679" w:rsidRPr="00CC7C0A" w14:paraId="55767999" w14:textId="77777777" w:rsidTr="00457732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65D3F740" w14:textId="6444AF4A" w:rsidR="00191679" w:rsidRPr="00CC7C0A" w:rsidRDefault="00191679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Wnt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FC13BC1" w14:textId="5D96882D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9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31E0501" w14:textId="608172DB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1B29915" w14:textId="42C70501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3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BA78A6E" w14:textId="03614311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84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4</w:t>
            </w:r>
          </w:p>
        </w:tc>
      </w:tr>
      <w:tr w:rsidR="00191679" w:rsidRPr="00CC7C0A" w14:paraId="692E4EF8" w14:textId="77777777" w:rsidTr="00457732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D23C20B" w14:textId="02CE8889" w:rsidR="00191679" w:rsidRPr="00CC7C0A" w:rsidRDefault="00191679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Cadherin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FD7E336" w14:textId="73999239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38343F79" w14:textId="28A7E74B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773C8EB" w14:textId="734EBA3E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6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FEFAF8B" w14:textId="343D0E5F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.42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4</w:t>
            </w:r>
          </w:p>
        </w:tc>
      </w:tr>
      <w:tr w:rsidR="00191679" w:rsidRPr="00CC7C0A" w14:paraId="00DBE5C2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0987A61" w14:textId="0B19BDF6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GF-beta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49B9F7F" w14:textId="33502942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142B72F" w14:textId="40B0D6A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77A5D11" w14:textId="2E7C8776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6C512A97" w14:textId="3B40575E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4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191679" w:rsidRPr="00CC7C0A" w14:paraId="2625545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F0A038B" w14:textId="13AE753D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FGF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E36AA97" w14:textId="625B95F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23B1F95" w14:textId="7837F7A6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1378C95" w14:textId="22DB1B3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1B18EC13" w14:textId="7DD36EE5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96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3</w:t>
            </w:r>
          </w:p>
        </w:tc>
      </w:tr>
      <w:tr w:rsidR="00191679" w:rsidRPr="00CC7C0A" w14:paraId="22DFD075" w14:textId="77777777" w:rsidTr="00457732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1226E39" w14:textId="3A1185A1" w:rsidR="00191679" w:rsidRPr="00CC7C0A" w:rsidRDefault="00191679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zheimer disease-presenilin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0EB2C8B" w14:textId="68B42DA5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0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79188DEF" w14:textId="14D922B4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E0A136E" w14:textId="58901F76" w:rsidR="00191679" w:rsidRPr="00CC7C0A" w:rsidRDefault="00191679" w:rsidP="00FF0A3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3984019" w14:textId="7A8B5440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30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626225E9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F4CD604" w14:textId="37EF97AB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lastRenderedPageBreak/>
              <w:t>Gonadotropin releasing hormone receptor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1BB5C87" w14:textId="5A9577D8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28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BD9714C" w14:textId="654DF47C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FDC4AAC" w14:textId="0FBCA1F2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0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1298F0F" w14:textId="083082E4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92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01F3533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6A555866" w14:textId="0BA62DE4" w:rsidR="00191679" w:rsidRPr="00CC7C0A" w:rsidRDefault="00191679" w:rsidP="00FB3B56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 xml:space="preserve">Inflammation mediated by chemokine and cytokine signaling 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72D2B73" w14:textId="71CC323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3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AE8D848" w14:textId="45AAA49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1BE2582" w14:textId="7D47B4D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.04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6B1E6E2" w14:textId="7234CF65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.06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78C70692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6ECBC954" w14:textId="103ABE8C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urine metabolism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AF79AC0" w14:textId="7D824FC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7F86C47" w14:textId="45D68D18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05E9FF0" w14:textId="4C0BBD2B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92A59E2" w14:textId="1E6BA5D7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07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6C6B540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654049B" w14:textId="54CE5611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B cell activation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04161A2" w14:textId="620A633D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74B6DF3" w14:textId="4F6D206E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3C5E4E9" w14:textId="300ECF88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9EB8C1F" w14:textId="65BEEE7C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34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5A898F3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6C849245" w14:textId="51E0D5BD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Circadian clock system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4EC6491" w14:textId="3AC2D2BB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BDAE01F" w14:textId="1F93EA8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6D4F01C" w14:textId="0110708B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4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20C3CE8" w14:textId="6302531B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.93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0D7EA78C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6A47D911" w14:textId="4AEBD090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Cytoskeletal regulation by Rho GTPas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15F41D5" w14:textId="2CFC66A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1E6D6E5C" w14:textId="1BD523B4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72F7B10" w14:textId="7AE50766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6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3910522" w14:textId="60C4493E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.21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0757EF0A" w14:textId="77777777" w:rsidTr="006E49BC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4EEE5031" w14:textId="301A5EC5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nterleukin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78759B2" w14:textId="085E53E6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E88B8BD" w14:textId="312EEC3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E23F18B" w14:textId="759529A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3F634E4" w14:textId="6C5A0273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.74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532E7E13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37A0ECD" w14:textId="209B0521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edgehog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C96A2D8" w14:textId="1F501E6A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1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9F2002E" w14:textId="6661D2D8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3FD91AC" w14:textId="52653412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0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1CA265C" w14:textId="5F87857D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.92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7A13A1F0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9A772E6" w14:textId="596462C2" w:rsidR="00191679" w:rsidRPr="00CC7C0A" w:rsidRDefault="00191679" w:rsidP="006E49BC">
            <w:pPr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eterotrimeric G-protein signaling pathway-Gq alpha and Go alpha mediated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7EFACC8" w14:textId="53F93F1A" w:rsidR="00191679" w:rsidRPr="00CC7C0A" w:rsidRDefault="00191679" w:rsidP="006E49B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1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70C45C94" w14:textId="7A715993" w:rsidR="00191679" w:rsidRPr="00CC7C0A" w:rsidDel="00C856D7" w:rsidRDefault="00191679" w:rsidP="006E49B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820977F" w14:textId="76FAE186" w:rsidR="00191679" w:rsidRPr="00CC7C0A" w:rsidRDefault="00191679" w:rsidP="006E49B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560B52F" w14:textId="016DBA79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9.06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  <w:vertAlign w:val="superscript"/>
              </w:rPr>
              <w:t>-2</w:t>
            </w:r>
          </w:p>
        </w:tc>
      </w:tr>
      <w:tr w:rsidR="00191679" w:rsidRPr="00CC7C0A" w14:paraId="44736B48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E387A88" w14:textId="2029F933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xon guidance mediated by Slit/Robo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7C1A779" w14:textId="60A571B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1B428E4C" w14:textId="60C9CD0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359BC12" w14:textId="5F097674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0490DCCE" w14:textId="02B442F2" w:rsidR="00191679" w:rsidRPr="00CC7C0A" w:rsidRDefault="00191679" w:rsidP="00191679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1</w:t>
            </w:r>
          </w:p>
        </w:tc>
      </w:tr>
      <w:tr w:rsidR="00191679" w:rsidRPr="00CC7C0A" w14:paraId="72B796B2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1AE77596" w14:textId="7C5E649E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eterotrimeric G-protein signaling pathway-Gi alpha and Gs alpha mediated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3C96B975" w14:textId="4A17CF73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7D559FA8" w14:textId="4DE2CBAB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8DAEE49" w14:textId="190246C3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6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61F442E8" w14:textId="30BD92EE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2</w:t>
            </w:r>
          </w:p>
        </w:tc>
      </w:tr>
      <w:tr w:rsidR="00191679" w:rsidRPr="00CC7C0A" w14:paraId="2B8BA7B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081D1165" w14:textId="59381829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Synaptic_vesicle_trafficking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5E31045D" w14:textId="1ED6FA03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1981583A" w14:textId="3D06050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22266E4" w14:textId="3BC75320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CD1E6AF" w14:textId="53D89556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2</w:t>
            </w:r>
          </w:p>
        </w:tc>
      </w:tr>
      <w:tr w:rsidR="00191679" w:rsidRPr="00CC7C0A" w14:paraId="167CF893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7ADA651" w14:textId="2188FBD7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istamine H1 receptor mediated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BD249EA" w14:textId="56B5BB2A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D6A83B4" w14:textId="1432EDBC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A4B673B" w14:textId="13AD2454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19C43048" w14:textId="5F509551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2</w:t>
            </w:r>
          </w:p>
        </w:tc>
      </w:tr>
      <w:tr w:rsidR="00191679" w:rsidRPr="00CC7C0A" w14:paraId="1E19739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358DEA4" w14:textId="6542FD79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Huntington diseas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3621F1C" w14:textId="0F559CD5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4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36502D5E" w14:textId="54E41524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3CE951D4" w14:textId="57B7BFB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6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DF51452" w14:textId="2BFB5A77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3</w:t>
            </w:r>
          </w:p>
        </w:tc>
      </w:tr>
      <w:tr w:rsidR="00191679" w:rsidRPr="00CC7C0A" w14:paraId="501E0FD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1754878" w14:textId="4B2C73F5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xon guidance mediated by netrin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1B69F5CB" w14:textId="3CE41D9A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B072A30" w14:textId="5BBF75D3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6CEA4B2D" w14:textId="5C9CA312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5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352F215" w14:textId="42232AE9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4</w:t>
            </w:r>
          </w:p>
        </w:tc>
      </w:tr>
      <w:tr w:rsidR="00191679" w:rsidRPr="00CC7C0A" w14:paraId="29AEE6F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C523021" w14:textId="7CB1DBBF" w:rsidR="00191679" w:rsidRPr="00CC7C0A" w:rsidRDefault="00191679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ngiogenesis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80D1BFB" w14:textId="25E745D8" w:rsidR="00191679" w:rsidRPr="00CC7C0A" w:rsidRDefault="00191679" w:rsidP="00AB54D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5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9F75CA6" w14:textId="43FE8F19" w:rsidR="00191679" w:rsidRPr="00CC7C0A" w:rsidRDefault="00191679" w:rsidP="00AB54D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1AA3ECD" w14:textId="39F58E38" w:rsidR="00191679" w:rsidRPr="00CC7C0A" w:rsidRDefault="00191679" w:rsidP="00AB54D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6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B37E090" w14:textId="4C71B1BE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5</w:t>
            </w:r>
          </w:p>
        </w:tc>
      </w:tr>
      <w:tr w:rsidR="00191679" w:rsidRPr="00CC7C0A" w14:paraId="25008CC6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5DF0093" w14:textId="435DFAF3" w:rsidR="00191679" w:rsidRPr="00CC7C0A" w:rsidRDefault="00191679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ngiotensin II-stimulated signaling through G proteins and beta-arrestin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725CA63" w14:textId="27DB813C" w:rsidR="00191679" w:rsidRPr="00CC7C0A" w:rsidRDefault="00191679" w:rsidP="00AB54D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37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FD220A5" w14:textId="69D6F2CD" w:rsidR="00191679" w:rsidRPr="00CC7C0A" w:rsidRDefault="00191679" w:rsidP="00AB54D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B3B03E8" w14:textId="52D65AD8" w:rsidR="00191679" w:rsidRPr="00CC7C0A" w:rsidRDefault="00191679" w:rsidP="00AB54D2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21183F7" w14:textId="224770B0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5</w:t>
            </w:r>
          </w:p>
        </w:tc>
      </w:tr>
      <w:tr w:rsidR="00191679" w:rsidRPr="00CC7C0A" w14:paraId="6B6A0247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1254D17" w14:textId="16BE01D8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Notch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F0B37EF" w14:textId="4332C0D5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0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C6D97BA" w14:textId="4DB5B05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362947B" w14:textId="22919EFE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7E731B0" w14:textId="7FE708A5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6</w:t>
            </w:r>
          </w:p>
        </w:tc>
      </w:tr>
      <w:tr w:rsidR="00191679" w:rsidRPr="00CC7C0A" w14:paraId="1C770727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5CE659B9" w14:textId="0BF96BFA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38 MAPK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C0CF8D5" w14:textId="1CBC09A9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1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68B2C90F" w14:textId="1DEBAB6A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DD841CE" w14:textId="109B18FD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C615141" w14:textId="087382D0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7</w:t>
            </w:r>
          </w:p>
        </w:tc>
      </w:tr>
      <w:tr w:rsidR="00191679" w:rsidRPr="00CC7C0A" w14:paraId="36429D01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1D5A2329" w14:textId="502A85B8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uscarinic acetylcholine receptor 2 and 4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6039405" w14:textId="39A2B3B9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7252392A" w14:textId="44C124C9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767E6AF" w14:textId="757AE3E8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809AD1A" w14:textId="65787E28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7</w:t>
            </w:r>
          </w:p>
        </w:tc>
      </w:tr>
      <w:tr w:rsidR="00191679" w:rsidRPr="00CC7C0A" w14:paraId="2817811B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48E120B" w14:textId="08ED7A33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ntegrin signal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957124D" w14:textId="69589D7B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75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C65F9CD" w14:textId="49EA248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5F2D018A" w14:textId="63A8383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7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5CA103B1" w14:textId="60E94591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8</w:t>
            </w:r>
          </w:p>
        </w:tc>
      </w:tr>
      <w:tr w:rsidR="00191679" w:rsidRPr="00CC7C0A" w14:paraId="2E66BF4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8C0C08D" w14:textId="51A03EB1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uscarinic acetylcholine receptor 1 and 3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5A7AF9A" w14:textId="609608B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6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D085A46" w14:textId="4F50DD85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47BF32B" w14:textId="2D7458FA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722C73E3" w14:textId="67A2F25E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19</w:t>
            </w:r>
          </w:p>
        </w:tc>
      </w:tr>
      <w:tr w:rsidR="00191679" w:rsidRPr="00CC7C0A" w14:paraId="099B885A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6C5E648" w14:textId="76620E51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Ionotropic glutamate receptor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12034EA" w14:textId="33D933D8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4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B9AF044" w14:textId="2FBC83EE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20032D2" w14:textId="31F7690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0CAAA57E" w14:textId="1C15ADBC" w:rsidR="00191679" w:rsidRPr="00CC7C0A" w:rsidRDefault="00191679" w:rsidP="00191679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0</w:t>
            </w:r>
          </w:p>
        </w:tc>
      </w:tr>
      <w:tr w:rsidR="00191679" w:rsidRPr="00CC7C0A" w14:paraId="2E9C28D2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2ECA934D" w14:textId="776FAB5F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Metabotropic glutamate receptor group III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C81CA10" w14:textId="4EA7042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56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0A31A088" w14:textId="119D4695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CE83748" w14:textId="6619652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5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639D8FA2" w14:textId="2CD25EF9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2</w:t>
            </w:r>
          </w:p>
        </w:tc>
      </w:tr>
      <w:tr w:rsidR="00191679" w:rsidRPr="00CC7C0A" w14:paraId="64E17016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7D6DA81" w14:textId="499F874C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Alzheimer disease-amyloid secretase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48895503" w14:textId="1FB33B80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6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578F3F3C" w14:textId="5631000C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D79D743" w14:textId="2E4C4F6F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8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643DF7C" w14:textId="0C765AF4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4</w:t>
            </w:r>
          </w:p>
        </w:tc>
      </w:tr>
      <w:tr w:rsidR="00191679" w:rsidRPr="00CC7C0A" w14:paraId="375C93B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795E63E" w14:textId="5992D933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Ras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0CAEA1BB" w14:textId="6F49B7E6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3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27F482B" w14:textId="76EDF3E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08006D2B" w14:textId="74184AD4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2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1368D268" w14:textId="1EB228F0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8</w:t>
            </w:r>
          </w:p>
        </w:tc>
      </w:tr>
      <w:tr w:rsidR="00191679" w:rsidRPr="00CC7C0A" w14:paraId="4A95DAE5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59B5BDF" w14:textId="225A67F8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Nicotinic acetylcholine receptor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64206109" w14:textId="5C9513A7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4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49378D2E" w14:textId="63E7CC38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733001AA" w14:textId="6773CD5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3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13BCBC70" w14:textId="32A9A531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28</w:t>
            </w:r>
          </w:p>
        </w:tc>
      </w:tr>
      <w:tr w:rsidR="00191679" w:rsidRPr="00CC7C0A" w14:paraId="527D6AE8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71FB6498" w14:textId="74C8C70D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Endothelin signaling pathway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544F2084" w14:textId="0823AAA3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79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7A9F472F" w14:textId="61079E52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4B7AD11B" w14:textId="5936843D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5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41B4DC8A" w14:textId="114EE48E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0</w:t>
            </w:r>
          </w:p>
        </w:tc>
      </w:tr>
      <w:tr w:rsidR="00191679" w:rsidRPr="00CC7C0A" w14:paraId="162242C4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07B18C7" w14:textId="0B2560E4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T cell activation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7D72639B" w14:textId="0B25581C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2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8641EEE" w14:textId="61168045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24036069" w14:textId="7D365936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6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30966EB7" w14:textId="7530307D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1</w:t>
            </w:r>
          </w:p>
        </w:tc>
      </w:tr>
      <w:tr w:rsidR="00191679" w:rsidRPr="00CC7C0A" w14:paraId="2DC0198A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nil"/>
            </w:tcBorders>
            <w:vAlign w:val="bottom"/>
          </w:tcPr>
          <w:p w14:paraId="3B681C57" w14:textId="67573300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arkinson disease</w:t>
            </w:r>
          </w:p>
        </w:tc>
        <w:tc>
          <w:tcPr>
            <w:tcW w:w="1104" w:type="dxa"/>
            <w:tcBorders>
              <w:top w:val="nil"/>
              <w:bottom w:val="nil"/>
            </w:tcBorders>
            <w:vAlign w:val="bottom"/>
          </w:tcPr>
          <w:p w14:paraId="241405DB" w14:textId="6F76999C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88</w:t>
            </w:r>
          </w:p>
        </w:tc>
        <w:tc>
          <w:tcPr>
            <w:tcW w:w="1306" w:type="dxa"/>
            <w:tcBorders>
              <w:top w:val="nil"/>
              <w:bottom w:val="nil"/>
              <w:right w:val="nil"/>
            </w:tcBorders>
            <w:vAlign w:val="bottom"/>
          </w:tcPr>
          <w:p w14:paraId="2F316AA4" w14:textId="3AC40781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</w:tcBorders>
            <w:vAlign w:val="bottom"/>
          </w:tcPr>
          <w:p w14:paraId="15D4E561" w14:textId="6952E973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9</w:t>
            </w:r>
          </w:p>
        </w:tc>
        <w:tc>
          <w:tcPr>
            <w:tcW w:w="1276" w:type="dxa"/>
            <w:tcBorders>
              <w:top w:val="nil"/>
              <w:bottom w:val="nil"/>
              <w:right w:val="nil"/>
            </w:tcBorders>
            <w:vAlign w:val="bottom"/>
          </w:tcPr>
          <w:p w14:paraId="23707EE0" w14:textId="0E3ABFD2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32</w:t>
            </w:r>
          </w:p>
        </w:tc>
      </w:tr>
      <w:tr w:rsidR="00191679" w:rsidRPr="00CC7C0A" w14:paraId="438D35AE" w14:textId="77777777" w:rsidTr="00191679">
        <w:trPr>
          <w:jc w:val="center"/>
        </w:trPr>
        <w:tc>
          <w:tcPr>
            <w:tcW w:w="5795" w:type="dxa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14:paraId="3DA08585" w14:textId="68DB41E3" w:rsidR="00191679" w:rsidRPr="00CC7C0A" w:rsidRDefault="00191679" w:rsidP="006E49BC">
            <w:pPr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PDGF signaling pathway</w:t>
            </w:r>
          </w:p>
        </w:tc>
        <w:tc>
          <w:tcPr>
            <w:tcW w:w="1104" w:type="dxa"/>
            <w:tcBorders>
              <w:top w:val="nil"/>
              <w:bottom w:val="single" w:sz="4" w:space="0" w:color="auto"/>
            </w:tcBorders>
            <w:vAlign w:val="bottom"/>
          </w:tcPr>
          <w:p w14:paraId="522F169B" w14:textId="138B143C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306" w:type="dxa"/>
            <w:tcBorders>
              <w:top w:val="nil"/>
              <w:bottom w:val="single" w:sz="4" w:space="0" w:color="auto"/>
              <w:right w:val="nil"/>
            </w:tcBorders>
            <w:vAlign w:val="bottom"/>
          </w:tcPr>
          <w:p w14:paraId="73832999" w14:textId="54592DB3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14:paraId="09DFC500" w14:textId="3069F63A" w:rsidR="00191679" w:rsidRPr="00CC7C0A" w:rsidRDefault="00191679" w:rsidP="006E49BC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59</w:t>
            </w:r>
          </w:p>
        </w:tc>
        <w:tc>
          <w:tcPr>
            <w:tcW w:w="1276" w:type="dxa"/>
            <w:tcBorders>
              <w:top w:val="nil"/>
              <w:bottom w:val="single" w:sz="4" w:space="0" w:color="auto"/>
              <w:right w:val="nil"/>
            </w:tcBorders>
            <w:vAlign w:val="bottom"/>
          </w:tcPr>
          <w:p w14:paraId="6895528F" w14:textId="17DCC2CC" w:rsidR="00191679" w:rsidRPr="00CC7C0A" w:rsidRDefault="00191679" w:rsidP="006F3305">
            <w:pPr>
              <w:jc w:val="center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2"/>
                <w:szCs w:val="22"/>
              </w:rPr>
              <w:t>0.45</w:t>
            </w:r>
          </w:p>
        </w:tc>
      </w:tr>
    </w:tbl>
    <w:p w14:paraId="379244D1" w14:textId="77777777" w:rsidR="004C2DB4" w:rsidRPr="00CC7C0A" w:rsidRDefault="00AE2B61" w:rsidP="004C2DB4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0166DA73" w14:textId="77777777" w:rsidR="00AE2B61" w:rsidRPr="00CC7C0A" w:rsidRDefault="00AE2B61" w:rsidP="00AE2B61">
      <w:pPr>
        <w:rPr>
          <w:rFonts w:ascii="Times New Roman" w:hAnsi="Times New Roman" w:cs="Times New Roman"/>
          <w:sz w:val="22"/>
          <w:szCs w:val="22"/>
        </w:rPr>
      </w:pPr>
    </w:p>
    <w:p w14:paraId="61D71D0E" w14:textId="77777777" w:rsidR="005D7F53" w:rsidRPr="00CC7C0A" w:rsidRDefault="005D7F53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14829388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7062877E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0EF4EABB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64DDC872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B5FA651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0F7C304B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A556FEF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AB3F0A1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54230AEE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5F674060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171D7CA4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61436A48" w14:textId="77777777" w:rsidR="00664CC5" w:rsidRPr="00CC7C0A" w:rsidRDefault="00664CC5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725129AA" w14:textId="77777777" w:rsidR="001C0BF1" w:rsidRPr="00CC7C0A" w:rsidRDefault="001C0BF1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2EB852F9" w14:textId="77777777" w:rsidR="00964CD0" w:rsidRPr="00CC7C0A" w:rsidRDefault="00964CD0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7053E9CE" w14:textId="77777777" w:rsidR="00964CD0" w:rsidRPr="00CC7C0A" w:rsidRDefault="00964CD0" w:rsidP="00AE2B61">
      <w:pPr>
        <w:rPr>
          <w:rFonts w:ascii="Times New Roman" w:hAnsi="Times New Roman" w:cs="Times New Roman"/>
          <w:b/>
          <w:sz w:val="22"/>
          <w:szCs w:val="22"/>
        </w:rPr>
      </w:pPr>
    </w:p>
    <w:p w14:paraId="5E3D6B63" w14:textId="77777777" w:rsidR="007765DB" w:rsidRPr="00CC7C0A" w:rsidRDefault="007765DB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br w:type="page"/>
      </w:r>
    </w:p>
    <w:p w14:paraId="33EDD1E1" w14:textId="77777777" w:rsidR="001A3D80" w:rsidRPr="00CC7C0A" w:rsidRDefault="001A3D80" w:rsidP="001A3D80">
      <w:pPr>
        <w:rPr>
          <w:rFonts w:ascii="Times New Roman" w:hAnsi="Times New Roman" w:cs="Times New Roman"/>
          <w:b/>
          <w:sz w:val="22"/>
          <w:szCs w:val="22"/>
        </w:rPr>
        <w:sectPr w:rsidR="001A3D80" w:rsidRPr="00CC7C0A" w:rsidSect="004E5849">
          <w:pgSz w:w="11899" w:h="16838"/>
          <w:pgMar w:top="1134" w:right="1134" w:bottom="1134" w:left="1134" w:header="709" w:footer="709" w:gutter="0"/>
          <w:cols w:space="708"/>
        </w:sectPr>
      </w:pPr>
    </w:p>
    <w:p w14:paraId="00C36760" w14:textId="38D3E465" w:rsidR="001A3D80" w:rsidRPr="00CC7C0A" w:rsidRDefault="001A3D80" w:rsidP="001A3D80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 xml:space="preserve">Supplementary Table 18. </w:t>
      </w:r>
      <w:r w:rsidRPr="00CC7C0A">
        <w:rPr>
          <w:rFonts w:ascii="Times New Roman" w:hAnsi="Times New Roman" w:cs="Times New Roman"/>
          <w:sz w:val="22"/>
          <w:szCs w:val="22"/>
        </w:rPr>
        <w:t>Sensitivity analysis on over/under-representation of genes associated with all endometriosis and WHRadjBMI with using two additional p-value thresholds: (1)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4</w:t>
      </w:r>
      <w:r w:rsidRPr="00CC7C0A">
        <w:rPr>
          <w:rFonts w:ascii="Times New Roman" w:hAnsi="Times New Roman" w:cs="Times New Roman"/>
          <w:sz w:val="22"/>
          <w:szCs w:val="22"/>
        </w:rPr>
        <w:t xml:space="preserve"> and (2)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2</w:t>
      </w:r>
      <w:r w:rsidRPr="00CC7C0A">
        <w:rPr>
          <w:rFonts w:ascii="Times New Roman" w:hAnsi="Times New Roman" w:cs="Times New Roman"/>
          <w:sz w:val="22"/>
          <w:szCs w:val="22"/>
        </w:rPr>
        <w:t xml:space="preserve"> in comparison to our original enrichment threshold of p&lt;1x10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-3</w:t>
      </w:r>
      <w:r w:rsidRPr="00CC7C0A">
        <w:rPr>
          <w:rFonts w:ascii="Times New Roman" w:hAnsi="Times New Roman" w:cs="Times New Roman"/>
          <w:sz w:val="22"/>
          <w:szCs w:val="22"/>
        </w:rPr>
        <w:t>, in 176 curated biological pathways in PANTHER.</w:t>
      </w:r>
    </w:p>
    <w:p w14:paraId="10734D0F" w14:textId="77777777" w:rsidR="001A3D80" w:rsidRPr="00CC7C0A" w:rsidRDefault="001A3D80" w:rsidP="00AE2B61">
      <w:pPr>
        <w:rPr>
          <w:rFonts w:ascii="Times New Roman" w:hAnsi="Times New Roman" w:cs="Times New Roman"/>
          <w:b/>
          <w:sz w:val="22"/>
          <w:szCs w:val="22"/>
        </w:rPr>
      </w:pPr>
    </w:p>
    <w:tbl>
      <w:tblPr>
        <w:tblStyle w:val="TableGrid"/>
        <w:tblW w:w="14429" w:type="dxa"/>
        <w:jc w:val="center"/>
        <w:tblInd w:w="32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992"/>
        <w:gridCol w:w="567"/>
        <w:gridCol w:w="567"/>
        <w:gridCol w:w="992"/>
        <w:gridCol w:w="2127"/>
        <w:gridCol w:w="567"/>
        <w:gridCol w:w="567"/>
        <w:gridCol w:w="992"/>
        <w:gridCol w:w="2410"/>
        <w:gridCol w:w="567"/>
        <w:gridCol w:w="567"/>
        <w:gridCol w:w="1104"/>
      </w:tblGrid>
      <w:tr w:rsidR="001A3D80" w:rsidRPr="00CC7C0A" w14:paraId="3528DE37" w14:textId="77777777" w:rsidTr="001A3D80">
        <w:trPr>
          <w:jc w:val="center"/>
        </w:trPr>
        <w:tc>
          <w:tcPr>
            <w:tcW w:w="2410" w:type="dxa"/>
            <w:vMerge w:val="restart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center"/>
          </w:tcPr>
          <w:p w14:paraId="26B33F93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athways: </w:t>
            </w:r>
          </w:p>
          <w:p w14:paraId="459AB960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Original enrichment threshold (P&lt;1x10</w:t>
            </w:r>
            <w:r w:rsidRPr="00CC7C0A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-3</w:t>
            </w: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2126" w:type="dxa"/>
            <w:gridSpan w:val="3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BC682F2" w14:textId="77777777" w:rsidR="001A3D80" w:rsidRPr="00CC7C0A" w:rsidRDefault="001A3D80" w:rsidP="00895FB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N of genes i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9A6D68" w14:textId="77777777" w:rsidR="001A3D80" w:rsidRPr="00CC7C0A" w:rsidRDefault="001A3D80" w:rsidP="00895FB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P-value</w:t>
            </w:r>
          </w:p>
        </w:tc>
        <w:tc>
          <w:tcPr>
            <w:tcW w:w="2127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64641368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athways: </w:t>
            </w:r>
          </w:p>
          <w:p w14:paraId="6E497ACF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Original enrichment threshold (P&lt;1x10</w:t>
            </w:r>
            <w:r w:rsidRPr="00CC7C0A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-4</w:t>
            </w: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3F944F9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N genes in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CD7BBFA" w14:textId="77777777" w:rsidR="001A3D80" w:rsidRPr="00CC7C0A" w:rsidRDefault="001A3D80" w:rsidP="00895FB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P-value</w:t>
            </w:r>
          </w:p>
        </w:tc>
        <w:tc>
          <w:tcPr>
            <w:tcW w:w="2410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5B535683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Pathways: </w:t>
            </w:r>
          </w:p>
          <w:p w14:paraId="272AC0A0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Original enrichment threshold (P&lt;1x10</w:t>
            </w:r>
            <w:r w:rsidRPr="00CC7C0A">
              <w:rPr>
                <w:rFonts w:ascii="Times New Roman" w:hAnsi="Times New Roman" w:cs="Times New Roman"/>
                <w:b/>
                <w:sz w:val="20"/>
                <w:szCs w:val="20"/>
                <w:vertAlign w:val="superscript"/>
              </w:rPr>
              <w:t>-2</w:t>
            </w: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)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2E2C7638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N genes in</w:t>
            </w:r>
          </w:p>
        </w:tc>
        <w:tc>
          <w:tcPr>
            <w:tcW w:w="1104" w:type="dxa"/>
            <w:vMerge w:val="restar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vAlign w:val="center"/>
          </w:tcPr>
          <w:p w14:paraId="7AC00FBE" w14:textId="77777777" w:rsidR="001A3D80" w:rsidRPr="00CC7C0A" w:rsidRDefault="001A3D80" w:rsidP="00895FB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P-value</w:t>
            </w:r>
          </w:p>
        </w:tc>
      </w:tr>
      <w:tr w:rsidR="001A3D80" w:rsidRPr="00CC7C0A" w14:paraId="3CEB1EEF" w14:textId="77777777" w:rsidTr="001A3D80">
        <w:trPr>
          <w:jc w:val="center"/>
        </w:trPr>
        <w:tc>
          <w:tcPr>
            <w:tcW w:w="2410" w:type="dxa"/>
            <w:vMerge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7BE1B6EC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D337EDD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Pathway</w:t>
            </w:r>
          </w:p>
        </w:tc>
        <w:tc>
          <w:tcPr>
            <w:tcW w:w="1134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B9692F7" w14:textId="77777777" w:rsidR="001A3D80" w:rsidRPr="00CC7C0A" w:rsidRDefault="001A3D80" w:rsidP="00895FB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Associated regions</w:t>
            </w:r>
          </w:p>
        </w:tc>
        <w:tc>
          <w:tcPr>
            <w:tcW w:w="992" w:type="dxa"/>
            <w:vMerge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3A90EDCA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4FF32FA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34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2D537D6F" w14:textId="77777777" w:rsidR="001A3D80" w:rsidRPr="00CC7C0A" w:rsidRDefault="001A3D80" w:rsidP="00895FB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associated regions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76FFD247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4F32EE85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1134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6FF5408D" w14:textId="77777777" w:rsidR="001A3D80" w:rsidRPr="00CC7C0A" w:rsidRDefault="001A3D80" w:rsidP="00895FB2">
            <w:pPr>
              <w:jc w:val="center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associated regions</w:t>
            </w:r>
          </w:p>
        </w:tc>
        <w:tc>
          <w:tcPr>
            <w:tcW w:w="1104" w:type="dxa"/>
            <w:vMerge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EBA5211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3D80" w:rsidRPr="00CC7C0A" w14:paraId="205DFDDD" w14:textId="77777777" w:rsidTr="001A3D80">
        <w:trPr>
          <w:jc w:val="center"/>
        </w:trPr>
        <w:tc>
          <w:tcPr>
            <w:tcW w:w="2410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30E789D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35E4F1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179CDD73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Obs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77E84DD4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Exp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FEC20B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7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66D592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391C1702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Obs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05AB80D2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Exp</w:t>
            </w:r>
          </w:p>
        </w:tc>
        <w:tc>
          <w:tcPr>
            <w:tcW w:w="99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79AAA5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9431D1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6547E967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Obs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12D20364" w14:textId="77777777" w:rsidR="001A3D80" w:rsidRPr="00CC7C0A" w:rsidRDefault="001A3D80" w:rsidP="00895FB2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CC7C0A">
              <w:rPr>
                <w:rFonts w:ascii="Times New Roman" w:hAnsi="Times New Roman" w:cs="Times New Roman"/>
                <w:b/>
                <w:sz w:val="20"/>
                <w:szCs w:val="20"/>
              </w:rPr>
              <w:t>Exp</w:t>
            </w:r>
          </w:p>
        </w:tc>
        <w:tc>
          <w:tcPr>
            <w:tcW w:w="11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1DD8C72E" w14:textId="77777777" w:rsidR="001A3D80" w:rsidRPr="00CC7C0A" w:rsidRDefault="001A3D80" w:rsidP="00895F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A3D80" w:rsidRPr="00CC7C0A" w14:paraId="3FBC56B5" w14:textId="77777777" w:rsidTr="001A3D80">
        <w:trPr>
          <w:jc w:val="center"/>
        </w:trPr>
        <w:tc>
          <w:tcPr>
            <w:tcW w:w="2410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0E0CC12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nt signaling pathway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B019EA3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7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82FB3B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90E9840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FF39323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07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4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0E606EE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zheimer disease-presenilin pathwa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248C18F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DA6B5A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F931C5B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.7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4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9B3CFB5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nt signaling pathway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2344E51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567" w:type="dxa"/>
            <w:tcBorders>
              <w:top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BAD1AC5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89</w:t>
            </w:r>
          </w:p>
        </w:tc>
        <w:tc>
          <w:tcPr>
            <w:tcW w:w="1104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2AE8CAE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29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9</w:t>
            </w:r>
          </w:p>
        </w:tc>
      </w:tr>
      <w:tr w:rsidR="001A3D80" w:rsidRPr="00CC7C0A" w14:paraId="2C38A90F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7573B5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nadotropin releasing hormone receptor p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88C4D6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8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98319C1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57FBBB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050EA3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4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</w:p>
        </w:tc>
        <w:tc>
          <w:tcPr>
            <w:tcW w:w="2127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B371E0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adherin signaling 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C887DCF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B4F6B0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0C9DD0F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.39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B32696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adherin signaling 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802964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64BA6A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2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F459A2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86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7</w:t>
            </w:r>
          </w:p>
        </w:tc>
      </w:tr>
      <w:tr w:rsidR="001A3D80" w:rsidRPr="00CC7C0A" w14:paraId="7F4CF7F6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4BA6FE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Cadherin signaling 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F63C762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1E4EBF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63D5C1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B03A843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40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</w:p>
        </w:tc>
        <w:tc>
          <w:tcPr>
            <w:tcW w:w="2127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65B097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tegrin signalling 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7D875FF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4D796DFB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7D1BB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89CF3A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nadotropin releasing hormone receptor p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83D168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A961B5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5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1BA40B2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34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4</w:t>
            </w:r>
          </w:p>
        </w:tc>
      </w:tr>
      <w:tr w:rsidR="001A3D80" w:rsidRPr="00CC7C0A" w14:paraId="2A91EFE0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vAlign w:val="center"/>
          </w:tcPr>
          <w:p w14:paraId="46D190E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terotrimeric G-protein signaling p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0B1B7F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3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6CEBD08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2DABBBA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4B1C8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21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</w:p>
        </w:tc>
        <w:tc>
          <w:tcPr>
            <w:tcW w:w="2127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C927AF3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nt signaling pathway</w:t>
            </w:r>
          </w:p>
        </w:tc>
        <w:tc>
          <w:tcPr>
            <w:tcW w:w="567" w:type="dxa"/>
            <w:tcBorders>
              <w:left w:val="single" w:sz="4" w:space="0" w:color="auto"/>
              <w:bottom w:val="nil"/>
            </w:tcBorders>
            <w:shd w:val="clear" w:color="auto" w:fill="D9D9D9" w:themeFill="background1" w:themeFillShade="D9"/>
            <w:vAlign w:val="center"/>
          </w:tcPr>
          <w:p w14:paraId="2A83AB8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567" w:type="dxa"/>
            <w:tcBorders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858E99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992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605DD2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A02342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onotropic glutamate receptor pathway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51988AB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640EB605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vAlign w:val="center"/>
          </w:tcPr>
          <w:p w14:paraId="2369BD5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7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4</w:t>
            </w:r>
          </w:p>
        </w:tc>
      </w:tr>
      <w:tr w:rsidR="001A3D80" w:rsidRPr="00CC7C0A" w14:paraId="4862A87E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vAlign w:val="center"/>
          </w:tcPr>
          <w:p w14:paraId="3BAC377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etabotropic glutamate receptor g III 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8D8E14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1347C6E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43A6386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CF836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5F06C5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onadotropin releasing hormone receptor p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567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793DB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4175D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99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352833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6</w:t>
            </w: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F807AD3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zheimer disease-presenilin pathway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4EF499B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18B9E0A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79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vAlign w:val="center"/>
          </w:tcPr>
          <w:p w14:paraId="2DEBC14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26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4</w:t>
            </w:r>
          </w:p>
        </w:tc>
      </w:tr>
      <w:tr w:rsidR="001A3D80" w:rsidRPr="00CC7C0A" w14:paraId="10A1FA30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vAlign w:val="center"/>
          </w:tcPr>
          <w:p w14:paraId="0BE6D29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arachidonoylglycerol biosynthesis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12A15D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3694C64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04875E3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8366EA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15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127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3B409EA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14:paraId="3912D17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single" w:sz="4" w:space="0" w:color="auto"/>
            </w:tcBorders>
            <w:vAlign w:val="center"/>
          </w:tcPr>
          <w:p w14:paraId="21FAC4E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C60C9BB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827CF6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abotropic glutamate receptor g III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4A4D167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0A637780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2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vAlign w:val="center"/>
          </w:tcPr>
          <w:p w14:paraId="24EC19A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5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</w:p>
        </w:tc>
      </w:tr>
      <w:tr w:rsidR="001A3D80" w:rsidRPr="00CC7C0A" w14:paraId="6E2D79AF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vAlign w:val="center"/>
          </w:tcPr>
          <w:p w14:paraId="3107ABF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tegrin signalling 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E5D5391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2D5B8891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2B92E091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CBDF5D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60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127" w:type="dxa"/>
            <w:tcBorders>
              <w:left w:val="single" w:sz="4" w:space="0" w:color="auto"/>
            </w:tcBorders>
            <w:vAlign w:val="center"/>
          </w:tcPr>
          <w:p w14:paraId="5E8DFB4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vAlign w:val="center"/>
          </w:tcPr>
          <w:p w14:paraId="07EE6E8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vAlign w:val="center"/>
          </w:tcPr>
          <w:p w14:paraId="6113C5D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14:paraId="4E992F1B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5B0F78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terotrimeric G-protein signaling p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5114ABE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211420D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6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vAlign w:val="center"/>
          </w:tcPr>
          <w:p w14:paraId="1C3D13C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9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</w:p>
        </w:tc>
      </w:tr>
      <w:tr w:rsidR="001A3D80" w:rsidRPr="00CC7C0A" w14:paraId="3C8974E3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vAlign w:val="center"/>
          </w:tcPr>
          <w:p w14:paraId="61A2231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terleukin signaling 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428EE3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51478B0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40AE27BF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437A2C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69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127" w:type="dxa"/>
            <w:tcBorders>
              <w:left w:val="single" w:sz="4" w:space="0" w:color="auto"/>
            </w:tcBorders>
            <w:vAlign w:val="center"/>
          </w:tcPr>
          <w:p w14:paraId="156D793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vAlign w:val="center"/>
          </w:tcPr>
          <w:p w14:paraId="23CF7491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vAlign w:val="center"/>
          </w:tcPr>
          <w:p w14:paraId="68B7ACC0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14:paraId="696B25E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E9AEFA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Muscarinic acetylcholine receptor 1 and 3 signaling 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28E9C65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2B6AF98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vAlign w:val="center"/>
          </w:tcPr>
          <w:p w14:paraId="41F3AEE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46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</w:p>
        </w:tc>
      </w:tr>
      <w:tr w:rsidR="001A3D80" w:rsidRPr="00CC7C0A" w14:paraId="331CB03D" w14:textId="77777777" w:rsidTr="001A3D80">
        <w:trPr>
          <w:jc w:val="center"/>
        </w:trPr>
        <w:tc>
          <w:tcPr>
            <w:tcW w:w="2410" w:type="dxa"/>
            <w:tcBorders>
              <w:left w:val="nil"/>
              <w:right w:val="single" w:sz="4" w:space="0" w:color="auto"/>
            </w:tcBorders>
            <w:vAlign w:val="center"/>
          </w:tcPr>
          <w:p w14:paraId="0055FF50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Inflammation mediated by chemokine and cytokine signaling 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E30412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3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1C41667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1405BD7A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4</w:t>
            </w:r>
          </w:p>
        </w:tc>
        <w:tc>
          <w:tcPr>
            <w:tcW w:w="992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42B2A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30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127" w:type="dxa"/>
            <w:tcBorders>
              <w:left w:val="single" w:sz="4" w:space="0" w:color="auto"/>
              <w:bottom w:val="nil"/>
            </w:tcBorders>
            <w:vAlign w:val="center"/>
          </w:tcPr>
          <w:p w14:paraId="08CCBFD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31E912D2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5583C918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bottom w:val="nil"/>
              <w:right w:val="single" w:sz="4" w:space="0" w:color="auto"/>
            </w:tcBorders>
            <w:vAlign w:val="center"/>
          </w:tcPr>
          <w:p w14:paraId="3BC69082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BA2AF8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Alpha adrenergic receptor signaling 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3B35BCB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17969CEB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1</w:t>
            </w:r>
          </w:p>
        </w:tc>
        <w:tc>
          <w:tcPr>
            <w:tcW w:w="1104" w:type="dxa"/>
            <w:tcBorders>
              <w:left w:val="single" w:sz="4" w:space="0" w:color="auto"/>
              <w:right w:val="nil"/>
            </w:tcBorders>
            <w:vAlign w:val="center"/>
          </w:tcPr>
          <w:p w14:paraId="080E9953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51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3</w:t>
            </w:r>
          </w:p>
        </w:tc>
      </w:tr>
      <w:tr w:rsidR="001A3D80" w:rsidRPr="00CC7C0A" w14:paraId="1F45481B" w14:textId="77777777" w:rsidTr="001A3D80">
        <w:trPr>
          <w:jc w:val="center"/>
        </w:trPr>
        <w:tc>
          <w:tcPr>
            <w:tcW w:w="2410" w:type="dxa"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EA1D8A4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zheimer disease-presenilin pathway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010C8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9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0D4A881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567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7F5477AE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80426C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98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2127" w:type="dxa"/>
            <w:tcBorders>
              <w:top w:val="nil"/>
              <w:left w:val="single" w:sz="4" w:space="0" w:color="auto"/>
              <w:bottom w:val="nil"/>
            </w:tcBorders>
            <w:vAlign w:val="center"/>
          </w:tcPr>
          <w:p w14:paraId="61811EF2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318D117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0BE3DD1F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3FA6AE67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nil"/>
              <w:bottom w:val="nil"/>
              <w:right w:val="single" w:sz="4" w:space="0" w:color="auto"/>
            </w:tcBorders>
            <w:vAlign w:val="center"/>
          </w:tcPr>
          <w:p w14:paraId="787D6B7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90FAC9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Histamine H1 receptor mediated signaling </w:t>
            </w:r>
          </w:p>
        </w:tc>
        <w:tc>
          <w:tcPr>
            <w:tcW w:w="567" w:type="dxa"/>
            <w:tcBorders>
              <w:left w:val="single" w:sz="4" w:space="0" w:color="auto"/>
            </w:tcBorders>
            <w:vAlign w:val="center"/>
          </w:tcPr>
          <w:p w14:paraId="1AF1FEB6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67" w:type="dxa"/>
            <w:tcBorders>
              <w:right w:val="single" w:sz="4" w:space="0" w:color="auto"/>
            </w:tcBorders>
            <w:vAlign w:val="center"/>
          </w:tcPr>
          <w:p w14:paraId="50C5522D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1104" w:type="dxa"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CEE5BD1" w14:textId="77777777" w:rsidR="001A3D80" w:rsidRPr="00CC7C0A" w:rsidRDefault="001A3D80" w:rsidP="00895FB2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7x10</w:t>
            </w:r>
            <w:r w:rsidRPr="00CC7C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-2</w:t>
            </w:r>
          </w:p>
        </w:tc>
      </w:tr>
    </w:tbl>
    <w:p w14:paraId="203231E9" w14:textId="77777777" w:rsidR="001A3D80" w:rsidRPr="00CC7C0A" w:rsidRDefault="001A3D80" w:rsidP="00AE2B61">
      <w:pPr>
        <w:rPr>
          <w:rFonts w:ascii="Times New Roman" w:hAnsi="Times New Roman" w:cs="Times New Roman"/>
          <w:sz w:val="22"/>
          <w:szCs w:val="22"/>
        </w:rPr>
      </w:pPr>
    </w:p>
    <w:p w14:paraId="325FFA9D" w14:textId="58C4054D" w:rsidR="001A3D80" w:rsidRPr="00CC7C0A" w:rsidRDefault="001A3D80" w:rsidP="00AE2B61">
      <w:pPr>
        <w:rPr>
          <w:rFonts w:ascii="Times New Roman" w:hAnsi="Times New Roman" w:cs="Times New Roman"/>
          <w:b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t>Abbreviations: Obs; Number of genes observed, Exp: Number of genes expected, p</w:t>
      </w:r>
      <w:r w:rsidRPr="00CC7C0A">
        <w:rPr>
          <w:rFonts w:ascii="Times New Roman" w:hAnsi="Times New Roman" w:cs="Times New Roman"/>
          <w:sz w:val="22"/>
          <w:szCs w:val="22"/>
          <w:vertAlign w:val="superscript"/>
        </w:rPr>
        <w:t>*</w:t>
      </w:r>
      <w:r w:rsidRPr="00CC7C0A">
        <w:rPr>
          <w:rFonts w:ascii="Times New Roman" w:hAnsi="Times New Roman" w:cs="Times New Roman"/>
          <w:sz w:val="22"/>
          <w:szCs w:val="22"/>
        </w:rPr>
        <w:t>: Pathway</w:t>
      </w:r>
    </w:p>
    <w:p w14:paraId="2CED21B0" w14:textId="77777777" w:rsidR="001A3D80" w:rsidRPr="00CC7C0A" w:rsidRDefault="001A3D80" w:rsidP="00AE2B61">
      <w:pPr>
        <w:rPr>
          <w:rFonts w:ascii="Times New Roman" w:hAnsi="Times New Roman" w:cs="Times New Roman"/>
          <w:b/>
          <w:sz w:val="22"/>
          <w:szCs w:val="22"/>
        </w:rPr>
        <w:sectPr w:rsidR="001A3D80" w:rsidRPr="00CC7C0A" w:rsidSect="001A3D80">
          <w:pgSz w:w="16817" w:h="11901" w:orient="landscape"/>
          <w:pgMar w:top="1134" w:right="1134" w:bottom="1134" w:left="1134" w:header="709" w:footer="709" w:gutter="0"/>
          <w:cols w:space="708"/>
        </w:sectPr>
      </w:pPr>
    </w:p>
    <w:p w14:paraId="754D9000" w14:textId="13F0346A" w:rsidR="00EF14DF" w:rsidRPr="00CC7C0A" w:rsidRDefault="00B4188C" w:rsidP="00AE2B61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>Supplementary T</w:t>
      </w:r>
      <w:r w:rsidR="00FD2DDD" w:rsidRPr="00CC7C0A">
        <w:rPr>
          <w:rFonts w:ascii="Times New Roman" w:hAnsi="Times New Roman" w:cs="Times New Roman"/>
          <w:b/>
          <w:sz w:val="22"/>
          <w:szCs w:val="22"/>
        </w:rPr>
        <w:t xml:space="preserve">able </w:t>
      </w:r>
      <w:r w:rsidR="001A3D80" w:rsidRPr="00CC7C0A">
        <w:rPr>
          <w:rFonts w:ascii="Times New Roman" w:hAnsi="Times New Roman" w:cs="Times New Roman"/>
          <w:b/>
          <w:sz w:val="22"/>
          <w:szCs w:val="22"/>
        </w:rPr>
        <w:t>19</w:t>
      </w:r>
      <w:r w:rsidR="00A755EF"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A755EF" w:rsidRPr="00CC7C0A">
        <w:rPr>
          <w:rFonts w:ascii="Times New Roman" w:hAnsi="Times New Roman" w:cs="Times New Roman"/>
          <w:sz w:val="22"/>
          <w:szCs w:val="22"/>
        </w:rPr>
        <w:t xml:space="preserve">Overall endometriosis </w:t>
      </w:r>
      <w:r w:rsidR="00AA3089" w:rsidRPr="00CC7C0A">
        <w:rPr>
          <w:rFonts w:ascii="Times New Roman" w:hAnsi="Times New Roman" w:cs="Times New Roman"/>
          <w:sz w:val="22"/>
          <w:szCs w:val="22"/>
        </w:rPr>
        <w:t>and WHRadjBMI GRAIL results (P</w:t>
      </w:r>
      <w:r w:rsidR="00A755EF" w:rsidRPr="00CC7C0A">
        <w:rPr>
          <w:rFonts w:ascii="Times New Roman" w:hAnsi="Times New Roman" w:cs="Times New Roman"/>
          <w:sz w:val="22"/>
          <w:szCs w:val="22"/>
        </w:rPr>
        <w:t>&lt;0.5)</w:t>
      </w:r>
      <w:r w:rsidR="00C478A9" w:rsidRPr="00CC7C0A">
        <w:rPr>
          <w:rFonts w:ascii="Times New Roman" w:hAnsi="Times New Roman" w:cs="Times New Roman"/>
          <w:sz w:val="22"/>
          <w:szCs w:val="22"/>
        </w:rPr>
        <w:t>.</w:t>
      </w:r>
    </w:p>
    <w:p w14:paraId="3B9A4470" w14:textId="77777777" w:rsidR="00964CD0" w:rsidRPr="00CC7C0A" w:rsidRDefault="00964CD0" w:rsidP="00AE2B61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jc w:val="center"/>
        <w:tblLook w:val="00A0" w:firstRow="1" w:lastRow="0" w:firstColumn="1" w:lastColumn="0" w:noHBand="0" w:noVBand="0"/>
      </w:tblPr>
      <w:tblGrid>
        <w:gridCol w:w="1526"/>
        <w:gridCol w:w="1701"/>
        <w:gridCol w:w="1984"/>
      </w:tblGrid>
      <w:tr w:rsidR="00AE2B61" w:rsidRPr="00CC7C0A" w14:paraId="560940A0" w14:textId="77777777" w:rsidTr="00B41C08">
        <w:trPr>
          <w:jc w:val="center"/>
        </w:trPr>
        <w:tc>
          <w:tcPr>
            <w:tcW w:w="1526" w:type="dxa"/>
            <w:tcBorders>
              <w:left w:val="nil"/>
              <w:bottom w:val="single" w:sz="4" w:space="0" w:color="000000" w:themeColor="text1"/>
            </w:tcBorders>
            <w:vAlign w:val="bottom"/>
          </w:tcPr>
          <w:p w14:paraId="2840610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NP</w:t>
            </w:r>
          </w:p>
        </w:tc>
        <w:tc>
          <w:tcPr>
            <w:tcW w:w="1701" w:type="dxa"/>
            <w:tcBorders>
              <w:bottom w:val="single" w:sz="4" w:space="0" w:color="000000" w:themeColor="text1"/>
            </w:tcBorders>
            <w:vAlign w:val="bottom"/>
          </w:tcPr>
          <w:p w14:paraId="48D6B89C" w14:textId="77777777" w:rsidR="00AE2B61" w:rsidRPr="00CC7C0A" w:rsidRDefault="00AA3089" w:rsidP="0034416A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RAIL P.V</w:t>
            </w:r>
            <w:r w:rsidR="00AE2B61"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ue</w:t>
            </w:r>
          </w:p>
        </w:tc>
        <w:tc>
          <w:tcPr>
            <w:tcW w:w="1984" w:type="dxa"/>
            <w:tcBorders>
              <w:bottom w:val="single" w:sz="4" w:space="0" w:color="000000" w:themeColor="text1"/>
              <w:right w:val="nil"/>
            </w:tcBorders>
            <w:vAlign w:val="bottom"/>
          </w:tcPr>
          <w:p w14:paraId="7075108F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andidate Genes</w:t>
            </w:r>
          </w:p>
        </w:tc>
      </w:tr>
      <w:tr w:rsidR="00AE2B61" w:rsidRPr="00CC7C0A" w14:paraId="70FD80B6" w14:textId="77777777" w:rsidTr="00B41C08">
        <w:trPr>
          <w:jc w:val="center"/>
        </w:trPr>
        <w:tc>
          <w:tcPr>
            <w:tcW w:w="1526" w:type="dxa"/>
            <w:tcBorders>
              <w:left w:val="nil"/>
              <w:bottom w:val="nil"/>
            </w:tcBorders>
            <w:vAlign w:val="bottom"/>
          </w:tcPr>
          <w:p w14:paraId="3C010B9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884896</w:t>
            </w:r>
          </w:p>
        </w:tc>
        <w:tc>
          <w:tcPr>
            <w:tcW w:w="1701" w:type="dxa"/>
            <w:tcBorders>
              <w:bottom w:val="nil"/>
            </w:tcBorders>
            <w:vAlign w:val="bottom"/>
          </w:tcPr>
          <w:p w14:paraId="0F25CAE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155131</w:t>
            </w:r>
          </w:p>
        </w:tc>
        <w:tc>
          <w:tcPr>
            <w:tcW w:w="1984" w:type="dxa"/>
            <w:tcBorders>
              <w:bottom w:val="nil"/>
              <w:right w:val="nil"/>
            </w:tcBorders>
            <w:vAlign w:val="bottom"/>
          </w:tcPr>
          <w:p w14:paraId="37E5410E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DH4</w:t>
            </w:r>
          </w:p>
        </w:tc>
      </w:tr>
      <w:tr w:rsidR="00AE2B61" w:rsidRPr="00CC7C0A" w14:paraId="3D1ACC2C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83FC30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860299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51298F3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2823147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26879F0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DH9</w:t>
            </w:r>
          </w:p>
        </w:tc>
      </w:tr>
      <w:tr w:rsidR="00AE2B61" w:rsidRPr="00CC7C0A" w14:paraId="54C1C7AB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817819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681079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8D41E6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3374109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0C9F425E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ATA4</w:t>
            </w:r>
          </w:p>
        </w:tc>
      </w:tr>
      <w:tr w:rsidR="00AE2B61" w:rsidRPr="00CC7C0A" w14:paraId="7227D23F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2915DBD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865113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69E9B9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4806768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DC3F8A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ISL1</w:t>
            </w:r>
          </w:p>
        </w:tc>
      </w:tr>
      <w:tr w:rsidR="00AE2B61" w:rsidRPr="00CC7C0A" w14:paraId="3F312514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7CB9AD1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914078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7A31AB3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194232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5E821374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CF7L2</w:t>
            </w:r>
          </w:p>
        </w:tc>
      </w:tr>
      <w:tr w:rsidR="00AE2B61" w:rsidRPr="00CC7C0A" w14:paraId="1AFC68F3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B68453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25150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A34E7E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421934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6AB0C82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EBPA</w:t>
            </w:r>
          </w:p>
        </w:tc>
      </w:tr>
      <w:tr w:rsidR="00AE2B61" w:rsidRPr="00CC7C0A" w14:paraId="59E1AE9E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6052FCC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52701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6AB7671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7514152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8FA6AD8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HEY2</w:t>
            </w:r>
          </w:p>
        </w:tc>
      </w:tr>
      <w:tr w:rsidR="00AE2B61" w:rsidRPr="00CC7C0A" w14:paraId="22EFF4A2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1F4CE8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85622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67A4A0F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0983828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31BFB783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BARHL2</w:t>
            </w:r>
          </w:p>
        </w:tc>
      </w:tr>
      <w:tr w:rsidR="00AE2B61" w:rsidRPr="00CC7C0A" w14:paraId="680E8FA5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6A88AEB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55631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18A451D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331097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72E576E1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12</w:t>
            </w:r>
          </w:p>
        </w:tc>
      </w:tr>
      <w:tr w:rsidR="00AE2B61" w:rsidRPr="00CC7C0A" w14:paraId="17B654A9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11A99B2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80059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32B2552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1738681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7E798A29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NTF3</w:t>
            </w:r>
          </w:p>
        </w:tc>
      </w:tr>
      <w:tr w:rsidR="00AE2B61" w:rsidRPr="00CC7C0A" w14:paraId="4A17AEE5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8DAA45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69500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06DFB2B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16999202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ED7DBCA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CTD8</w:t>
            </w:r>
          </w:p>
        </w:tc>
      </w:tr>
      <w:tr w:rsidR="00AE2B61" w:rsidRPr="00CC7C0A" w14:paraId="1C0A0CA2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099D713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10958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780D25A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3557656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2B69FC8A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RIK4</w:t>
            </w:r>
          </w:p>
        </w:tc>
      </w:tr>
      <w:tr w:rsidR="00AE2B61" w:rsidRPr="00CC7C0A" w14:paraId="5CA559D2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89355C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93529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574F871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5248549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20FE7398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PON1</w:t>
            </w:r>
          </w:p>
        </w:tc>
      </w:tr>
      <w:tr w:rsidR="00AE2B61" w:rsidRPr="00CC7C0A" w14:paraId="563C73D5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E73B1B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864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774BC6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1833826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646D755E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YH6</w:t>
            </w:r>
          </w:p>
        </w:tc>
      </w:tr>
      <w:tr w:rsidR="00AE2B61" w:rsidRPr="00CC7C0A" w14:paraId="2B225046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6834A6A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39481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6EAC45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38850722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377C003F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OXP4</w:t>
            </w:r>
          </w:p>
        </w:tc>
      </w:tr>
      <w:tr w:rsidR="00AE2B61" w:rsidRPr="00CC7C0A" w14:paraId="322267DB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E6E49A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67275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80D26D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064821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3B97303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IGFBP1</w:t>
            </w:r>
          </w:p>
        </w:tc>
      </w:tr>
      <w:tr w:rsidR="00AE2B61" w:rsidRPr="00CC7C0A" w14:paraId="09300051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6CF7124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3594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5D84FFD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41069247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5257B10C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INSR</w:t>
            </w:r>
          </w:p>
        </w:tc>
      </w:tr>
      <w:tr w:rsidR="00AE2B61" w:rsidRPr="00CC7C0A" w14:paraId="3B2699E9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1188C69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80158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73689C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0245498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250A715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VX1</w:t>
            </w:r>
          </w:p>
        </w:tc>
      </w:tr>
      <w:tr w:rsidR="00AE2B61" w:rsidRPr="00CC7C0A" w14:paraId="0BA1D61F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2EB4BD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86889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27C9934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3024171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7B231321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11</w:t>
            </w:r>
          </w:p>
        </w:tc>
      </w:tr>
      <w:tr w:rsidR="00AE2B61" w:rsidRPr="00CC7C0A" w14:paraId="0B4F78FB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AA023E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96109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C8F0B9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3075949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26BBBD07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UX1</w:t>
            </w:r>
          </w:p>
        </w:tc>
      </w:tr>
      <w:tr w:rsidR="00AE2B61" w:rsidRPr="00CC7C0A" w14:paraId="6E5D575E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02E0FAF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82028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0C07CD8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5465195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2263EBE4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WNT4</w:t>
            </w:r>
          </w:p>
        </w:tc>
      </w:tr>
      <w:tr w:rsidR="00AE2B61" w:rsidRPr="00CC7C0A" w14:paraId="76818FBA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0DEDA20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0116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706DC5E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79414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3E4EF7B4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DISC1</w:t>
            </w:r>
          </w:p>
        </w:tc>
      </w:tr>
      <w:tr w:rsidR="00AE2B61" w:rsidRPr="00CC7C0A" w14:paraId="4E50D107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6373BC8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101628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6A140E2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6825186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E701E8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VENTX</w:t>
            </w:r>
          </w:p>
        </w:tc>
      </w:tr>
      <w:tr w:rsidR="00AE2B61" w:rsidRPr="00CC7C0A" w14:paraId="3A7573CC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0D6FD02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236519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15918DD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73315747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0BFB1586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YA2</w:t>
            </w:r>
          </w:p>
        </w:tc>
      </w:tr>
      <w:tr w:rsidR="00AE2B61" w:rsidRPr="00CC7C0A" w14:paraId="3DB5B6C0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6E822D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921188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528D61C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807836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4EC062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PARG</w:t>
            </w:r>
          </w:p>
        </w:tc>
      </w:tr>
      <w:tr w:rsidR="00AE2B61" w:rsidRPr="00CC7C0A" w14:paraId="2D0DFDBF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7F30CBBF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86051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0E05631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1192832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7FB710D7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TAA1</w:t>
            </w:r>
          </w:p>
        </w:tc>
      </w:tr>
      <w:tr w:rsidR="00AE2B61" w:rsidRPr="00CC7C0A" w14:paraId="0782E193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0CCC42C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358819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1329D31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2780715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692C456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6orf32</w:t>
            </w:r>
          </w:p>
        </w:tc>
      </w:tr>
      <w:tr w:rsidR="00AE2B61" w:rsidRPr="00CC7C0A" w14:paraId="3A4C6E76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3147F1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97585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045BB80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2985308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DAE7F0A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CIN</w:t>
            </w:r>
          </w:p>
        </w:tc>
      </w:tr>
      <w:tr w:rsidR="00AE2B61" w:rsidRPr="00CC7C0A" w14:paraId="4AFD4A7B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213677D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73443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19F435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624424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5E69C0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CM1</w:t>
            </w:r>
          </w:p>
        </w:tc>
      </w:tr>
      <w:tr w:rsidR="00AE2B61" w:rsidRPr="00CC7C0A" w14:paraId="42660812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721F2D8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09652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3122232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7220283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05AC69D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YC</w:t>
            </w:r>
          </w:p>
        </w:tc>
      </w:tr>
      <w:tr w:rsidR="00AE2B61" w:rsidRPr="00CC7C0A" w14:paraId="58DD8F22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F506AA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54920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2B17CFB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477808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B88C43F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RMD4B</w:t>
            </w:r>
          </w:p>
        </w:tc>
      </w:tr>
      <w:tr w:rsidR="00AE2B61" w:rsidRPr="00CC7C0A" w14:paraId="1AFDD85D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6C8FAEB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142949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274EF4F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997249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B18A1A4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MEM2</w:t>
            </w:r>
          </w:p>
        </w:tc>
      </w:tr>
      <w:tr w:rsidR="00AE2B61" w:rsidRPr="00CC7C0A" w14:paraId="2066FD21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17621BB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78266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29CDEA3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0897683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5B9FE6D2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RUNX2</w:t>
            </w:r>
          </w:p>
        </w:tc>
      </w:tr>
      <w:tr w:rsidR="00AE2B61" w:rsidRPr="00CC7C0A" w14:paraId="2A442471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2A09919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48021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4C23F77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3074961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AD9A2B8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YB5R4</w:t>
            </w:r>
          </w:p>
        </w:tc>
      </w:tr>
      <w:tr w:rsidR="00AE2B61" w:rsidRPr="00CC7C0A" w14:paraId="5AC1F4F0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1336D45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5424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397D373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3085773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13BD285B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AMA3</w:t>
            </w:r>
          </w:p>
        </w:tc>
      </w:tr>
      <w:tr w:rsidR="00AE2B61" w:rsidRPr="00CC7C0A" w14:paraId="649FA6E0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DDE78C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21480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3ACC18C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3826743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2DE48E7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6orf1</w:t>
            </w:r>
          </w:p>
        </w:tc>
      </w:tr>
      <w:tr w:rsidR="00AE2B61" w:rsidRPr="00CC7C0A" w14:paraId="7EDCB622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BD1BAD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82232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17FA81CF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296197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0052ADA8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EKR1</w:t>
            </w:r>
          </w:p>
        </w:tc>
      </w:tr>
      <w:tr w:rsidR="00AE2B61" w:rsidRPr="00CC7C0A" w14:paraId="1B3DE912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744427B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50248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75B49F5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653581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2D511922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N1</w:t>
            </w:r>
          </w:p>
        </w:tc>
      </w:tr>
      <w:tr w:rsidR="00AE2B61" w:rsidRPr="00CC7C0A" w14:paraId="00EAB25F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3123287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71428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2CD4174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8820387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5F8EB60B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LK</w:t>
            </w:r>
          </w:p>
        </w:tc>
      </w:tr>
      <w:tr w:rsidR="00AE2B61" w:rsidRPr="00CC7C0A" w14:paraId="14FE93BB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6C988FB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89860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3C98CDF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003378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D2163C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RIB2</w:t>
            </w:r>
          </w:p>
        </w:tc>
      </w:tr>
      <w:tr w:rsidR="00AE2B61" w:rsidRPr="00CC7C0A" w14:paraId="18B6894E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057621C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3156373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1FF9EB7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2043679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51CBF659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RL15</w:t>
            </w:r>
          </w:p>
        </w:tc>
      </w:tr>
      <w:tr w:rsidR="00AE2B61" w:rsidRPr="00CC7C0A" w14:paraId="0D3B65B7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2DBE281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68078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7313C68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3028121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58B40547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NXA5</w:t>
            </w:r>
          </w:p>
        </w:tc>
      </w:tr>
      <w:tr w:rsidR="00AE2B61" w:rsidRPr="00CC7C0A" w14:paraId="1925CC9C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3AB9C6B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91830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04084A6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3111131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D1AD337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GC33407</w:t>
            </w:r>
          </w:p>
        </w:tc>
      </w:tr>
      <w:tr w:rsidR="00AE2B61" w:rsidRPr="00CC7C0A" w14:paraId="0EC6620B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5A27382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195252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2DA285A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3188499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4EEDAB03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OBLL1</w:t>
            </w:r>
          </w:p>
        </w:tc>
      </w:tr>
      <w:tr w:rsidR="00AE2B61" w:rsidRPr="00CC7C0A" w14:paraId="5F93012A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6BABEC3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93651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3D91672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3244734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0E2FEC90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AP3K1</w:t>
            </w:r>
          </w:p>
        </w:tc>
      </w:tr>
      <w:tr w:rsidR="00AE2B61" w:rsidRPr="00CC7C0A" w14:paraId="34233AB3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25A0929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01707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1C242E4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8266764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33112773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DV3</w:t>
            </w:r>
          </w:p>
        </w:tc>
      </w:tr>
      <w:tr w:rsidR="00AE2B61" w:rsidRPr="00CC7C0A" w14:paraId="07392B8B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468FA94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95293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105E419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8969374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0B062EAC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SAMP</w:t>
            </w:r>
          </w:p>
        </w:tc>
      </w:tr>
      <w:tr w:rsidR="00AE2B61" w:rsidRPr="00CC7C0A" w14:paraId="0AFECDC4" w14:textId="77777777" w:rsidTr="00B41C08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374829A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82183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66736B7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9506405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74EEDF70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ZNF385D</w:t>
            </w:r>
          </w:p>
        </w:tc>
      </w:tr>
      <w:tr w:rsidR="00AE2B61" w:rsidRPr="00CC7C0A" w14:paraId="129C47E2" w14:textId="77777777" w:rsidTr="00737A5F">
        <w:trPr>
          <w:jc w:val="center"/>
        </w:trPr>
        <w:tc>
          <w:tcPr>
            <w:tcW w:w="1526" w:type="dxa"/>
            <w:tcBorders>
              <w:top w:val="nil"/>
              <w:left w:val="nil"/>
              <w:bottom w:val="nil"/>
            </w:tcBorders>
            <w:vAlign w:val="bottom"/>
          </w:tcPr>
          <w:p w14:paraId="6C28984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248556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bottom"/>
          </w:tcPr>
          <w:p w14:paraId="6C664E2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015406</w:t>
            </w:r>
          </w:p>
        </w:tc>
        <w:tc>
          <w:tcPr>
            <w:tcW w:w="1984" w:type="dxa"/>
            <w:tcBorders>
              <w:top w:val="nil"/>
              <w:bottom w:val="nil"/>
              <w:right w:val="nil"/>
            </w:tcBorders>
            <w:vAlign w:val="bottom"/>
          </w:tcPr>
          <w:p w14:paraId="2BD12C46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RRC7</w:t>
            </w:r>
          </w:p>
        </w:tc>
      </w:tr>
      <w:tr w:rsidR="00AE2B61" w:rsidRPr="00CC7C0A" w14:paraId="4B152CF1" w14:textId="77777777" w:rsidTr="00737A5F">
        <w:trPr>
          <w:jc w:val="center"/>
        </w:trPr>
        <w:tc>
          <w:tcPr>
            <w:tcW w:w="1526" w:type="dxa"/>
            <w:tcBorders>
              <w:top w:val="nil"/>
              <w:left w:val="nil"/>
              <w:bottom w:val="single" w:sz="4" w:space="0" w:color="auto"/>
            </w:tcBorders>
            <w:vAlign w:val="bottom"/>
          </w:tcPr>
          <w:p w14:paraId="107E636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431067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bottom"/>
          </w:tcPr>
          <w:p w14:paraId="5BB7FFAB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1220964</w:t>
            </w:r>
          </w:p>
        </w:tc>
        <w:tc>
          <w:tcPr>
            <w:tcW w:w="1984" w:type="dxa"/>
            <w:tcBorders>
              <w:top w:val="nil"/>
              <w:bottom w:val="single" w:sz="4" w:space="0" w:color="auto"/>
              <w:right w:val="nil"/>
            </w:tcBorders>
            <w:vAlign w:val="bottom"/>
          </w:tcPr>
          <w:p w14:paraId="3CD82521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LCB1</w:t>
            </w:r>
          </w:p>
        </w:tc>
      </w:tr>
    </w:tbl>
    <w:p w14:paraId="0669FE1C" w14:textId="77777777" w:rsidR="00CA7A60" w:rsidRPr="00CC7C0A" w:rsidRDefault="00CA7A60" w:rsidP="00AE2B61">
      <w:pPr>
        <w:rPr>
          <w:rFonts w:ascii="Times New Roman" w:hAnsi="Times New Roman" w:cs="Times New Roman"/>
          <w:sz w:val="22"/>
          <w:szCs w:val="22"/>
        </w:rPr>
      </w:pPr>
    </w:p>
    <w:p w14:paraId="2B462282" w14:textId="77777777" w:rsidR="00AE1293" w:rsidRPr="00CC7C0A" w:rsidRDefault="00AE1293" w:rsidP="00AE2B61">
      <w:pPr>
        <w:rPr>
          <w:rFonts w:ascii="Times New Roman" w:hAnsi="Times New Roman" w:cs="Times New Roman"/>
          <w:sz w:val="22"/>
          <w:szCs w:val="22"/>
        </w:rPr>
      </w:pPr>
    </w:p>
    <w:p w14:paraId="3CA6A0C1" w14:textId="77777777" w:rsidR="00AE1293" w:rsidRPr="00CC7C0A" w:rsidRDefault="00AE1293" w:rsidP="00AE2B61">
      <w:pPr>
        <w:rPr>
          <w:rFonts w:ascii="Times New Roman" w:hAnsi="Times New Roman" w:cs="Times New Roman"/>
          <w:sz w:val="22"/>
          <w:szCs w:val="22"/>
        </w:rPr>
      </w:pPr>
    </w:p>
    <w:p w14:paraId="5F71E98C" w14:textId="7F6CEAA9" w:rsidR="0053512A" w:rsidRPr="00CC7C0A" w:rsidRDefault="0034416A" w:rsidP="00AE2B61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>Supplement</w:t>
      </w:r>
      <w:r w:rsidR="00A755EF" w:rsidRPr="00CC7C0A">
        <w:rPr>
          <w:rFonts w:ascii="Times New Roman" w:hAnsi="Times New Roman" w:cs="Times New Roman"/>
          <w:b/>
          <w:sz w:val="22"/>
          <w:szCs w:val="22"/>
        </w:rPr>
        <w:t>a</w:t>
      </w:r>
      <w:r w:rsidRPr="00CC7C0A">
        <w:rPr>
          <w:rFonts w:ascii="Times New Roman" w:hAnsi="Times New Roman" w:cs="Times New Roman"/>
          <w:b/>
          <w:sz w:val="22"/>
          <w:szCs w:val="22"/>
        </w:rPr>
        <w:t>r</w:t>
      </w:r>
      <w:r w:rsidR="00B4188C" w:rsidRPr="00CC7C0A">
        <w:rPr>
          <w:rFonts w:ascii="Times New Roman" w:hAnsi="Times New Roman" w:cs="Times New Roman"/>
          <w:b/>
          <w:sz w:val="22"/>
          <w:szCs w:val="22"/>
        </w:rPr>
        <w:t>y T</w:t>
      </w:r>
      <w:r w:rsidR="008D61FF" w:rsidRPr="00CC7C0A">
        <w:rPr>
          <w:rFonts w:ascii="Times New Roman" w:hAnsi="Times New Roman" w:cs="Times New Roman"/>
          <w:b/>
          <w:sz w:val="22"/>
          <w:szCs w:val="22"/>
        </w:rPr>
        <w:t xml:space="preserve">able </w:t>
      </w:r>
      <w:r w:rsidR="001A3D80" w:rsidRPr="00CC7C0A">
        <w:rPr>
          <w:rFonts w:ascii="Times New Roman" w:hAnsi="Times New Roman" w:cs="Times New Roman"/>
          <w:b/>
          <w:sz w:val="22"/>
          <w:szCs w:val="22"/>
        </w:rPr>
        <w:t>20</w:t>
      </w:r>
      <w:r w:rsidR="00A755EF" w:rsidRPr="00CC7C0A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A755EF" w:rsidRPr="00CC7C0A">
        <w:rPr>
          <w:rFonts w:ascii="Times New Roman" w:hAnsi="Times New Roman" w:cs="Times New Roman"/>
          <w:sz w:val="22"/>
          <w:szCs w:val="22"/>
        </w:rPr>
        <w:t xml:space="preserve">Stage B endometriosis </w:t>
      </w:r>
      <w:r w:rsidR="00AA3089" w:rsidRPr="00CC7C0A">
        <w:rPr>
          <w:rFonts w:ascii="Times New Roman" w:hAnsi="Times New Roman" w:cs="Times New Roman"/>
          <w:sz w:val="22"/>
          <w:szCs w:val="22"/>
        </w:rPr>
        <w:t>and WHRadjBMI GRAIL results (P</w:t>
      </w:r>
      <w:r w:rsidR="00A755EF" w:rsidRPr="00CC7C0A">
        <w:rPr>
          <w:rFonts w:ascii="Times New Roman" w:hAnsi="Times New Roman" w:cs="Times New Roman"/>
          <w:sz w:val="22"/>
          <w:szCs w:val="22"/>
        </w:rPr>
        <w:t>&lt;0.5).</w:t>
      </w:r>
    </w:p>
    <w:p w14:paraId="30198D1B" w14:textId="77777777" w:rsidR="00964CD0" w:rsidRPr="00CC7C0A" w:rsidRDefault="00964CD0" w:rsidP="00AE2B61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jc w:val="center"/>
        <w:tblBorders>
          <w:insideH w:val="none" w:sz="0" w:space="0" w:color="auto"/>
        </w:tblBorders>
        <w:tblLook w:val="00A0" w:firstRow="1" w:lastRow="0" w:firstColumn="1" w:lastColumn="0" w:noHBand="0" w:noVBand="0"/>
      </w:tblPr>
      <w:tblGrid>
        <w:gridCol w:w="1526"/>
        <w:gridCol w:w="1701"/>
        <w:gridCol w:w="1984"/>
      </w:tblGrid>
      <w:tr w:rsidR="00AE2B61" w:rsidRPr="00CC7C0A" w14:paraId="31B19368" w14:textId="77777777" w:rsidTr="00B41C08">
        <w:trPr>
          <w:jc w:val="center"/>
        </w:trPr>
        <w:tc>
          <w:tcPr>
            <w:tcW w:w="1526" w:type="dxa"/>
            <w:tcBorders>
              <w:top w:val="single" w:sz="4" w:space="0" w:color="000000" w:themeColor="text1"/>
              <w:left w:val="nil"/>
              <w:bottom w:val="single" w:sz="4" w:space="0" w:color="auto"/>
            </w:tcBorders>
            <w:vAlign w:val="bottom"/>
          </w:tcPr>
          <w:p w14:paraId="5F47183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SNP</w:t>
            </w:r>
          </w:p>
        </w:tc>
        <w:tc>
          <w:tcPr>
            <w:tcW w:w="1701" w:type="dxa"/>
            <w:tcBorders>
              <w:top w:val="single" w:sz="4" w:space="0" w:color="000000" w:themeColor="text1"/>
              <w:bottom w:val="single" w:sz="4" w:space="0" w:color="auto"/>
            </w:tcBorders>
            <w:vAlign w:val="bottom"/>
          </w:tcPr>
          <w:p w14:paraId="45786319" w14:textId="77777777" w:rsidR="00AE2B61" w:rsidRPr="00CC7C0A" w:rsidRDefault="00AA3089" w:rsidP="0034416A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GRAIL P.V</w:t>
            </w:r>
            <w:r w:rsidR="00AE2B61"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alue</w:t>
            </w:r>
          </w:p>
        </w:tc>
        <w:tc>
          <w:tcPr>
            <w:tcW w:w="1984" w:type="dxa"/>
            <w:tcBorders>
              <w:top w:val="single" w:sz="4" w:space="0" w:color="000000" w:themeColor="text1"/>
              <w:bottom w:val="single" w:sz="4" w:space="0" w:color="auto"/>
              <w:right w:val="nil"/>
            </w:tcBorders>
            <w:vAlign w:val="bottom"/>
          </w:tcPr>
          <w:p w14:paraId="367E989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Candidate Genes</w:t>
            </w:r>
          </w:p>
        </w:tc>
      </w:tr>
      <w:tr w:rsidR="00AE2B61" w:rsidRPr="00CC7C0A" w14:paraId="4EF6D3B6" w14:textId="77777777" w:rsidTr="00B41C08">
        <w:trPr>
          <w:jc w:val="center"/>
        </w:trPr>
        <w:tc>
          <w:tcPr>
            <w:tcW w:w="1526" w:type="dxa"/>
            <w:tcBorders>
              <w:top w:val="single" w:sz="4" w:space="0" w:color="auto"/>
              <w:left w:val="nil"/>
            </w:tcBorders>
            <w:vAlign w:val="bottom"/>
          </w:tcPr>
          <w:p w14:paraId="0470C47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09774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bottom"/>
          </w:tcPr>
          <w:p w14:paraId="752EC2B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5063789</w:t>
            </w:r>
          </w:p>
        </w:tc>
        <w:tc>
          <w:tcPr>
            <w:tcW w:w="1984" w:type="dxa"/>
            <w:tcBorders>
              <w:top w:val="single" w:sz="4" w:space="0" w:color="auto"/>
              <w:right w:val="nil"/>
            </w:tcBorders>
            <w:vAlign w:val="bottom"/>
          </w:tcPr>
          <w:p w14:paraId="1DF1592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1orf141</w:t>
            </w:r>
          </w:p>
        </w:tc>
      </w:tr>
      <w:tr w:rsidR="00AE2B61" w:rsidRPr="00CC7C0A" w14:paraId="61BF194C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6E24C81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3092529</w:t>
            </w:r>
          </w:p>
        </w:tc>
        <w:tc>
          <w:tcPr>
            <w:tcW w:w="1701" w:type="dxa"/>
            <w:vAlign w:val="bottom"/>
          </w:tcPr>
          <w:p w14:paraId="141C94B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473136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782D8AC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ZNF385D</w:t>
            </w:r>
          </w:p>
        </w:tc>
      </w:tr>
      <w:tr w:rsidR="00AE2B61" w:rsidRPr="00CC7C0A" w14:paraId="22313F00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7B3A582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745359</w:t>
            </w:r>
          </w:p>
        </w:tc>
        <w:tc>
          <w:tcPr>
            <w:tcW w:w="1701" w:type="dxa"/>
            <w:vAlign w:val="bottom"/>
          </w:tcPr>
          <w:p w14:paraId="08544DA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08799377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532A002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RSPO3</w:t>
            </w:r>
          </w:p>
        </w:tc>
      </w:tr>
      <w:tr w:rsidR="00AE2B61" w:rsidRPr="00CC7C0A" w14:paraId="731E49CE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564AA76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060440</w:t>
            </w:r>
          </w:p>
        </w:tc>
        <w:tc>
          <w:tcPr>
            <w:tcW w:w="1701" w:type="dxa"/>
            <w:vAlign w:val="bottom"/>
          </w:tcPr>
          <w:p w14:paraId="09053AC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2837518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8AC3FF4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MEM132D</w:t>
            </w:r>
          </w:p>
        </w:tc>
      </w:tr>
      <w:tr w:rsidR="00AE2B61" w:rsidRPr="00CC7C0A" w14:paraId="6B9E1DCB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6C025FB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428504</w:t>
            </w:r>
          </w:p>
        </w:tc>
        <w:tc>
          <w:tcPr>
            <w:tcW w:w="1701" w:type="dxa"/>
            <w:vAlign w:val="bottom"/>
          </w:tcPr>
          <w:p w14:paraId="321DECE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23836545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41155D03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AM13A1</w:t>
            </w:r>
          </w:p>
        </w:tc>
      </w:tr>
      <w:tr w:rsidR="00AE2B61" w:rsidRPr="00CC7C0A" w14:paraId="4235B7A3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BE9EF8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791142</w:t>
            </w:r>
          </w:p>
        </w:tc>
        <w:tc>
          <w:tcPr>
            <w:tcW w:w="1701" w:type="dxa"/>
            <w:vAlign w:val="bottom"/>
          </w:tcPr>
          <w:p w14:paraId="4897E95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5332606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06DF5E6A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CDC46</w:t>
            </w:r>
          </w:p>
        </w:tc>
      </w:tr>
      <w:tr w:rsidR="00AE2B61" w:rsidRPr="00CC7C0A" w14:paraId="69E46007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1D2CBB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479605</w:t>
            </w:r>
          </w:p>
        </w:tc>
        <w:tc>
          <w:tcPr>
            <w:tcW w:w="1701" w:type="dxa"/>
            <w:vAlign w:val="bottom"/>
          </w:tcPr>
          <w:p w14:paraId="2EDE341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64153465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1D809BC4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CF7L2</w:t>
            </w:r>
          </w:p>
        </w:tc>
      </w:tr>
      <w:tr w:rsidR="00AE2B61" w:rsidRPr="00CC7C0A" w14:paraId="42056D81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7944E4B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214804</w:t>
            </w:r>
          </w:p>
        </w:tc>
        <w:tc>
          <w:tcPr>
            <w:tcW w:w="1701" w:type="dxa"/>
            <w:vAlign w:val="bottom"/>
          </w:tcPr>
          <w:p w14:paraId="63079AE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64346222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35CE2F9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6orf1</w:t>
            </w:r>
          </w:p>
        </w:tc>
      </w:tr>
      <w:tr w:rsidR="00AE2B61" w:rsidRPr="00CC7C0A" w14:paraId="70FF8635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6546D50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858031</w:t>
            </w:r>
          </w:p>
        </w:tc>
        <w:tc>
          <w:tcPr>
            <w:tcW w:w="1701" w:type="dxa"/>
            <w:vAlign w:val="bottom"/>
          </w:tcPr>
          <w:p w14:paraId="6967BF0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74058519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4C18DDB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KCNJ6</w:t>
            </w:r>
          </w:p>
        </w:tc>
      </w:tr>
      <w:tr w:rsidR="00AE2B61" w:rsidRPr="00CC7C0A" w14:paraId="4D8BC160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15CC845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820282</w:t>
            </w:r>
          </w:p>
        </w:tc>
        <w:tc>
          <w:tcPr>
            <w:tcW w:w="1701" w:type="dxa"/>
            <w:vAlign w:val="bottom"/>
          </w:tcPr>
          <w:p w14:paraId="61FD8C1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74970382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56F34430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WNT4</w:t>
            </w:r>
          </w:p>
        </w:tc>
      </w:tr>
      <w:tr w:rsidR="00AE2B61" w:rsidRPr="00CC7C0A" w14:paraId="175896FF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058654D9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241490</w:t>
            </w:r>
          </w:p>
        </w:tc>
        <w:tc>
          <w:tcPr>
            <w:tcW w:w="1701" w:type="dxa"/>
            <w:vAlign w:val="bottom"/>
          </w:tcPr>
          <w:p w14:paraId="0D71BB9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085936672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5F3535AA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BLID</w:t>
            </w:r>
          </w:p>
        </w:tc>
      </w:tr>
      <w:tr w:rsidR="00AE2B61" w:rsidRPr="00CC7C0A" w14:paraId="5F2A1A6A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3CA57F1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3156373</w:t>
            </w:r>
          </w:p>
        </w:tc>
        <w:tc>
          <w:tcPr>
            <w:tcW w:w="1701" w:type="dxa"/>
            <w:vAlign w:val="bottom"/>
          </w:tcPr>
          <w:p w14:paraId="340A6A8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059526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0EA4B115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RL15</w:t>
            </w:r>
          </w:p>
        </w:tc>
      </w:tr>
      <w:tr w:rsidR="00AE2B61" w:rsidRPr="00CC7C0A" w14:paraId="15F1EA20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6D443FA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602149</w:t>
            </w:r>
          </w:p>
        </w:tc>
        <w:tc>
          <w:tcPr>
            <w:tcW w:w="1701" w:type="dxa"/>
            <w:vAlign w:val="bottom"/>
          </w:tcPr>
          <w:p w14:paraId="6E4AE02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16623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49853292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CTR3</w:t>
            </w:r>
          </w:p>
        </w:tc>
      </w:tr>
      <w:tr w:rsidR="00AE2B61" w:rsidRPr="00CC7C0A" w14:paraId="5284752A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7CAF945B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720174</w:t>
            </w:r>
          </w:p>
        </w:tc>
        <w:tc>
          <w:tcPr>
            <w:tcW w:w="1701" w:type="dxa"/>
            <w:vAlign w:val="bottom"/>
          </w:tcPr>
          <w:p w14:paraId="76DB52E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22636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57076A43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TBX20</w:t>
            </w:r>
          </w:p>
        </w:tc>
      </w:tr>
      <w:tr w:rsidR="00AE2B61" w:rsidRPr="00CC7C0A" w14:paraId="1DF07E0E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3E8FAA8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109584</w:t>
            </w:r>
          </w:p>
        </w:tc>
        <w:tc>
          <w:tcPr>
            <w:tcW w:w="1701" w:type="dxa"/>
            <w:vAlign w:val="bottom"/>
          </w:tcPr>
          <w:p w14:paraId="288D772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699399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561FD30D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RIK4</w:t>
            </w:r>
          </w:p>
        </w:tc>
      </w:tr>
      <w:tr w:rsidR="00AE2B61" w:rsidRPr="00CC7C0A" w14:paraId="2A175EEC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E209AE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782666</w:t>
            </w:r>
          </w:p>
        </w:tc>
        <w:tc>
          <w:tcPr>
            <w:tcW w:w="1701" w:type="dxa"/>
            <w:vAlign w:val="bottom"/>
          </w:tcPr>
          <w:p w14:paraId="33E281A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4748572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1393D9CE" w14:textId="77777777" w:rsidR="00AE2B61" w:rsidRPr="00CC7C0A" w:rsidRDefault="00DA303E" w:rsidP="0034416A">
            <w:pPr>
              <w:keepNext/>
              <w:keepLines/>
              <w:jc w:val="center"/>
              <w:outlineLvl w:val="1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RUNX2</w:t>
            </w:r>
          </w:p>
        </w:tc>
      </w:tr>
      <w:tr w:rsidR="00AE2B61" w:rsidRPr="00CC7C0A" w14:paraId="13A29DB0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5DA1483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842708</w:t>
            </w:r>
          </w:p>
        </w:tc>
        <w:tc>
          <w:tcPr>
            <w:tcW w:w="1701" w:type="dxa"/>
            <w:vAlign w:val="bottom"/>
          </w:tcPr>
          <w:p w14:paraId="0F5C66EF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5401581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66E5A973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ITPR2</w:t>
            </w:r>
          </w:p>
        </w:tc>
      </w:tr>
      <w:tr w:rsidR="00AE2B61" w:rsidRPr="00CC7C0A" w14:paraId="1819B462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6088148B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637969</w:t>
            </w:r>
          </w:p>
        </w:tc>
        <w:tc>
          <w:tcPr>
            <w:tcW w:w="1701" w:type="dxa"/>
            <w:vAlign w:val="bottom"/>
          </w:tcPr>
          <w:p w14:paraId="5F890DC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6234652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7E1AF95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OSTN</w:t>
            </w:r>
          </w:p>
        </w:tc>
      </w:tr>
      <w:tr w:rsidR="00AE2B61" w:rsidRPr="00CC7C0A" w14:paraId="2B714B2D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D29D17E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527010</w:t>
            </w:r>
          </w:p>
        </w:tc>
        <w:tc>
          <w:tcPr>
            <w:tcW w:w="1701" w:type="dxa"/>
            <w:vAlign w:val="bottom"/>
          </w:tcPr>
          <w:p w14:paraId="3856A9F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644380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6FC31E60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HEY2</w:t>
            </w:r>
          </w:p>
        </w:tc>
      </w:tr>
      <w:tr w:rsidR="00AE2B61" w:rsidRPr="00CC7C0A" w14:paraId="759BE28F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345DD26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408141</w:t>
            </w:r>
          </w:p>
        </w:tc>
        <w:tc>
          <w:tcPr>
            <w:tcW w:w="1701" w:type="dxa"/>
            <w:vAlign w:val="bottom"/>
          </w:tcPr>
          <w:p w14:paraId="0E5D266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6860076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6967890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DBX2</w:t>
            </w:r>
          </w:p>
        </w:tc>
      </w:tr>
      <w:tr w:rsidR="00AE2B61" w:rsidRPr="00CC7C0A" w14:paraId="0D68B308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784F754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55900</w:t>
            </w:r>
          </w:p>
        </w:tc>
        <w:tc>
          <w:tcPr>
            <w:tcW w:w="1701" w:type="dxa"/>
            <w:vAlign w:val="bottom"/>
          </w:tcPr>
          <w:p w14:paraId="1B52B28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782535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4E96E1FE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OBLL1</w:t>
            </w:r>
          </w:p>
        </w:tc>
      </w:tr>
      <w:tr w:rsidR="00AE2B61" w:rsidRPr="00CC7C0A" w14:paraId="76072C0A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04A8E0A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680787</w:t>
            </w:r>
          </w:p>
        </w:tc>
        <w:tc>
          <w:tcPr>
            <w:tcW w:w="1701" w:type="dxa"/>
            <w:vAlign w:val="bottom"/>
          </w:tcPr>
          <w:p w14:paraId="5DBEF04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8365604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0113F769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NXA5</w:t>
            </w:r>
          </w:p>
        </w:tc>
      </w:tr>
      <w:tr w:rsidR="00AE2B61" w:rsidRPr="00CC7C0A" w14:paraId="2C462C92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0C3184FB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394816</w:t>
            </w:r>
          </w:p>
        </w:tc>
        <w:tc>
          <w:tcPr>
            <w:tcW w:w="1701" w:type="dxa"/>
            <w:vAlign w:val="bottom"/>
          </w:tcPr>
          <w:p w14:paraId="62C74E4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19610761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1311C884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OXP4</w:t>
            </w:r>
          </w:p>
        </w:tc>
      </w:tr>
      <w:tr w:rsidR="00AE2B61" w:rsidRPr="00CC7C0A" w14:paraId="1B3F2086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1B28B4D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0878362</w:t>
            </w:r>
          </w:p>
        </w:tc>
        <w:tc>
          <w:tcPr>
            <w:tcW w:w="1701" w:type="dxa"/>
            <w:vAlign w:val="bottom"/>
          </w:tcPr>
          <w:p w14:paraId="03AF0AE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001669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6D42157C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HMGA2</w:t>
            </w:r>
          </w:p>
        </w:tc>
      </w:tr>
      <w:tr w:rsidR="00AE2B61" w:rsidRPr="00CC7C0A" w14:paraId="36DBB025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5FCF6C80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250248</w:t>
            </w:r>
          </w:p>
        </w:tc>
        <w:tc>
          <w:tcPr>
            <w:tcW w:w="1701" w:type="dxa"/>
            <w:vAlign w:val="bottom"/>
          </w:tcPr>
          <w:p w14:paraId="338250B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1883538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95ED9F1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FN1</w:t>
            </w:r>
          </w:p>
        </w:tc>
      </w:tr>
      <w:tr w:rsidR="00AE2B61" w:rsidRPr="00CC7C0A" w14:paraId="34A53E3A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5013AC2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3861397</w:t>
            </w:r>
          </w:p>
        </w:tc>
        <w:tc>
          <w:tcPr>
            <w:tcW w:w="1701" w:type="dxa"/>
            <w:vAlign w:val="bottom"/>
          </w:tcPr>
          <w:p w14:paraId="3B37EA9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253368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6B303D1C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ITED2</w:t>
            </w:r>
          </w:p>
        </w:tc>
      </w:tr>
      <w:tr w:rsidR="00AE2B61" w:rsidRPr="00CC7C0A" w14:paraId="3348E5F1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4251160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307183</w:t>
            </w:r>
          </w:p>
        </w:tc>
        <w:tc>
          <w:tcPr>
            <w:tcW w:w="1701" w:type="dxa"/>
            <w:vAlign w:val="bottom"/>
          </w:tcPr>
          <w:p w14:paraId="3BC6038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3357478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3681F962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HROOM3</w:t>
            </w:r>
          </w:p>
        </w:tc>
      </w:tr>
      <w:tr w:rsidR="00AE2B61" w:rsidRPr="00CC7C0A" w14:paraId="0478664B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0EAA110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406197</w:t>
            </w:r>
          </w:p>
        </w:tc>
        <w:tc>
          <w:tcPr>
            <w:tcW w:w="1701" w:type="dxa"/>
            <w:vAlign w:val="bottom"/>
          </w:tcPr>
          <w:p w14:paraId="2D5B7E5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5150749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A0B0981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ABR</w:t>
            </w:r>
          </w:p>
        </w:tc>
      </w:tr>
      <w:tr w:rsidR="00AE2B61" w:rsidRPr="00CC7C0A" w14:paraId="4B41999A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19F9093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744372</w:t>
            </w:r>
          </w:p>
        </w:tc>
        <w:tc>
          <w:tcPr>
            <w:tcW w:w="1701" w:type="dxa"/>
            <w:vAlign w:val="bottom"/>
          </w:tcPr>
          <w:p w14:paraId="01E33EC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5213981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05EC09D3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DSP</w:t>
            </w:r>
          </w:p>
        </w:tc>
      </w:tr>
      <w:tr w:rsidR="00AE2B61" w:rsidRPr="00CC7C0A" w14:paraId="56CAF754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EAE9163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406636</w:t>
            </w:r>
          </w:p>
        </w:tc>
        <w:tc>
          <w:tcPr>
            <w:tcW w:w="1701" w:type="dxa"/>
            <w:vAlign w:val="bottom"/>
          </w:tcPr>
          <w:p w14:paraId="7A0C5575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098233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4637692F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BNC2</w:t>
            </w:r>
          </w:p>
        </w:tc>
      </w:tr>
      <w:tr w:rsidR="00AE2B61" w:rsidRPr="00CC7C0A" w14:paraId="6383E939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437F47C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285323</w:t>
            </w:r>
          </w:p>
        </w:tc>
        <w:tc>
          <w:tcPr>
            <w:tcW w:w="1701" w:type="dxa"/>
            <w:vAlign w:val="bottom"/>
          </w:tcPr>
          <w:p w14:paraId="04F082B8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236462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19D38AE3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GAS7</w:t>
            </w:r>
          </w:p>
        </w:tc>
      </w:tr>
      <w:tr w:rsidR="00AE2B61" w:rsidRPr="00CC7C0A" w14:paraId="0274D2BB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569729D7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8192506</w:t>
            </w:r>
          </w:p>
        </w:tc>
        <w:tc>
          <w:tcPr>
            <w:tcW w:w="1701" w:type="dxa"/>
            <w:vAlign w:val="bottom"/>
          </w:tcPr>
          <w:p w14:paraId="002CF9CC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6391484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5877AEAC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LOC130355</w:t>
            </w:r>
          </w:p>
        </w:tc>
      </w:tr>
      <w:tr w:rsidR="00AE2B61" w:rsidRPr="00CC7C0A" w14:paraId="1E58EAFA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56C5146B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1619804</w:t>
            </w:r>
          </w:p>
        </w:tc>
        <w:tc>
          <w:tcPr>
            <w:tcW w:w="1701" w:type="dxa"/>
            <w:vAlign w:val="bottom"/>
          </w:tcPr>
          <w:p w14:paraId="61AD277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7926838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4ACFBB80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MLNR</w:t>
            </w:r>
          </w:p>
        </w:tc>
      </w:tr>
      <w:tr w:rsidR="00AE2B61" w:rsidRPr="00CC7C0A" w14:paraId="2B2F6DD8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543B4B9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7178718</w:t>
            </w:r>
          </w:p>
        </w:tc>
        <w:tc>
          <w:tcPr>
            <w:tcW w:w="1701" w:type="dxa"/>
            <w:vAlign w:val="bottom"/>
          </w:tcPr>
          <w:p w14:paraId="01D0BB3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2968041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3FAB56D8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NLRP1</w:t>
            </w:r>
          </w:p>
        </w:tc>
      </w:tr>
      <w:tr w:rsidR="00AE2B61" w:rsidRPr="00CC7C0A" w14:paraId="5B92CBE5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5595CBF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7801581</w:t>
            </w:r>
          </w:p>
        </w:tc>
        <w:tc>
          <w:tcPr>
            <w:tcW w:w="1701" w:type="dxa"/>
            <w:vAlign w:val="bottom"/>
          </w:tcPr>
          <w:p w14:paraId="6EBF7E8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1877328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4366D8AA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EVX1</w:t>
            </w:r>
          </w:p>
        </w:tc>
      </w:tr>
      <w:tr w:rsidR="00AE2B61" w:rsidRPr="00CC7C0A" w14:paraId="253A7316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9A4FDBD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1535249</w:t>
            </w:r>
          </w:p>
        </w:tc>
        <w:tc>
          <w:tcPr>
            <w:tcW w:w="1701" w:type="dxa"/>
            <w:vAlign w:val="bottom"/>
          </w:tcPr>
          <w:p w14:paraId="39A7049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1985711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5766FE66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LC24A3</w:t>
            </w:r>
          </w:p>
        </w:tc>
      </w:tr>
      <w:tr w:rsidR="00AE2B61" w:rsidRPr="00CC7C0A" w14:paraId="11CA7ED8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4E5DD94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4657273</w:t>
            </w:r>
          </w:p>
        </w:tc>
        <w:tc>
          <w:tcPr>
            <w:tcW w:w="1701" w:type="dxa"/>
            <w:vAlign w:val="bottom"/>
          </w:tcPr>
          <w:p w14:paraId="01653ACF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8215288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238DCBA7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RGS5</w:t>
            </w:r>
          </w:p>
        </w:tc>
      </w:tr>
      <w:tr w:rsidR="00AE2B61" w:rsidRPr="00CC7C0A" w14:paraId="7E812012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2070D3C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2436415</w:t>
            </w:r>
          </w:p>
        </w:tc>
        <w:tc>
          <w:tcPr>
            <w:tcW w:w="1701" w:type="dxa"/>
            <w:vAlign w:val="bottom"/>
          </w:tcPr>
          <w:p w14:paraId="2379A7C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832582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0D25CEF4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SH3PXD2B</w:t>
            </w:r>
          </w:p>
        </w:tc>
      </w:tr>
      <w:tr w:rsidR="00AE2B61" w:rsidRPr="00CC7C0A" w14:paraId="4212C9F8" w14:textId="77777777" w:rsidTr="00B41C08">
        <w:trPr>
          <w:jc w:val="center"/>
        </w:trPr>
        <w:tc>
          <w:tcPr>
            <w:tcW w:w="1526" w:type="dxa"/>
            <w:tcBorders>
              <w:left w:val="nil"/>
            </w:tcBorders>
            <w:vAlign w:val="bottom"/>
          </w:tcPr>
          <w:p w14:paraId="3AB8484A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9999033</w:t>
            </w:r>
          </w:p>
        </w:tc>
        <w:tc>
          <w:tcPr>
            <w:tcW w:w="1701" w:type="dxa"/>
            <w:vAlign w:val="bottom"/>
          </w:tcPr>
          <w:p w14:paraId="4ABA16C6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38942485</w:t>
            </w:r>
          </w:p>
        </w:tc>
        <w:tc>
          <w:tcPr>
            <w:tcW w:w="1984" w:type="dxa"/>
            <w:tcBorders>
              <w:right w:val="nil"/>
            </w:tcBorders>
            <w:vAlign w:val="bottom"/>
          </w:tcPr>
          <w:p w14:paraId="6008863D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PDLIM3</w:t>
            </w:r>
          </w:p>
        </w:tc>
      </w:tr>
      <w:tr w:rsidR="00AE2B61" w:rsidRPr="00CC7C0A" w14:paraId="70173E4B" w14:textId="77777777" w:rsidTr="00B41C08">
        <w:trPr>
          <w:jc w:val="center"/>
        </w:trPr>
        <w:tc>
          <w:tcPr>
            <w:tcW w:w="1526" w:type="dxa"/>
            <w:tcBorders>
              <w:left w:val="nil"/>
              <w:bottom w:val="single" w:sz="4" w:space="0" w:color="000000" w:themeColor="text1"/>
            </w:tcBorders>
            <w:vAlign w:val="bottom"/>
          </w:tcPr>
          <w:p w14:paraId="65DB19F1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rs6961094</w:t>
            </w:r>
          </w:p>
        </w:tc>
        <w:tc>
          <w:tcPr>
            <w:tcW w:w="1701" w:type="dxa"/>
            <w:tcBorders>
              <w:bottom w:val="single" w:sz="4" w:space="0" w:color="000000" w:themeColor="text1"/>
            </w:tcBorders>
            <w:vAlign w:val="bottom"/>
          </w:tcPr>
          <w:p w14:paraId="217F0D24" w14:textId="77777777" w:rsidR="00AE2B61" w:rsidRPr="00CC7C0A" w:rsidRDefault="00AE2B61" w:rsidP="0034416A">
            <w:pPr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sz w:val="22"/>
                <w:szCs w:val="22"/>
              </w:rPr>
              <w:t>0.49513149</w:t>
            </w:r>
          </w:p>
        </w:tc>
        <w:tc>
          <w:tcPr>
            <w:tcW w:w="1984" w:type="dxa"/>
            <w:tcBorders>
              <w:bottom w:val="single" w:sz="4" w:space="0" w:color="000000" w:themeColor="text1"/>
              <w:right w:val="nil"/>
            </w:tcBorders>
            <w:vAlign w:val="bottom"/>
          </w:tcPr>
          <w:p w14:paraId="2227E8B5" w14:textId="77777777" w:rsidR="00AE2B61" w:rsidRPr="00CC7C0A" w:rsidRDefault="00DA303E" w:rsidP="0034416A">
            <w:pPr>
              <w:jc w:val="center"/>
              <w:rPr>
                <w:rFonts w:ascii="Times New Roman" w:hAnsi="Times New Roman" w:cs="Times New Roman"/>
                <w:i/>
                <w:sz w:val="22"/>
                <w:szCs w:val="22"/>
              </w:rPr>
            </w:pPr>
            <w:r w:rsidRPr="00CC7C0A">
              <w:rPr>
                <w:rFonts w:ascii="Times New Roman" w:hAnsi="Times New Roman" w:cs="Times New Roman"/>
                <w:i/>
                <w:sz w:val="22"/>
                <w:szCs w:val="22"/>
              </w:rPr>
              <w:t>CUX1</w:t>
            </w:r>
          </w:p>
        </w:tc>
      </w:tr>
    </w:tbl>
    <w:p w14:paraId="46BDBB95" w14:textId="77777777" w:rsidR="00AE2B61" w:rsidRPr="00CC7C0A" w:rsidRDefault="00AE2B61" w:rsidP="00AE2B61">
      <w:pPr>
        <w:rPr>
          <w:rFonts w:ascii="Times New Roman" w:hAnsi="Times New Roman" w:cs="Times New Roman"/>
          <w:sz w:val="22"/>
          <w:szCs w:val="22"/>
        </w:rPr>
      </w:pPr>
    </w:p>
    <w:p w14:paraId="77D2122D" w14:textId="77777777" w:rsidR="001B4AF5" w:rsidRPr="00CC7C0A" w:rsidRDefault="001B4AF5">
      <w:pPr>
        <w:rPr>
          <w:rFonts w:ascii="Times New Roman" w:hAnsi="Times New Roman" w:cs="Times New Roman"/>
          <w:sz w:val="22"/>
          <w:szCs w:val="22"/>
        </w:rPr>
      </w:pPr>
    </w:p>
    <w:p w14:paraId="51103A63" w14:textId="77777777" w:rsidR="0053512A" w:rsidRPr="00CC7C0A" w:rsidRDefault="0053512A">
      <w:pPr>
        <w:rPr>
          <w:rFonts w:ascii="Times New Roman" w:hAnsi="Times New Roman" w:cs="Times New Roman"/>
          <w:sz w:val="22"/>
          <w:szCs w:val="22"/>
        </w:rPr>
      </w:pPr>
    </w:p>
    <w:p w14:paraId="769CD37C" w14:textId="77777777" w:rsidR="0053512A" w:rsidRPr="00CC7C0A" w:rsidRDefault="0053512A">
      <w:pPr>
        <w:rPr>
          <w:rFonts w:ascii="Times New Roman" w:hAnsi="Times New Roman" w:cs="Times New Roman"/>
          <w:sz w:val="22"/>
          <w:szCs w:val="22"/>
        </w:rPr>
      </w:pPr>
    </w:p>
    <w:p w14:paraId="796A2EFC" w14:textId="77777777" w:rsidR="0053512A" w:rsidRPr="00CC7C0A" w:rsidRDefault="0053512A">
      <w:pPr>
        <w:rPr>
          <w:rFonts w:ascii="Times New Roman" w:hAnsi="Times New Roman" w:cs="Times New Roman"/>
          <w:sz w:val="22"/>
          <w:szCs w:val="22"/>
        </w:rPr>
      </w:pPr>
    </w:p>
    <w:p w14:paraId="79996BF6" w14:textId="77777777" w:rsidR="0053512A" w:rsidRPr="00CC7C0A" w:rsidRDefault="0053512A">
      <w:pPr>
        <w:rPr>
          <w:rFonts w:ascii="Times New Roman" w:hAnsi="Times New Roman" w:cs="Times New Roman"/>
          <w:sz w:val="22"/>
          <w:szCs w:val="22"/>
        </w:rPr>
      </w:pPr>
    </w:p>
    <w:p w14:paraId="0DCFA44C" w14:textId="77777777" w:rsidR="0053512A" w:rsidRPr="00CC7C0A" w:rsidRDefault="0053512A">
      <w:pPr>
        <w:rPr>
          <w:rFonts w:ascii="Times New Roman" w:hAnsi="Times New Roman" w:cs="Times New Roman"/>
          <w:sz w:val="22"/>
          <w:szCs w:val="22"/>
        </w:rPr>
      </w:pPr>
    </w:p>
    <w:p w14:paraId="71DEA8AF" w14:textId="77777777" w:rsidR="00AE1293" w:rsidRPr="00CC7C0A" w:rsidRDefault="00AE1293">
      <w:pPr>
        <w:rPr>
          <w:rFonts w:ascii="Times New Roman" w:hAnsi="Times New Roman" w:cs="Times New Roman"/>
          <w:sz w:val="22"/>
          <w:szCs w:val="22"/>
        </w:rPr>
      </w:pPr>
    </w:p>
    <w:p w14:paraId="05FA40CE" w14:textId="77777777" w:rsidR="00AE1293" w:rsidRPr="00CC7C0A" w:rsidRDefault="00AE1293">
      <w:pPr>
        <w:rPr>
          <w:rFonts w:ascii="Times New Roman" w:hAnsi="Times New Roman" w:cs="Times New Roman"/>
          <w:sz w:val="22"/>
          <w:szCs w:val="22"/>
        </w:rPr>
      </w:pPr>
    </w:p>
    <w:p w14:paraId="6C94E2CB" w14:textId="77777777" w:rsidR="00AE1293" w:rsidRPr="00CC7C0A" w:rsidRDefault="00AE1293">
      <w:pPr>
        <w:rPr>
          <w:rFonts w:ascii="Times New Roman" w:hAnsi="Times New Roman" w:cs="Times New Roman"/>
          <w:sz w:val="22"/>
          <w:szCs w:val="22"/>
        </w:rPr>
      </w:pPr>
    </w:p>
    <w:p w14:paraId="26CD7C49" w14:textId="77777777" w:rsidR="0053512A" w:rsidRPr="00CC7C0A" w:rsidRDefault="0053512A">
      <w:pPr>
        <w:rPr>
          <w:rFonts w:ascii="Times New Roman" w:hAnsi="Times New Roman" w:cs="Times New Roman"/>
          <w:sz w:val="22"/>
          <w:szCs w:val="22"/>
        </w:rPr>
      </w:pPr>
    </w:p>
    <w:p w14:paraId="3425BDC8" w14:textId="77777777" w:rsidR="002E0E12" w:rsidRPr="00CC7C0A" w:rsidRDefault="002E0E12">
      <w:pPr>
        <w:rPr>
          <w:rFonts w:ascii="Times New Roman" w:hAnsi="Times New Roman" w:cs="Times New Roman"/>
          <w:b/>
          <w:sz w:val="22"/>
          <w:szCs w:val="22"/>
        </w:rPr>
      </w:pPr>
    </w:p>
    <w:p w14:paraId="26EE8384" w14:textId="77777777" w:rsidR="00775FAF" w:rsidRPr="00CC7C0A" w:rsidRDefault="00775FAF">
      <w:pPr>
        <w:rPr>
          <w:rFonts w:ascii="Times New Roman" w:hAnsi="Times New Roman" w:cs="Times New Roman"/>
          <w:b/>
          <w:sz w:val="22"/>
          <w:szCs w:val="22"/>
        </w:rPr>
      </w:pPr>
    </w:p>
    <w:p w14:paraId="27381AF9" w14:textId="77777777" w:rsidR="0053512A" w:rsidRPr="00CC7C0A" w:rsidRDefault="00775FAF" w:rsidP="003F014A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b/>
          <w:sz w:val="22"/>
          <w:szCs w:val="22"/>
        </w:rPr>
        <w:lastRenderedPageBreak/>
        <w:t>REFERENCES</w:t>
      </w:r>
    </w:p>
    <w:p w14:paraId="2E6F88E4" w14:textId="77777777" w:rsidR="0053512A" w:rsidRPr="00CC7C0A" w:rsidRDefault="0053512A" w:rsidP="003F014A">
      <w:pPr>
        <w:rPr>
          <w:rFonts w:ascii="Times New Roman" w:hAnsi="Times New Roman" w:cs="Times New Roman"/>
          <w:sz w:val="22"/>
          <w:szCs w:val="22"/>
        </w:rPr>
      </w:pPr>
    </w:p>
    <w:p w14:paraId="07E362C8" w14:textId="6E397FF5" w:rsidR="00E10701" w:rsidRPr="00CC7C0A" w:rsidRDefault="00FA323A" w:rsidP="00B24AD5">
      <w:pPr>
        <w:ind w:left="567" w:hanging="567"/>
        <w:rPr>
          <w:rFonts w:ascii="Times New Roman" w:hAnsi="Times New Roman" w:cs="Times New Roman"/>
          <w:noProof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fldChar w:fldCharType="begin"/>
      </w:r>
      <w:r w:rsidR="001B4AF5" w:rsidRPr="00CC7C0A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CC7C0A">
        <w:rPr>
          <w:rFonts w:ascii="Times New Roman" w:hAnsi="Times New Roman" w:cs="Times New Roman"/>
          <w:sz w:val="22"/>
          <w:szCs w:val="22"/>
        </w:rPr>
        <w:fldChar w:fldCharType="separate"/>
      </w:r>
      <w:bookmarkStart w:id="1" w:name="_ENREF_1"/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1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ab/>
        <w:t>Painter, J.N., Anderson, C.A., Nyholt, D.R., Macgregor, S., Lin, J., Lee, S.H., Lambert, A., Zhao, Z.Z., Roseman, F., Guo, Q.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 xml:space="preserve"> (2010) Genome-wide association study identifies a locus at 7p15.2 associated with endometriosis. 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>Nat</w:t>
      </w:r>
      <w:r w:rsidR="002C030A" w:rsidRPr="00CC7C0A">
        <w:rPr>
          <w:rFonts w:ascii="Times New Roman" w:hAnsi="Times New Roman" w:cs="Times New Roman"/>
          <w:i/>
          <w:noProof/>
          <w:sz w:val="22"/>
          <w:szCs w:val="22"/>
        </w:rPr>
        <w:t>.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 xml:space="preserve"> Genet</w:t>
      </w:r>
      <w:r w:rsidR="002C030A" w:rsidRPr="00CC7C0A">
        <w:rPr>
          <w:rFonts w:ascii="Times New Roman" w:hAnsi="Times New Roman" w:cs="Times New Roman"/>
          <w:i/>
          <w:noProof/>
          <w:sz w:val="22"/>
          <w:szCs w:val="22"/>
        </w:rPr>
        <w:t>.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 xml:space="preserve">, </w:t>
      </w:r>
      <w:r w:rsidR="002C030A" w:rsidRPr="00CC7C0A">
        <w:rPr>
          <w:rFonts w:ascii="Times New Roman" w:hAnsi="Times New Roman" w:cs="Times New Roman"/>
          <w:b/>
          <w:noProof/>
          <w:sz w:val="22"/>
          <w:szCs w:val="22"/>
        </w:rPr>
        <w:t>43</w:t>
      </w:r>
      <w:r w:rsidR="002C030A" w:rsidRPr="00CC7C0A">
        <w:rPr>
          <w:rFonts w:ascii="Times New Roman" w:hAnsi="Times New Roman" w:cs="Times New Roman"/>
          <w:noProof/>
          <w:sz w:val="22"/>
          <w:szCs w:val="22"/>
        </w:rPr>
        <w:t>, 51-54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.</w:t>
      </w:r>
      <w:bookmarkEnd w:id="1"/>
    </w:p>
    <w:p w14:paraId="39513EDD" w14:textId="1A616A02" w:rsidR="00AE1293" w:rsidRPr="00CC7C0A" w:rsidRDefault="00B24AD5" w:rsidP="00AE1293">
      <w:pPr>
        <w:ind w:left="567" w:hanging="567"/>
        <w:rPr>
          <w:rFonts w:ascii="Times New Roman" w:hAnsi="Times New Roman" w:cs="Times New Roman"/>
          <w:noProof/>
          <w:sz w:val="22"/>
          <w:szCs w:val="22"/>
        </w:rPr>
      </w:pPr>
      <w:bookmarkStart w:id="2" w:name="_ENREF_2"/>
      <w:r w:rsidRPr="00CC7C0A">
        <w:rPr>
          <w:rFonts w:ascii="Times New Roman" w:hAnsi="Times New Roman" w:cs="Times New Roman"/>
          <w:noProof/>
          <w:sz w:val="22"/>
          <w:szCs w:val="22"/>
        </w:rPr>
        <w:t>2</w:t>
      </w:r>
      <w:r w:rsidRPr="00CC7C0A">
        <w:rPr>
          <w:rFonts w:ascii="Times New Roman" w:hAnsi="Times New Roman" w:cs="Times New Roman"/>
          <w:noProof/>
          <w:sz w:val="22"/>
          <w:szCs w:val="22"/>
        </w:rPr>
        <w:tab/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Speliotes, E.K., Willer, C.J., Berndt, S.I., Monda, K.L., Thorleifsson, G., Jackson, A.U., Allen, H.L., Lindgren, C.M., Luan, J., Magi, R.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 xml:space="preserve"> (2010) Association analyses of 249,796 individuals reveal 18 new loci associated with body mass index. 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>Nat</w:t>
      </w:r>
      <w:r w:rsidR="002C030A" w:rsidRPr="00CC7C0A">
        <w:rPr>
          <w:rFonts w:ascii="Times New Roman" w:hAnsi="Times New Roman" w:cs="Times New Roman"/>
          <w:i/>
          <w:noProof/>
          <w:sz w:val="22"/>
          <w:szCs w:val="22"/>
        </w:rPr>
        <w:t>.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 xml:space="preserve"> Genet</w:t>
      </w:r>
      <w:r w:rsidR="002C030A" w:rsidRPr="00CC7C0A">
        <w:rPr>
          <w:rFonts w:ascii="Times New Roman" w:hAnsi="Times New Roman" w:cs="Times New Roman"/>
          <w:i/>
          <w:noProof/>
          <w:sz w:val="22"/>
          <w:szCs w:val="22"/>
        </w:rPr>
        <w:t>.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 xml:space="preserve">, </w:t>
      </w:r>
      <w:r w:rsidR="00E10701" w:rsidRPr="00CC7C0A">
        <w:rPr>
          <w:rFonts w:ascii="Times New Roman" w:hAnsi="Times New Roman" w:cs="Times New Roman"/>
          <w:b/>
          <w:noProof/>
          <w:sz w:val="22"/>
          <w:szCs w:val="22"/>
        </w:rPr>
        <w:t>42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, 937-948.</w:t>
      </w:r>
      <w:bookmarkEnd w:id="2"/>
    </w:p>
    <w:p w14:paraId="7CE58491" w14:textId="0DC40E40" w:rsidR="00B24AD5" w:rsidRPr="00CC7C0A" w:rsidRDefault="00AE1293" w:rsidP="00AE1293">
      <w:pPr>
        <w:ind w:left="567" w:hanging="567"/>
        <w:rPr>
          <w:rFonts w:ascii="Times New Roman" w:hAnsi="Times New Roman" w:cs="Times New Roman"/>
          <w:noProof/>
          <w:sz w:val="22"/>
          <w:szCs w:val="22"/>
        </w:rPr>
      </w:pPr>
      <w:r w:rsidRPr="00CC7C0A">
        <w:rPr>
          <w:rFonts w:ascii="Times New Roman" w:hAnsi="Times New Roman" w:cs="Times New Roman"/>
          <w:noProof/>
          <w:sz w:val="22"/>
          <w:szCs w:val="22"/>
        </w:rPr>
        <w:t>3</w:t>
      </w:r>
      <w:r w:rsidRPr="00CC7C0A">
        <w:rPr>
          <w:rFonts w:ascii="Times New Roman" w:hAnsi="Times New Roman" w:cs="Times New Roman"/>
          <w:noProof/>
          <w:sz w:val="22"/>
          <w:szCs w:val="22"/>
        </w:rPr>
        <w:tab/>
      </w:r>
      <w:r w:rsidR="00B24AD5" w:rsidRPr="00CC7C0A">
        <w:rPr>
          <w:rFonts w:ascii="Times New Roman" w:hAnsi="Times New Roman"/>
          <w:noProof/>
          <w:sz w:val="22"/>
          <w:szCs w:val="22"/>
        </w:rPr>
        <w:t>Randall, J.C., Winkler, T.W., Kutalik, Z., Berndt, S.I., Jackson, A.U., Monda, K.L., Kilpelainen, T.O., Esko, T., Magi, R., Li, S.</w:t>
      </w:r>
      <w:r w:rsidR="00B24AD5" w:rsidRPr="00CC7C0A">
        <w:rPr>
          <w:rFonts w:ascii="Times New Roman" w:hAnsi="Times New Roman"/>
          <w:i/>
          <w:noProof/>
          <w:sz w:val="22"/>
          <w:szCs w:val="22"/>
        </w:rPr>
        <w:t xml:space="preserve"> et al.</w:t>
      </w:r>
      <w:r w:rsidR="00B24AD5" w:rsidRPr="00CC7C0A">
        <w:rPr>
          <w:rFonts w:ascii="Times New Roman" w:hAnsi="Times New Roman"/>
          <w:noProof/>
          <w:sz w:val="22"/>
          <w:szCs w:val="22"/>
        </w:rPr>
        <w:t xml:space="preserve"> (2013) Sex-stratified genome-wide association studies including 270,000 individuals show sexual dimorphism in genetic loci for anthropometric traits. </w:t>
      </w:r>
      <w:r w:rsidR="00B24AD5" w:rsidRPr="00CC7C0A">
        <w:rPr>
          <w:rFonts w:ascii="Times New Roman" w:hAnsi="Times New Roman"/>
          <w:i/>
          <w:noProof/>
          <w:sz w:val="22"/>
          <w:szCs w:val="22"/>
        </w:rPr>
        <w:t>PLoS</w:t>
      </w:r>
      <w:r w:rsidR="002C030A" w:rsidRPr="00CC7C0A">
        <w:rPr>
          <w:rFonts w:ascii="Times New Roman" w:hAnsi="Times New Roman"/>
          <w:i/>
          <w:noProof/>
          <w:sz w:val="22"/>
          <w:szCs w:val="22"/>
        </w:rPr>
        <w:t>. Genet.</w:t>
      </w:r>
      <w:r w:rsidR="00B24AD5" w:rsidRPr="00CC7C0A">
        <w:rPr>
          <w:rFonts w:ascii="Times New Roman" w:hAnsi="Times New Roman"/>
          <w:noProof/>
          <w:sz w:val="22"/>
          <w:szCs w:val="22"/>
        </w:rPr>
        <w:t xml:space="preserve">, </w:t>
      </w:r>
      <w:r w:rsidR="00B24AD5" w:rsidRPr="00CC7C0A">
        <w:rPr>
          <w:rFonts w:ascii="Times New Roman" w:hAnsi="Times New Roman"/>
          <w:b/>
          <w:noProof/>
          <w:sz w:val="22"/>
          <w:szCs w:val="22"/>
        </w:rPr>
        <w:t>9</w:t>
      </w:r>
      <w:r w:rsidR="00B24AD5" w:rsidRPr="00CC7C0A">
        <w:rPr>
          <w:rFonts w:ascii="Times New Roman" w:hAnsi="Times New Roman"/>
          <w:noProof/>
          <w:sz w:val="22"/>
          <w:szCs w:val="22"/>
        </w:rPr>
        <w:t>, e1003500.</w:t>
      </w:r>
    </w:p>
    <w:p w14:paraId="0C1B982E" w14:textId="52816D93" w:rsidR="00E10701" w:rsidRPr="00CC7C0A" w:rsidRDefault="00BD66D6" w:rsidP="00B24AD5">
      <w:pPr>
        <w:ind w:left="567" w:hanging="567"/>
        <w:rPr>
          <w:rFonts w:ascii="Times New Roman" w:hAnsi="Times New Roman" w:cs="Times New Roman"/>
          <w:noProof/>
          <w:sz w:val="22"/>
          <w:szCs w:val="22"/>
        </w:rPr>
      </w:pPr>
      <w:bookmarkStart w:id="3" w:name="_ENREF_3"/>
      <w:r w:rsidRPr="00CC7C0A">
        <w:rPr>
          <w:rFonts w:ascii="Times New Roman" w:hAnsi="Times New Roman" w:cs="Times New Roman"/>
          <w:noProof/>
          <w:sz w:val="22"/>
          <w:szCs w:val="22"/>
        </w:rPr>
        <w:t>4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ab/>
        <w:t xml:space="preserve">Bajpai, A.K., Davuluri, S., Chandrashekar, D.S., Ilakya, S., Dinakaran, M. and Acharya, K.K. (2012) MGEx-Udb: a mammalian uterus database for expression-based cataloguing of genes across conditions, including endometriosis and cervical cancer. 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>PloS</w:t>
      </w:r>
      <w:r w:rsidR="002C030A" w:rsidRPr="00CC7C0A">
        <w:rPr>
          <w:rFonts w:ascii="Times New Roman" w:hAnsi="Times New Roman" w:cs="Times New Roman"/>
          <w:i/>
          <w:noProof/>
          <w:sz w:val="22"/>
          <w:szCs w:val="22"/>
        </w:rPr>
        <w:t>. O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>ne</w:t>
      </w:r>
      <w:r w:rsidR="002C030A" w:rsidRPr="00CC7C0A">
        <w:rPr>
          <w:rFonts w:ascii="Times New Roman" w:hAnsi="Times New Roman" w:cs="Times New Roman"/>
          <w:i/>
          <w:noProof/>
          <w:sz w:val="22"/>
          <w:szCs w:val="22"/>
        </w:rPr>
        <w:t>.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 xml:space="preserve">, </w:t>
      </w:r>
      <w:r w:rsidR="00E10701" w:rsidRPr="00CC7C0A">
        <w:rPr>
          <w:rFonts w:ascii="Times New Roman" w:hAnsi="Times New Roman" w:cs="Times New Roman"/>
          <w:b/>
          <w:noProof/>
          <w:sz w:val="22"/>
          <w:szCs w:val="22"/>
        </w:rPr>
        <w:t>7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, e36776.</w:t>
      </w:r>
      <w:bookmarkEnd w:id="3"/>
    </w:p>
    <w:p w14:paraId="19A9C699" w14:textId="1E0A6895" w:rsidR="00E10701" w:rsidRPr="00CC7C0A" w:rsidRDefault="00BD66D6" w:rsidP="00B24AD5">
      <w:pPr>
        <w:ind w:left="567" w:hanging="567"/>
        <w:rPr>
          <w:rFonts w:ascii="Times New Roman" w:hAnsi="Times New Roman" w:cs="Times New Roman"/>
          <w:noProof/>
          <w:sz w:val="22"/>
          <w:szCs w:val="22"/>
        </w:rPr>
      </w:pPr>
      <w:bookmarkStart w:id="4" w:name="_ENREF_4"/>
      <w:r w:rsidRPr="00CC7C0A">
        <w:rPr>
          <w:rFonts w:ascii="Times New Roman" w:hAnsi="Times New Roman" w:cs="Times New Roman"/>
          <w:noProof/>
          <w:sz w:val="22"/>
          <w:szCs w:val="22"/>
        </w:rPr>
        <w:t>5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ab/>
        <w:t>Grundberg, E., Small, K.S., Hedman, A.K., Nica, A.C., Buil, A., Keildson, S., Bell, J.T., Yang, T.P., Meduri, E., Barrett, A.</w:t>
      </w:r>
      <w:r w:rsidR="00E10701" w:rsidRPr="00CC7C0A">
        <w:rPr>
          <w:rFonts w:ascii="Times New Roman" w:hAnsi="Times New Roman" w:cs="Times New Roman"/>
          <w:i/>
          <w:noProof/>
          <w:sz w:val="22"/>
          <w:szCs w:val="22"/>
        </w:rPr>
        <w:t xml:space="preserve"> et al.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 xml:space="preserve"> (2012) Mapping cis- and trans-regulatory effects across multiple tissues in twins. </w:t>
      </w:r>
      <w:r w:rsidR="002C030A" w:rsidRPr="00CC7C0A">
        <w:rPr>
          <w:rFonts w:ascii="Times New Roman" w:hAnsi="Times New Roman" w:cs="Times New Roman"/>
          <w:i/>
          <w:noProof/>
          <w:sz w:val="22"/>
          <w:szCs w:val="22"/>
        </w:rPr>
        <w:t>Nat. Genet.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 xml:space="preserve">, </w:t>
      </w:r>
      <w:r w:rsidR="00E10701" w:rsidRPr="00CC7C0A">
        <w:rPr>
          <w:rFonts w:ascii="Times New Roman" w:hAnsi="Times New Roman" w:cs="Times New Roman"/>
          <w:b/>
          <w:noProof/>
          <w:sz w:val="22"/>
          <w:szCs w:val="22"/>
        </w:rPr>
        <w:t>44</w:t>
      </w:r>
      <w:r w:rsidR="00E10701" w:rsidRPr="00CC7C0A">
        <w:rPr>
          <w:rFonts w:ascii="Times New Roman" w:hAnsi="Times New Roman" w:cs="Times New Roman"/>
          <w:noProof/>
          <w:sz w:val="22"/>
          <w:szCs w:val="22"/>
        </w:rPr>
        <w:t>, 1084-1089.</w:t>
      </w:r>
      <w:bookmarkEnd w:id="4"/>
    </w:p>
    <w:p w14:paraId="2134A3AA" w14:textId="77777777" w:rsidR="00E10701" w:rsidRPr="00CC7C0A" w:rsidRDefault="00E10701" w:rsidP="00E10701">
      <w:pPr>
        <w:rPr>
          <w:rFonts w:ascii="Times New Roman" w:hAnsi="Times New Roman" w:cs="Times New Roman"/>
          <w:noProof/>
          <w:sz w:val="22"/>
          <w:szCs w:val="22"/>
        </w:rPr>
      </w:pPr>
    </w:p>
    <w:p w14:paraId="7B77808E" w14:textId="77777777" w:rsidR="004E5849" w:rsidRPr="00916019" w:rsidRDefault="00FA323A" w:rsidP="003F014A">
      <w:pPr>
        <w:rPr>
          <w:rFonts w:ascii="Times New Roman" w:hAnsi="Times New Roman" w:cs="Times New Roman"/>
          <w:sz w:val="22"/>
          <w:szCs w:val="22"/>
        </w:rPr>
      </w:pPr>
      <w:r w:rsidRPr="00CC7C0A">
        <w:rPr>
          <w:rFonts w:ascii="Times New Roman" w:hAnsi="Times New Roman" w:cs="Times New Roman"/>
          <w:sz w:val="22"/>
          <w:szCs w:val="22"/>
        </w:rPr>
        <w:fldChar w:fldCharType="end"/>
      </w:r>
      <w:r w:rsidRPr="00CC7C0A">
        <w:rPr>
          <w:rFonts w:ascii="Times New Roman" w:hAnsi="Times New Roman" w:cs="Times New Roman"/>
          <w:sz w:val="22"/>
          <w:szCs w:val="22"/>
        </w:rPr>
        <w:fldChar w:fldCharType="begin"/>
      </w:r>
      <w:r w:rsidR="00B74C37" w:rsidRPr="00CC7C0A">
        <w:rPr>
          <w:rFonts w:ascii="Times New Roman" w:hAnsi="Times New Roman" w:cs="Times New Roman"/>
          <w:sz w:val="22"/>
          <w:szCs w:val="22"/>
        </w:rPr>
        <w:instrText xml:space="preserve"> ADDIN </w:instrText>
      </w:r>
      <w:r w:rsidRPr="00CC7C0A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4E5849" w:rsidRPr="00916019" w:rsidSect="004E5849">
      <w:pgSz w:w="11899" w:h="16838"/>
      <w:pgMar w:top="1134" w:right="1134" w:bottom="1134" w:left="1134" w:header="709" w:footer="709" w:gutter="0"/>
      <w:cols w:space="70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4903C2" w14:textId="77777777" w:rsidR="00191679" w:rsidRDefault="00191679" w:rsidP="00845E94">
      <w:r>
        <w:separator/>
      </w:r>
    </w:p>
  </w:endnote>
  <w:endnote w:type="continuationSeparator" w:id="0">
    <w:p w14:paraId="4D81199B" w14:textId="77777777" w:rsidR="00191679" w:rsidRDefault="00191679" w:rsidP="00845E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inion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Trade Gothic LT Std">
    <w:altName w:val="Cambria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A00002BF" w:usb1="68C7FCFB" w:usb2="00000010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0D5410D" w14:textId="77777777" w:rsidR="00191679" w:rsidRDefault="00191679" w:rsidP="004E58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02D527C" w14:textId="77777777" w:rsidR="00191679" w:rsidRDefault="00191679" w:rsidP="004E5849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624589D" w14:textId="77777777" w:rsidR="00191679" w:rsidRDefault="00191679" w:rsidP="004E58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25EC4">
      <w:rPr>
        <w:rStyle w:val="PageNumber"/>
        <w:noProof/>
      </w:rPr>
      <w:t>1</w:t>
    </w:r>
    <w:r>
      <w:rPr>
        <w:rStyle w:val="PageNumber"/>
      </w:rPr>
      <w:fldChar w:fldCharType="end"/>
    </w:r>
  </w:p>
  <w:p w14:paraId="0B684CF7" w14:textId="77777777" w:rsidR="00191679" w:rsidRDefault="00191679" w:rsidP="004E5849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C3F023" w14:textId="77777777" w:rsidR="00191679" w:rsidRDefault="00191679" w:rsidP="004E58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8E027BC" w14:textId="77777777" w:rsidR="00191679" w:rsidRDefault="00191679" w:rsidP="004E5849">
    <w:pPr>
      <w:pStyle w:val="Footer"/>
      <w:ind w:right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F72E41" w14:textId="77777777" w:rsidR="00191679" w:rsidRDefault="00191679" w:rsidP="004E584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25EC4">
      <w:rPr>
        <w:rStyle w:val="PageNumber"/>
        <w:noProof/>
      </w:rPr>
      <w:t>28</w:t>
    </w:r>
    <w:r>
      <w:rPr>
        <w:rStyle w:val="PageNumber"/>
      </w:rPr>
      <w:fldChar w:fldCharType="end"/>
    </w:r>
  </w:p>
  <w:p w14:paraId="4BB65D90" w14:textId="77777777" w:rsidR="00191679" w:rsidRDefault="00191679" w:rsidP="004E584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C995F2" w14:textId="77777777" w:rsidR="00191679" w:rsidRDefault="00191679" w:rsidP="00845E94">
      <w:r>
        <w:separator/>
      </w:r>
    </w:p>
  </w:footnote>
  <w:footnote w:type="continuationSeparator" w:id="0">
    <w:p w14:paraId="0F7B3475" w14:textId="77777777" w:rsidR="00191679" w:rsidRDefault="00191679" w:rsidP="00845E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0828B3"/>
    <w:multiLevelType w:val="hybridMultilevel"/>
    <w:tmpl w:val="01EAD2E0"/>
    <w:lvl w:ilvl="0" w:tplc="C5EC70F6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hideGrammaticalErrors/>
  <w:defaultTabStop w:val="720"/>
  <w:drawingGridHorizontalSpacing w:val="120"/>
  <w:drawingGridVerticalSpacing w:val="360"/>
  <w:displayHorizontalDrawingGridEvery w:val="0"/>
  <w:displayVerticalDrawingGridEvery w:val="0"/>
  <w:characterSpacingControl w:val="doNotCompress"/>
  <w:hdrShapeDefaults>
    <o:shapedefaults v:ext="edit" spidmax="4097">
      <o:colormenu v:ext="edit" fillcolor="none" strokecolor="none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Human Mol Geneti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AE2B61"/>
    <w:rsid w:val="00003923"/>
    <w:rsid w:val="000078A8"/>
    <w:rsid w:val="000144A4"/>
    <w:rsid w:val="000175C9"/>
    <w:rsid w:val="00022791"/>
    <w:rsid w:val="00022985"/>
    <w:rsid w:val="0002726B"/>
    <w:rsid w:val="000315F2"/>
    <w:rsid w:val="00032567"/>
    <w:rsid w:val="00042F91"/>
    <w:rsid w:val="000457EC"/>
    <w:rsid w:val="0004720C"/>
    <w:rsid w:val="0005165D"/>
    <w:rsid w:val="00052B9F"/>
    <w:rsid w:val="00055527"/>
    <w:rsid w:val="00060BA8"/>
    <w:rsid w:val="00061835"/>
    <w:rsid w:val="00062793"/>
    <w:rsid w:val="00064E48"/>
    <w:rsid w:val="00065CDA"/>
    <w:rsid w:val="00070DED"/>
    <w:rsid w:val="000714F1"/>
    <w:rsid w:val="000736E9"/>
    <w:rsid w:val="000739D7"/>
    <w:rsid w:val="00074DA3"/>
    <w:rsid w:val="0008027E"/>
    <w:rsid w:val="0008165B"/>
    <w:rsid w:val="000859CB"/>
    <w:rsid w:val="00087650"/>
    <w:rsid w:val="00095032"/>
    <w:rsid w:val="000A3BC2"/>
    <w:rsid w:val="000B0371"/>
    <w:rsid w:val="000B08C8"/>
    <w:rsid w:val="000B354C"/>
    <w:rsid w:val="000B3F64"/>
    <w:rsid w:val="000B4D21"/>
    <w:rsid w:val="000B62E1"/>
    <w:rsid w:val="000C003C"/>
    <w:rsid w:val="000C1AEC"/>
    <w:rsid w:val="000C46BA"/>
    <w:rsid w:val="000D1B7F"/>
    <w:rsid w:val="000E2B68"/>
    <w:rsid w:val="000E41C6"/>
    <w:rsid w:val="000F0AC9"/>
    <w:rsid w:val="000F1517"/>
    <w:rsid w:val="000F2F39"/>
    <w:rsid w:val="00105A54"/>
    <w:rsid w:val="00113199"/>
    <w:rsid w:val="00113A05"/>
    <w:rsid w:val="00113E4A"/>
    <w:rsid w:val="00116602"/>
    <w:rsid w:val="00120DA1"/>
    <w:rsid w:val="00121892"/>
    <w:rsid w:val="00126E0B"/>
    <w:rsid w:val="00127BBF"/>
    <w:rsid w:val="00130F4A"/>
    <w:rsid w:val="00134470"/>
    <w:rsid w:val="0013485C"/>
    <w:rsid w:val="001359DA"/>
    <w:rsid w:val="00136C2C"/>
    <w:rsid w:val="00137141"/>
    <w:rsid w:val="001379F0"/>
    <w:rsid w:val="00143270"/>
    <w:rsid w:val="001433F3"/>
    <w:rsid w:val="00150237"/>
    <w:rsid w:val="0015164C"/>
    <w:rsid w:val="00151F99"/>
    <w:rsid w:val="00153D18"/>
    <w:rsid w:val="0016037E"/>
    <w:rsid w:val="001666AC"/>
    <w:rsid w:val="00167F36"/>
    <w:rsid w:val="00173213"/>
    <w:rsid w:val="001743C6"/>
    <w:rsid w:val="0017595D"/>
    <w:rsid w:val="00176662"/>
    <w:rsid w:val="00176879"/>
    <w:rsid w:val="00176DE9"/>
    <w:rsid w:val="00190326"/>
    <w:rsid w:val="00191409"/>
    <w:rsid w:val="00191679"/>
    <w:rsid w:val="00194B69"/>
    <w:rsid w:val="00196012"/>
    <w:rsid w:val="0019627B"/>
    <w:rsid w:val="001962B3"/>
    <w:rsid w:val="00196D65"/>
    <w:rsid w:val="001A1793"/>
    <w:rsid w:val="001A1EB4"/>
    <w:rsid w:val="001A2C5B"/>
    <w:rsid w:val="001A3D80"/>
    <w:rsid w:val="001A4DED"/>
    <w:rsid w:val="001A7308"/>
    <w:rsid w:val="001B4AF5"/>
    <w:rsid w:val="001B53D5"/>
    <w:rsid w:val="001B73C1"/>
    <w:rsid w:val="001B763A"/>
    <w:rsid w:val="001C0BF1"/>
    <w:rsid w:val="001C17AF"/>
    <w:rsid w:val="001C2E1F"/>
    <w:rsid w:val="001C395F"/>
    <w:rsid w:val="001C62ED"/>
    <w:rsid w:val="001D0981"/>
    <w:rsid w:val="001E0413"/>
    <w:rsid w:val="001E2A30"/>
    <w:rsid w:val="001E7071"/>
    <w:rsid w:val="001F07D3"/>
    <w:rsid w:val="001F0821"/>
    <w:rsid w:val="001F1198"/>
    <w:rsid w:val="001F3595"/>
    <w:rsid w:val="001F40FB"/>
    <w:rsid w:val="001F570D"/>
    <w:rsid w:val="001F5EE4"/>
    <w:rsid w:val="001F60CB"/>
    <w:rsid w:val="00200987"/>
    <w:rsid w:val="002019F0"/>
    <w:rsid w:val="0020231A"/>
    <w:rsid w:val="00204F42"/>
    <w:rsid w:val="0021074B"/>
    <w:rsid w:val="002139B3"/>
    <w:rsid w:val="00213F97"/>
    <w:rsid w:val="00215A8A"/>
    <w:rsid w:val="0021664A"/>
    <w:rsid w:val="0022208F"/>
    <w:rsid w:val="00222C00"/>
    <w:rsid w:val="002236A9"/>
    <w:rsid w:val="00230B86"/>
    <w:rsid w:val="00231361"/>
    <w:rsid w:val="002327EE"/>
    <w:rsid w:val="00233637"/>
    <w:rsid w:val="00234CB7"/>
    <w:rsid w:val="00235EA9"/>
    <w:rsid w:val="002412FB"/>
    <w:rsid w:val="0024389E"/>
    <w:rsid w:val="002459D7"/>
    <w:rsid w:val="002552BF"/>
    <w:rsid w:val="0025633B"/>
    <w:rsid w:val="00260C1F"/>
    <w:rsid w:val="002621CD"/>
    <w:rsid w:val="00267B90"/>
    <w:rsid w:val="00267F58"/>
    <w:rsid w:val="0027013E"/>
    <w:rsid w:val="00273DE7"/>
    <w:rsid w:val="00275C48"/>
    <w:rsid w:val="00276ADB"/>
    <w:rsid w:val="00280B8C"/>
    <w:rsid w:val="00281329"/>
    <w:rsid w:val="00286BD8"/>
    <w:rsid w:val="00287F1D"/>
    <w:rsid w:val="0029089A"/>
    <w:rsid w:val="00295BC3"/>
    <w:rsid w:val="002A19C6"/>
    <w:rsid w:val="002A2AC6"/>
    <w:rsid w:val="002A544B"/>
    <w:rsid w:val="002A7897"/>
    <w:rsid w:val="002B6CCD"/>
    <w:rsid w:val="002C030A"/>
    <w:rsid w:val="002C46A5"/>
    <w:rsid w:val="002C77E8"/>
    <w:rsid w:val="002D017B"/>
    <w:rsid w:val="002D08D4"/>
    <w:rsid w:val="002D14D8"/>
    <w:rsid w:val="002D2004"/>
    <w:rsid w:val="002D65B5"/>
    <w:rsid w:val="002D7479"/>
    <w:rsid w:val="002E0E12"/>
    <w:rsid w:val="002F2DA8"/>
    <w:rsid w:val="002F4B9C"/>
    <w:rsid w:val="002F6EAF"/>
    <w:rsid w:val="002F729D"/>
    <w:rsid w:val="002F74A2"/>
    <w:rsid w:val="003001E5"/>
    <w:rsid w:val="00301FDD"/>
    <w:rsid w:val="0030323B"/>
    <w:rsid w:val="00304672"/>
    <w:rsid w:val="003121E3"/>
    <w:rsid w:val="00312B86"/>
    <w:rsid w:val="003144AD"/>
    <w:rsid w:val="0031479F"/>
    <w:rsid w:val="003162A2"/>
    <w:rsid w:val="00317A44"/>
    <w:rsid w:val="003202E7"/>
    <w:rsid w:val="00320BE6"/>
    <w:rsid w:val="0032296E"/>
    <w:rsid w:val="00322A5E"/>
    <w:rsid w:val="003231FB"/>
    <w:rsid w:val="00325E29"/>
    <w:rsid w:val="003269D6"/>
    <w:rsid w:val="00326CD7"/>
    <w:rsid w:val="00333C98"/>
    <w:rsid w:val="003364F0"/>
    <w:rsid w:val="003370D4"/>
    <w:rsid w:val="0033770C"/>
    <w:rsid w:val="00341460"/>
    <w:rsid w:val="00342C33"/>
    <w:rsid w:val="0034416A"/>
    <w:rsid w:val="00344336"/>
    <w:rsid w:val="0034634D"/>
    <w:rsid w:val="00347B13"/>
    <w:rsid w:val="00351F7D"/>
    <w:rsid w:val="00351F99"/>
    <w:rsid w:val="00352AAB"/>
    <w:rsid w:val="003531E5"/>
    <w:rsid w:val="00353E86"/>
    <w:rsid w:val="00353FEC"/>
    <w:rsid w:val="0035412E"/>
    <w:rsid w:val="00355437"/>
    <w:rsid w:val="003566F5"/>
    <w:rsid w:val="0035772A"/>
    <w:rsid w:val="003605F4"/>
    <w:rsid w:val="00360891"/>
    <w:rsid w:val="00362A33"/>
    <w:rsid w:val="00362A43"/>
    <w:rsid w:val="00370184"/>
    <w:rsid w:val="00370296"/>
    <w:rsid w:val="003761AB"/>
    <w:rsid w:val="00376BD1"/>
    <w:rsid w:val="003801FF"/>
    <w:rsid w:val="00383D82"/>
    <w:rsid w:val="00386BE2"/>
    <w:rsid w:val="00392895"/>
    <w:rsid w:val="0039394D"/>
    <w:rsid w:val="003975C3"/>
    <w:rsid w:val="003A1EBE"/>
    <w:rsid w:val="003A5F18"/>
    <w:rsid w:val="003A72FD"/>
    <w:rsid w:val="003B3787"/>
    <w:rsid w:val="003B5ECB"/>
    <w:rsid w:val="003C03C2"/>
    <w:rsid w:val="003C067E"/>
    <w:rsid w:val="003C324F"/>
    <w:rsid w:val="003C3C0C"/>
    <w:rsid w:val="003C6CFA"/>
    <w:rsid w:val="003C7633"/>
    <w:rsid w:val="003D24FE"/>
    <w:rsid w:val="003D43D1"/>
    <w:rsid w:val="003D48FE"/>
    <w:rsid w:val="003D7342"/>
    <w:rsid w:val="003F014A"/>
    <w:rsid w:val="003F098C"/>
    <w:rsid w:val="003F0B94"/>
    <w:rsid w:val="003F5BF3"/>
    <w:rsid w:val="00400B54"/>
    <w:rsid w:val="00400E35"/>
    <w:rsid w:val="00400FA6"/>
    <w:rsid w:val="00402861"/>
    <w:rsid w:val="00405F8C"/>
    <w:rsid w:val="00406D5D"/>
    <w:rsid w:val="00420687"/>
    <w:rsid w:val="00423446"/>
    <w:rsid w:val="00425584"/>
    <w:rsid w:val="00425650"/>
    <w:rsid w:val="00425FEF"/>
    <w:rsid w:val="00426FA4"/>
    <w:rsid w:val="004300C0"/>
    <w:rsid w:val="00430601"/>
    <w:rsid w:val="00432789"/>
    <w:rsid w:val="00434238"/>
    <w:rsid w:val="004429AF"/>
    <w:rsid w:val="00444909"/>
    <w:rsid w:val="00452B0A"/>
    <w:rsid w:val="00457732"/>
    <w:rsid w:val="0046287B"/>
    <w:rsid w:val="00463AC1"/>
    <w:rsid w:val="004712EF"/>
    <w:rsid w:val="00472F9C"/>
    <w:rsid w:val="0048370B"/>
    <w:rsid w:val="00483DC7"/>
    <w:rsid w:val="0048417C"/>
    <w:rsid w:val="00494087"/>
    <w:rsid w:val="00494B1C"/>
    <w:rsid w:val="00494D33"/>
    <w:rsid w:val="0049586B"/>
    <w:rsid w:val="004A0745"/>
    <w:rsid w:val="004A27D7"/>
    <w:rsid w:val="004B08C2"/>
    <w:rsid w:val="004B0B8E"/>
    <w:rsid w:val="004B765F"/>
    <w:rsid w:val="004C00A1"/>
    <w:rsid w:val="004C2DB4"/>
    <w:rsid w:val="004C7B32"/>
    <w:rsid w:val="004D2675"/>
    <w:rsid w:val="004D377B"/>
    <w:rsid w:val="004D4BC9"/>
    <w:rsid w:val="004D5DAB"/>
    <w:rsid w:val="004D60EB"/>
    <w:rsid w:val="004D69C6"/>
    <w:rsid w:val="004E0CDF"/>
    <w:rsid w:val="004E14AA"/>
    <w:rsid w:val="004E2EC5"/>
    <w:rsid w:val="004E5849"/>
    <w:rsid w:val="004E7909"/>
    <w:rsid w:val="004E7A8B"/>
    <w:rsid w:val="004F3EEF"/>
    <w:rsid w:val="004F6D01"/>
    <w:rsid w:val="0050295C"/>
    <w:rsid w:val="00504513"/>
    <w:rsid w:val="00514627"/>
    <w:rsid w:val="00521256"/>
    <w:rsid w:val="00521C8A"/>
    <w:rsid w:val="00522282"/>
    <w:rsid w:val="00522A2F"/>
    <w:rsid w:val="00523744"/>
    <w:rsid w:val="00525EC4"/>
    <w:rsid w:val="00527EDB"/>
    <w:rsid w:val="005304EB"/>
    <w:rsid w:val="0053512A"/>
    <w:rsid w:val="00536080"/>
    <w:rsid w:val="00541233"/>
    <w:rsid w:val="00542006"/>
    <w:rsid w:val="00542726"/>
    <w:rsid w:val="00543626"/>
    <w:rsid w:val="00543846"/>
    <w:rsid w:val="00546C9F"/>
    <w:rsid w:val="005501DB"/>
    <w:rsid w:val="0055067F"/>
    <w:rsid w:val="00552C6A"/>
    <w:rsid w:val="00552EB7"/>
    <w:rsid w:val="005535D3"/>
    <w:rsid w:val="00556EDD"/>
    <w:rsid w:val="00557BE8"/>
    <w:rsid w:val="0056337C"/>
    <w:rsid w:val="00563918"/>
    <w:rsid w:val="00564A93"/>
    <w:rsid w:val="00566093"/>
    <w:rsid w:val="005709F7"/>
    <w:rsid w:val="00573AF1"/>
    <w:rsid w:val="00574368"/>
    <w:rsid w:val="005819B8"/>
    <w:rsid w:val="00583203"/>
    <w:rsid w:val="0058369E"/>
    <w:rsid w:val="005906D3"/>
    <w:rsid w:val="00591DCC"/>
    <w:rsid w:val="00594420"/>
    <w:rsid w:val="00594CB1"/>
    <w:rsid w:val="00596DFE"/>
    <w:rsid w:val="00597942"/>
    <w:rsid w:val="005A2185"/>
    <w:rsid w:val="005A25E5"/>
    <w:rsid w:val="005A3A06"/>
    <w:rsid w:val="005A5206"/>
    <w:rsid w:val="005A5A46"/>
    <w:rsid w:val="005A6F62"/>
    <w:rsid w:val="005A6F7D"/>
    <w:rsid w:val="005A7AE1"/>
    <w:rsid w:val="005B5052"/>
    <w:rsid w:val="005B511E"/>
    <w:rsid w:val="005B55FC"/>
    <w:rsid w:val="005B7FD7"/>
    <w:rsid w:val="005C2769"/>
    <w:rsid w:val="005C3DD9"/>
    <w:rsid w:val="005C6E23"/>
    <w:rsid w:val="005D5071"/>
    <w:rsid w:val="005D56C5"/>
    <w:rsid w:val="005D7F53"/>
    <w:rsid w:val="005E4D56"/>
    <w:rsid w:val="005E690F"/>
    <w:rsid w:val="005F045F"/>
    <w:rsid w:val="005F6CAD"/>
    <w:rsid w:val="00602115"/>
    <w:rsid w:val="00603CBC"/>
    <w:rsid w:val="00612C55"/>
    <w:rsid w:val="0061439D"/>
    <w:rsid w:val="006143D6"/>
    <w:rsid w:val="006147F7"/>
    <w:rsid w:val="006161C5"/>
    <w:rsid w:val="0061632F"/>
    <w:rsid w:val="00617AE2"/>
    <w:rsid w:val="006217CE"/>
    <w:rsid w:val="00621BF5"/>
    <w:rsid w:val="00622628"/>
    <w:rsid w:val="00624719"/>
    <w:rsid w:val="00627456"/>
    <w:rsid w:val="00633E62"/>
    <w:rsid w:val="00635EF3"/>
    <w:rsid w:val="00642362"/>
    <w:rsid w:val="006432E5"/>
    <w:rsid w:val="00643BD5"/>
    <w:rsid w:val="00650105"/>
    <w:rsid w:val="006575C9"/>
    <w:rsid w:val="0066081C"/>
    <w:rsid w:val="00661BC2"/>
    <w:rsid w:val="00662993"/>
    <w:rsid w:val="006629DE"/>
    <w:rsid w:val="00664CC5"/>
    <w:rsid w:val="00666BF9"/>
    <w:rsid w:val="0066715C"/>
    <w:rsid w:val="0067126E"/>
    <w:rsid w:val="00674E88"/>
    <w:rsid w:val="00674F54"/>
    <w:rsid w:val="006753A6"/>
    <w:rsid w:val="00675890"/>
    <w:rsid w:val="006775BB"/>
    <w:rsid w:val="00680284"/>
    <w:rsid w:val="0068536A"/>
    <w:rsid w:val="00686CD3"/>
    <w:rsid w:val="00690056"/>
    <w:rsid w:val="0069114E"/>
    <w:rsid w:val="00691F6C"/>
    <w:rsid w:val="0069586F"/>
    <w:rsid w:val="006965E5"/>
    <w:rsid w:val="0069714B"/>
    <w:rsid w:val="00697CF3"/>
    <w:rsid w:val="006A136E"/>
    <w:rsid w:val="006A2D01"/>
    <w:rsid w:val="006A491C"/>
    <w:rsid w:val="006A6988"/>
    <w:rsid w:val="006B6455"/>
    <w:rsid w:val="006C1B7A"/>
    <w:rsid w:val="006C39E8"/>
    <w:rsid w:val="006C4E6D"/>
    <w:rsid w:val="006D09D8"/>
    <w:rsid w:val="006D1AE2"/>
    <w:rsid w:val="006D1B6C"/>
    <w:rsid w:val="006D2AF2"/>
    <w:rsid w:val="006D30ED"/>
    <w:rsid w:val="006D375F"/>
    <w:rsid w:val="006D78B1"/>
    <w:rsid w:val="006D7C5A"/>
    <w:rsid w:val="006E2A93"/>
    <w:rsid w:val="006E49BC"/>
    <w:rsid w:val="006E7A69"/>
    <w:rsid w:val="006F034A"/>
    <w:rsid w:val="006F292E"/>
    <w:rsid w:val="006F3305"/>
    <w:rsid w:val="006F3DDB"/>
    <w:rsid w:val="006F3EF4"/>
    <w:rsid w:val="006F4286"/>
    <w:rsid w:val="006F53E9"/>
    <w:rsid w:val="006F5C75"/>
    <w:rsid w:val="006F6C32"/>
    <w:rsid w:val="006F6F04"/>
    <w:rsid w:val="00700530"/>
    <w:rsid w:val="007025C6"/>
    <w:rsid w:val="00722575"/>
    <w:rsid w:val="00722880"/>
    <w:rsid w:val="00730285"/>
    <w:rsid w:val="00733E28"/>
    <w:rsid w:val="00736DDF"/>
    <w:rsid w:val="0073790D"/>
    <w:rsid w:val="00737A5F"/>
    <w:rsid w:val="00742211"/>
    <w:rsid w:val="007437AD"/>
    <w:rsid w:val="007446C1"/>
    <w:rsid w:val="00746A0C"/>
    <w:rsid w:val="00747DC8"/>
    <w:rsid w:val="00750A87"/>
    <w:rsid w:val="00752992"/>
    <w:rsid w:val="007566AD"/>
    <w:rsid w:val="007639D3"/>
    <w:rsid w:val="00766B8C"/>
    <w:rsid w:val="0077010A"/>
    <w:rsid w:val="0077042F"/>
    <w:rsid w:val="00774078"/>
    <w:rsid w:val="00774891"/>
    <w:rsid w:val="007754A5"/>
    <w:rsid w:val="00775FAF"/>
    <w:rsid w:val="007765DB"/>
    <w:rsid w:val="0077768A"/>
    <w:rsid w:val="00781D62"/>
    <w:rsid w:val="007826EA"/>
    <w:rsid w:val="0079329E"/>
    <w:rsid w:val="00797AC6"/>
    <w:rsid w:val="00797FF8"/>
    <w:rsid w:val="007A15C1"/>
    <w:rsid w:val="007A1B2E"/>
    <w:rsid w:val="007A28E7"/>
    <w:rsid w:val="007B0BAC"/>
    <w:rsid w:val="007B25A3"/>
    <w:rsid w:val="007C2F27"/>
    <w:rsid w:val="007C4D79"/>
    <w:rsid w:val="007D3F06"/>
    <w:rsid w:val="007D5D8A"/>
    <w:rsid w:val="007D5E48"/>
    <w:rsid w:val="007E10F9"/>
    <w:rsid w:val="007E1E9A"/>
    <w:rsid w:val="007E4EC2"/>
    <w:rsid w:val="007F237E"/>
    <w:rsid w:val="007F32BA"/>
    <w:rsid w:val="007F659B"/>
    <w:rsid w:val="007F764E"/>
    <w:rsid w:val="007F7C44"/>
    <w:rsid w:val="00803C25"/>
    <w:rsid w:val="00804E6F"/>
    <w:rsid w:val="00811760"/>
    <w:rsid w:val="00811C1A"/>
    <w:rsid w:val="00814BF5"/>
    <w:rsid w:val="00817AE2"/>
    <w:rsid w:val="008223AE"/>
    <w:rsid w:val="00822864"/>
    <w:rsid w:val="00827B59"/>
    <w:rsid w:val="00830FDD"/>
    <w:rsid w:val="00831C66"/>
    <w:rsid w:val="0083412E"/>
    <w:rsid w:val="0083621C"/>
    <w:rsid w:val="008415AF"/>
    <w:rsid w:val="00842EAD"/>
    <w:rsid w:val="00842F1C"/>
    <w:rsid w:val="00843156"/>
    <w:rsid w:val="008444BB"/>
    <w:rsid w:val="0084522D"/>
    <w:rsid w:val="00845E94"/>
    <w:rsid w:val="008509FD"/>
    <w:rsid w:val="008547C2"/>
    <w:rsid w:val="00854CC6"/>
    <w:rsid w:val="008563DE"/>
    <w:rsid w:val="00861B87"/>
    <w:rsid w:val="0086243A"/>
    <w:rsid w:val="00866D1D"/>
    <w:rsid w:val="00876CA3"/>
    <w:rsid w:val="00876EC2"/>
    <w:rsid w:val="0088136B"/>
    <w:rsid w:val="00882196"/>
    <w:rsid w:val="00892D4F"/>
    <w:rsid w:val="0089331D"/>
    <w:rsid w:val="008934A3"/>
    <w:rsid w:val="0089428F"/>
    <w:rsid w:val="008A2992"/>
    <w:rsid w:val="008A394A"/>
    <w:rsid w:val="008A45DB"/>
    <w:rsid w:val="008A6718"/>
    <w:rsid w:val="008B0AE7"/>
    <w:rsid w:val="008B6C96"/>
    <w:rsid w:val="008C005D"/>
    <w:rsid w:val="008C5E19"/>
    <w:rsid w:val="008C669E"/>
    <w:rsid w:val="008D3152"/>
    <w:rsid w:val="008D5F12"/>
    <w:rsid w:val="008D61FF"/>
    <w:rsid w:val="008D79A6"/>
    <w:rsid w:val="008E0F7F"/>
    <w:rsid w:val="008E3581"/>
    <w:rsid w:val="008E4B7B"/>
    <w:rsid w:val="008E5B83"/>
    <w:rsid w:val="008F003E"/>
    <w:rsid w:val="008F24A5"/>
    <w:rsid w:val="008F37DB"/>
    <w:rsid w:val="008F4A18"/>
    <w:rsid w:val="008F6F59"/>
    <w:rsid w:val="00900EEB"/>
    <w:rsid w:val="00906A68"/>
    <w:rsid w:val="00906DBC"/>
    <w:rsid w:val="0091064E"/>
    <w:rsid w:val="00911B03"/>
    <w:rsid w:val="00911B54"/>
    <w:rsid w:val="00914B04"/>
    <w:rsid w:val="009154E5"/>
    <w:rsid w:val="0091566B"/>
    <w:rsid w:val="00916019"/>
    <w:rsid w:val="00916098"/>
    <w:rsid w:val="00916157"/>
    <w:rsid w:val="00916B58"/>
    <w:rsid w:val="0091738C"/>
    <w:rsid w:val="00920843"/>
    <w:rsid w:val="00921389"/>
    <w:rsid w:val="00921515"/>
    <w:rsid w:val="00931A4C"/>
    <w:rsid w:val="0093576B"/>
    <w:rsid w:val="00943EC4"/>
    <w:rsid w:val="00944C5F"/>
    <w:rsid w:val="009567A0"/>
    <w:rsid w:val="009569E0"/>
    <w:rsid w:val="00956F3B"/>
    <w:rsid w:val="00957C19"/>
    <w:rsid w:val="00960A01"/>
    <w:rsid w:val="00960FB5"/>
    <w:rsid w:val="009632A1"/>
    <w:rsid w:val="00964CD0"/>
    <w:rsid w:val="009674B1"/>
    <w:rsid w:val="00970360"/>
    <w:rsid w:val="00973035"/>
    <w:rsid w:val="00973B1D"/>
    <w:rsid w:val="00974255"/>
    <w:rsid w:val="0097648D"/>
    <w:rsid w:val="0097758D"/>
    <w:rsid w:val="009777CE"/>
    <w:rsid w:val="009801EF"/>
    <w:rsid w:val="009803DD"/>
    <w:rsid w:val="00983779"/>
    <w:rsid w:val="00984B14"/>
    <w:rsid w:val="00985F13"/>
    <w:rsid w:val="00990647"/>
    <w:rsid w:val="00991120"/>
    <w:rsid w:val="009A3463"/>
    <w:rsid w:val="009A3A4F"/>
    <w:rsid w:val="009A4A9E"/>
    <w:rsid w:val="009B0503"/>
    <w:rsid w:val="009C0D39"/>
    <w:rsid w:val="009C37FA"/>
    <w:rsid w:val="009C5215"/>
    <w:rsid w:val="009D079B"/>
    <w:rsid w:val="009D2946"/>
    <w:rsid w:val="009D5A40"/>
    <w:rsid w:val="009D682C"/>
    <w:rsid w:val="009D69C4"/>
    <w:rsid w:val="009E1DAE"/>
    <w:rsid w:val="009F4007"/>
    <w:rsid w:val="009F5858"/>
    <w:rsid w:val="00A0282B"/>
    <w:rsid w:val="00A036A0"/>
    <w:rsid w:val="00A04FE1"/>
    <w:rsid w:val="00A0531D"/>
    <w:rsid w:val="00A06CBE"/>
    <w:rsid w:val="00A13149"/>
    <w:rsid w:val="00A1376B"/>
    <w:rsid w:val="00A16106"/>
    <w:rsid w:val="00A16FD7"/>
    <w:rsid w:val="00A20AE1"/>
    <w:rsid w:val="00A20DB5"/>
    <w:rsid w:val="00A2109F"/>
    <w:rsid w:val="00A36BA0"/>
    <w:rsid w:val="00A402C5"/>
    <w:rsid w:val="00A443DF"/>
    <w:rsid w:val="00A45AC2"/>
    <w:rsid w:val="00A47B7D"/>
    <w:rsid w:val="00A47EA4"/>
    <w:rsid w:val="00A5296E"/>
    <w:rsid w:val="00A557EF"/>
    <w:rsid w:val="00A56F16"/>
    <w:rsid w:val="00A62582"/>
    <w:rsid w:val="00A64C29"/>
    <w:rsid w:val="00A657B0"/>
    <w:rsid w:val="00A72D51"/>
    <w:rsid w:val="00A755EF"/>
    <w:rsid w:val="00A75730"/>
    <w:rsid w:val="00A75F9B"/>
    <w:rsid w:val="00A802BE"/>
    <w:rsid w:val="00A80E21"/>
    <w:rsid w:val="00A8217F"/>
    <w:rsid w:val="00A8482C"/>
    <w:rsid w:val="00A8750E"/>
    <w:rsid w:val="00A93510"/>
    <w:rsid w:val="00A950BA"/>
    <w:rsid w:val="00A9657B"/>
    <w:rsid w:val="00AA110B"/>
    <w:rsid w:val="00AA3089"/>
    <w:rsid w:val="00AA465B"/>
    <w:rsid w:val="00AA5A1B"/>
    <w:rsid w:val="00AB1196"/>
    <w:rsid w:val="00AB2834"/>
    <w:rsid w:val="00AB54D2"/>
    <w:rsid w:val="00AB5678"/>
    <w:rsid w:val="00AB5CE5"/>
    <w:rsid w:val="00AB73FC"/>
    <w:rsid w:val="00AC0833"/>
    <w:rsid w:val="00AD180E"/>
    <w:rsid w:val="00AD6ED6"/>
    <w:rsid w:val="00AE0134"/>
    <w:rsid w:val="00AE1293"/>
    <w:rsid w:val="00AE2B61"/>
    <w:rsid w:val="00AE2C8A"/>
    <w:rsid w:val="00AE303A"/>
    <w:rsid w:val="00AE3740"/>
    <w:rsid w:val="00AE5FC7"/>
    <w:rsid w:val="00AF150C"/>
    <w:rsid w:val="00B007C3"/>
    <w:rsid w:val="00B06903"/>
    <w:rsid w:val="00B070E1"/>
    <w:rsid w:val="00B10FC0"/>
    <w:rsid w:val="00B20FD4"/>
    <w:rsid w:val="00B24AD5"/>
    <w:rsid w:val="00B24EBC"/>
    <w:rsid w:val="00B2662F"/>
    <w:rsid w:val="00B4188C"/>
    <w:rsid w:val="00B41C08"/>
    <w:rsid w:val="00B51168"/>
    <w:rsid w:val="00B51B89"/>
    <w:rsid w:val="00B54615"/>
    <w:rsid w:val="00B55FF3"/>
    <w:rsid w:val="00B5763E"/>
    <w:rsid w:val="00B61387"/>
    <w:rsid w:val="00B61A2C"/>
    <w:rsid w:val="00B7037B"/>
    <w:rsid w:val="00B74C37"/>
    <w:rsid w:val="00B75DE3"/>
    <w:rsid w:val="00B852EF"/>
    <w:rsid w:val="00B86C36"/>
    <w:rsid w:val="00B91915"/>
    <w:rsid w:val="00B9211B"/>
    <w:rsid w:val="00B969FA"/>
    <w:rsid w:val="00BA25A4"/>
    <w:rsid w:val="00BA446A"/>
    <w:rsid w:val="00BB09C8"/>
    <w:rsid w:val="00BB1BCF"/>
    <w:rsid w:val="00BB5A96"/>
    <w:rsid w:val="00BB5BBE"/>
    <w:rsid w:val="00BB7440"/>
    <w:rsid w:val="00BC119A"/>
    <w:rsid w:val="00BC274A"/>
    <w:rsid w:val="00BC6DEE"/>
    <w:rsid w:val="00BD0A54"/>
    <w:rsid w:val="00BD3DFD"/>
    <w:rsid w:val="00BD583A"/>
    <w:rsid w:val="00BD66D6"/>
    <w:rsid w:val="00BD77BC"/>
    <w:rsid w:val="00BE152C"/>
    <w:rsid w:val="00BE78F8"/>
    <w:rsid w:val="00BF2DF6"/>
    <w:rsid w:val="00BF4D61"/>
    <w:rsid w:val="00BF4F16"/>
    <w:rsid w:val="00BF645F"/>
    <w:rsid w:val="00C01AC4"/>
    <w:rsid w:val="00C042BB"/>
    <w:rsid w:val="00C06B49"/>
    <w:rsid w:val="00C07CFB"/>
    <w:rsid w:val="00C128E4"/>
    <w:rsid w:val="00C13CE3"/>
    <w:rsid w:val="00C15F87"/>
    <w:rsid w:val="00C2700A"/>
    <w:rsid w:val="00C30083"/>
    <w:rsid w:val="00C3143D"/>
    <w:rsid w:val="00C32881"/>
    <w:rsid w:val="00C35AEE"/>
    <w:rsid w:val="00C3729E"/>
    <w:rsid w:val="00C40346"/>
    <w:rsid w:val="00C42C7B"/>
    <w:rsid w:val="00C45D9D"/>
    <w:rsid w:val="00C46698"/>
    <w:rsid w:val="00C469B7"/>
    <w:rsid w:val="00C478A9"/>
    <w:rsid w:val="00C478FC"/>
    <w:rsid w:val="00C47F1A"/>
    <w:rsid w:val="00C52885"/>
    <w:rsid w:val="00C560C1"/>
    <w:rsid w:val="00C563D6"/>
    <w:rsid w:val="00C57B40"/>
    <w:rsid w:val="00C60128"/>
    <w:rsid w:val="00C63F3C"/>
    <w:rsid w:val="00C66C3D"/>
    <w:rsid w:val="00C67ED6"/>
    <w:rsid w:val="00C712C5"/>
    <w:rsid w:val="00C71C13"/>
    <w:rsid w:val="00C7604F"/>
    <w:rsid w:val="00C83F0A"/>
    <w:rsid w:val="00C852C3"/>
    <w:rsid w:val="00C8542A"/>
    <w:rsid w:val="00C856D7"/>
    <w:rsid w:val="00C875C4"/>
    <w:rsid w:val="00C96D9A"/>
    <w:rsid w:val="00CA081C"/>
    <w:rsid w:val="00CA68F0"/>
    <w:rsid w:val="00CA7A60"/>
    <w:rsid w:val="00CB29E9"/>
    <w:rsid w:val="00CB3B05"/>
    <w:rsid w:val="00CB6846"/>
    <w:rsid w:val="00CC09FA"/>
    <w:rsid w:val="00CC2DE3"/>
    <w:rsid w:val="00CC685E"/>
    <w:rsid w:val="00CC7476"/>
    <w:rsid w:val="00CC7C0A"/>
    <w:rsid w:val="00CD17E6"/>
    <w:rsid w:val="00CD669C"/>
    <w:rsid w:val="00CE09CA"/>
    <w:rsid w:val="00CE14CE"/>
    <w:rsid w:val="00CE5F6A"/>
    <w:rsid w:val="00CF0B70"/>
    <w:rsid w:val="00CF38FA"/>
    <w:rsid w:val="00CF46D2"/>
    <w:rsid w:val="00CF567F"/>
    <w:rsid w:val="00CF65F6"/>
    <w:rsid w:val="00CF6B31"/>
    <w:rsid w:val="00CF76E7"/>
    <w:rsid w:val="00D005DE"/>
    <w:rsid w:val="00D054FA"/>
    <w:rsid w:val="00D1013B"/>
    <w:rsid w:val="00D10C9A"/>
    <w:rsid w:val="00D114D6"/>
    <w:rsid w:val="00D1293C"/>
    <w:rsid w:val="00D138ED"/>
    <w:rsid w:val="00D14E0E"/>
    <w:rsid w:val="00D154A9"/>
    <w:rsid w:val="00D20BF1"/>
    <w:rsid w:val="00D22C7C"/>
    <w:rsid w:val="00D23EF4"/>
    <w:rsid w:val="00D269B9"/>
    <w:rsid w:val="00D31ED0"/>
    <w:rsid w:val="00D35CB1"/>
    <w:rsid w:val="00D3799F"/>
    <w:rsid w:val="00D42842"/>
    <w:rsid w:val="00D452D2"/>
    <w:rsid w:val="00D47725"/>
    <w:rsid w:val="00D505B3"/>
    <w:rsid w:val="00D52A93"/>
    <w:rsid w:val="00D60572"/>
    <w:rsid w:val="00D60CE6"/>
    <w:rsid w:val="00D61727"/>
    <w:rsid w:val="00D644C5"/>
    <w:rsid w:val="00D6580F"/>
    <w:rsid w:val="00D66109"/>
    <w:rsid w:val="00D67F8F"/>
    <w:rsid w:val="00D8200C"/>
    <w:rsid w:val="00D83D8E"/>
    <w:rsid w:val="00D84C2A"/>
    <w:rsid w:val="00D929AB"/>
    <w:rsid w:val="00D95527"/>
    <w:rsid w:val="00DA1DEA"/>
    <w:rsid w:val="00DA303E"/>
    <w:rsid w:val="00DA5D20"/>
    <w:rsid w:val="00DA6C26"/>
    <w:rsid w:val="00DB263C"/>
    <w:rsid w:val="00DB512B"/>
    <w:rsid w:val="00DC015D"/>
    <w:rsid w:val="00DC105F"/>
    <w:rsid w:val="00DC2CFB"/>
    <w:rsid w:val="00DC5177"/>
    <w:rsid w:val="00DD0DA8"/>
    <w:rsid w:val="00DD31B3"/>
    <w:rsid w:val="00DD73F1"/>
    <w:rsid w:val="00DD74B3"/>
    <w:rsid w:val="00DD7B75"/>
    <w:rsid w:val="00DE1A49"/>
    <w:rsid w:val="00DE4B3E"/>
    <w:rsid w:val="00DE4CFD"/>
    <w:rsid w:val="00DF1018"/>
    <w:rsid w:val="00DF3609"/>
    <w:rsid w:val="00DF512E"/>
    <w:rsid w:val="00DF51BA"/>
    <w:rsid w:val="00E015CB"/>
    <w:rsid w:val="00E016F9"/>
    <w:rsid w:val="00E05897"/>
    <w:rsid w:val="00E058FC"/>
    <w:rsid w:val="00E0763F"/>
    <w:rsid w:val="00E10701"/>
    <w:rsid w:val="00E111AB"/>
    <w:rsid w:val="00E15BA5"/>
    <w:rsid w:val="00E26AAC"/>
    <w:rsid w:val="00E26BA8"/>
    <w:rsid w:val="00E27DDC"/>
    <w:rsid w:val="00E31CB7"/>
    <w:rsid w:val="00E32B76"/>
    <w:rsid w:val="00E34A80"/>
    <w:rsid w:val="00E36569"/>
    <w:rsid w:val="00E36984"/>
    <w:rsid w:val="00E40EFD"/>
    <w:rsid w:val="00E45EED"/>
    <w:rsid w:val="00E465B6"/>
    <w:rsid w:val="00E50755"/>
    <w:rsid w:val="00E529A1"/>
    <w:rsid w:val="00E53435"/>
    <w:rsid w:val="00E574D1"/>
    <w:rsid w:val="00E6723B"/>
    <w:rsid w:val="00E704F4"/>
    <w:rsid w:val="00E7075F"/>
    <w:rsid w:val="00E741D4"/>
    <w:rsid w:val="00E76D22"/>
    <w:rsid w:val="00E773A6"/>
    <w:rsid w:val="00E85AE3"/>
    <w:rsid w:val="00E8744C"/>
    <w:rsid w:val="00E92001"/>
    <w:rsid w:val="00E92685"/>
    <w:rsid w:val="00EA2243"/>
    <w:rsid w:val="00EA33DE"/>
    <w:rsid w:val="00EA48DC"/>
    <w:rsid w:val="00EA4972"/>
    <w:rsid w:val="00EA647E"/>
    <w:rsid w:val="00EA72BC"/>
    <w:rsid w:val="00EB063E"/>
    <w:rsid w:val="00EB0858"/>
    <w:rsid w:val="00EB2619"/>
    <w:rsid w:val="00EB2E87"/>
    <w:rsid w:val="00EB4FC1"/>
    <w:rsid w:val="00EB5B52"/>
    <w:rsid w:val="00EC13D7"/>
    <w:rsid w:val="00EC3669"/>
    <w:rsid w:val="00ED1C01"/>
    <w:rsid w:val="00EE2EEC"/>
    <w:rsid w:val="00EE3EE4"/>
    <w:rsid w:val="00EE44F9"/>
    <w:rsid w:val="00EE4623"/>
    <w:rsid w:val="00EF14DF"/>
    <w:rsid w:val="00EF2BB4"/>
    <w:rsid w:val="00EF7607"/>
    <w:rsid w:val="00F018F3"/>
    <w:rsid w:val="00F10E72"/>
    <w:rsid w:val="00F10F26"/>
    <w:rsid w:val="00F117BD"/>
    <w:rsid w:val="00F1455B"/>
    <w:rsid w:val="00F149AF"/>
    <w:rsid w:val="00F1689A"/>
    <w:rsid w:val="00F171B9"/>
    <w:rsid w:val="00F26D9D"/>
    <w:rsid w:val="00F27698"/>
    <w:rsid w:val="00F30875"/>
    <w:rsid w:val="00F34FA7"/>
    <w:rsid w:val="00F365BA"/>
    <w:rsid w:val="00F40B34"/>
    <w:rsid w:val="00F416D9"/>
    <w:rsid w:val="00F41E7B"/>
    <w:rsid w:val="00F437A7"/>
    <w:rsid w:val="00F46E00"/>
    <w:rsid w:val="00F50E34"/>
    <w:rsid w:val="00F51082"/>
    <w:rsid w:val="00F60B5C"/>
    <w:rsid w:val="00F60CC2"/>
    <w:rsid w:val="00F63EF5"/>
    <w:rsid w:val="00F642BE"/>
    <w:rsid w:val="00F645D4"/>
    <w:rsid w:val="00F662F6"/>
    <w:rsid w:val="00F70AED"/>
    <w:rsid w:val="00F70B13"/>
    <w:rsid w:val="00F750C2"/>
    <w:rsid w:val="00F75E19"/>
    <w:rsid w:val="00F76DAD"/>
    <w:rsid w:val="00F80A89"/>
    <w:rsid w:val="00F82780"/>
    <w:rsid w:val="00F82D92"/>
    <w:rsid w:val="00F84398"/>
    <w:rsid w:val="00F862B5"/>
    <w:rsid w:val="00F86B49"/>
    <w:rsid w:val="00F87E2D"/>
    <w:rsid w:val="00F94D83"/>
    <w:rsid w:val="00F978F6"/>
    <w:rsid w:val="00F97FE8"/>
    <w:rsid w:val="00FA227B"/>
    <w:rsid w:val="00FA323A"/>
    <w:rsid w:val="00FB35A6"/>
    <w:rsid w:val="00FB3B56"/>
    <w:rsid w:val="00FB69EE"/>
    <w:rsid w:val="00FC5C8D"/>
    <w:rsid w:val="00FC7F38"/>
    <w:rsid w:val="00FD1173"/>
    <w:rsid w:val="00FD1B2A"/>
    <w:rsid w:val="00FD29F3"/>
    <w:rsid w:val="00FD2DDD"/>
    <w:rsid w:val="00FD350E"/>
    <w:rsid w:val="00FE0875"/>
    <w:rsid w:val="00FE0CE3"/>
    <w:rsid w:val="00FE3C54"/>
    <w:rsid w:val="00FE5807"/>
    <w:rsid w:val="00FE6F74"/>
    <w:rsid w:val="00FF0A3A"/>
    <w:rsid w:val="00FF0E59"/>
    <w:rsid w:val="00FF10B3"/>
    <w:rsid w:val="00FF68BB"/>
    <w:rsid w:val="00FF77F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>
      <o:colormenu v:ext="edit" fillcolor="none" strokecolor="none"/>
    </o:shapedefaults>
    <o:shapelayout v:ext="edit">
      <o:idmap v:ext="edit" data="1"/>
    </o:shapelayout>
  </w:shapeDefaults>
  <w:decimalSymbol w:val="."/>
  <w:listSeparator w:val=","/>
  <w14:docId w14:val="40B3C08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E2B61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nhideWhenUsed/>
    <w:rsid w:val="00AE2B6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AE2B61"/>
  </w:style>
  <w:style w:type="character" w:styleId="PageNumber">
    <w:name w:val="page number"/>
    <w:basedOn w:val="DefaultParagraphFont"/>
    <w:unhideWhenUsed/>
    <w:rsid w:val="00AE2B61"/>
  </w:style>
  <w:style w:type="character" w:styleId="Hyperlink">
    <w:name w:val="Hyperlink"/>
    <w:basedOn w:val="DefaultParagraphFont"/>
    <w:rsid w:val="00AE2B61"/>
    <w:rPr>
      <w:color w:val="0000FF" w:themeColor="hyperlink"/>
      <w:u w:val="single"/>
    </w:rPr>
  </w:style>
  <w:style w:type="paragraph" w:styleId="ListParagraph">
    <w:name w:val="List Paragraph"/>
    <w:basedOn w:val="Normal"/>
    <w:rsid w:val="00AE2B61"/>
    <w:pPr>
      <w:ind w:left="720"/>
      <w:contextualSpacing/>
    </w:pPr>
  </w:style>
  <w:style w:type="paragraph" w:styleId="NormalWeb">
    <w:name w:val="Normal (Web)"/>
    <w:basedOn w:val="Normal"/>
    <w:uiPriority w:val="99"/>
    <w:rsid w:val="00AE2B61"/>
    <w:pPr>
      <w:spacing w:beforeLines="1" w:afterLines="1"/>
    </w:pPr>
    <w:rPr>
      <w:rFonts w:ascii="Times" w:hAnsi="Times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rsid w:val="00866D1D"/>
    <w:rPr>
      <w:rFonts w:ascii="Tahoma" w:eastAsia="Cambri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6D1D"/>
    <w:rPr>
      <w:rFonts w:ascii="Tahoma" w:eastAsia="Cambri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rsid w:val="00866D1D"/>
    <w:rPr>
      <w:rFonts w:cs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866D1D"/>
    <w:rPr>
      <w:rFonts w:ascii="Cambria" w:eastAsia="Cambria" w:hAnsi="Cambria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6D1D"/>
    <w:rPr>
      <w:rFonts w:ascii="Cambria" w:eastAsia="Cambria" w:hAnsi="Cambria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866D1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6D1D"/>
    <w:rPr>
      <w:rFonts w:ascii="Cambria" w:eastAsia="Cambria" w:hAnsi="Cambria" w:cs="Times New Roman"/>
      <w:b/>
      <w:bCs/>
      <w:sz w:val="20"/>
      <w:szCs w:val="20"/>
    </w:rPr>
  </w:style>
  <w:style w:type="character" w:customStyle="1" w:styleId="A3">
    <w:name w:val="A3"/>
    <w:uiPriority w:val="99"/>
    <w:rsid w:val="00866D1D"/>
    <w:rPr>
      <w:rFonts w:cs="Minion Pro"/>
      <w:color w:val="000000"/>
      <w:sz w:val="13"/>
      <w:szCs w:val="13"/>
    </w:rPr>
  </w:style>
  <w:style w:type="paragraph" w:styleId="Revision">
    <w:name w:val="Revision"/>
    <w:hidden/>
    <w:rsid w:val="00866D1D"/>
    <w:rPr>
      <w:rFonts w:ascii="Cambria" w:eastAsia="Cambria" w:hAnsi="Cambria" w:cs="Times New Roman"/>
    </w:rPr>
  </w:style>
  <w:style w:type="paragraph" w:styleId="Header">
    <w:name w:val="header"/>
    <w:basedOn w:val="Normal"/>
    <w:link w:val="HeaderChar"/>
    <w:uiPriority w:val="99"/>
    <w:semiHidden/>
    <w:unhideWhenUsed/>
    <w:rsid w:val="001743C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743C6"/>
  </w:style>
  <w:style w:type="paragraph" w:customStyle="1" w:styleId="Pa14">
    <w:name w:val="Pa14"/>
    <w:basedOn w:val="Normal"/>
    <w:next w:val="Normal"/>
    <w:uiPriority w:val="99"/>
    <w:rsid w:val="00CB29E9"/>
    <w:pPr>
      <w:widowControl w:val="0"/>
      <w:autoSpaceDE w:val="0"/>
      <w:autoSpaceDN w:val="0"/>
      <w:adjustRightInd w:val="0"/>
      <w:spacing w:line="141" w:lineRule="atLeast"/>
    </w:pPr>
    <w:rPr>
      <w:rFonts w:ascii="Trade Gothic LT Std" w:hAnsi="Trade Gothic LT Std" w:cs="Times New Roman"/>
    </w:rPr>
  </w:style>
  <w:style w:type="paragraph" w:customStyle="1" w:styleId="Pa15">
    <w:name w:val="Pa15"/>
    <w:basedOn w:val="Normal"/>
    <w:next w:val="Normal"/>
    <w:uiPriority w:val="99"/>
    <w:rsid w:val="00CB29E9"/>
    <w:pPr>
      <w:widowControl w:val="0"/>
      <w:autoSpaceDE w:val="0"/>
      <w:autoSpaceDN w:val="0"/>
      <w:adjustRightInd w:val="0"/>
      <w:spacing w:line="141" w:lineRule="atLeast"/>
    </w:pPr>
    <w:rPr>
      <w:rFonts w:ascii="Trade Gothic LT Std" w:hAnsi="Trade Gothic LT Std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B06903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E2B61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nhideWhenUsed/>
    <w:rsid w:val="00AE2B6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AE2B61"/>
  </w:style>
  <w:style w:type="character" w:styleId="PageNumber">
    <w:name w:val="page number"/>
    <w:basedOn w:val="DefaultParagraphFont"/>
    <w:unhideWhenUsed/>
    <w:rsid w:val="00AE2B61"/>
  </w:style>
  <w:style w:type="character" w:styleId="Hyperlink">
    <w:name w:val="Hyperlink"/>
    <w:basedOn w:val="DefaultParagraphFont"/>
    <w:rsid w:val="00AE2B61"/>
    <w:rPr>
      <w:color w:val="0000FF" w:themeColor="hyperlink"/>
      <w:u w:val="single"/>
    </w:rPr>
  </w:style>
  <w:style w:type="paragraph" w:styleId="ListParagraph">
    <w:name w:val="List Paragraph"/>
    <w:basedOn w:val="Normal"/>
    <w:rsid w:val="00AE2B61"/>
    <w:pPr>
      <w:ind w:left="720"/>
      <w:contextualSpacing/>
    </w:pPr>
  </w:style>
  <w:style w:type="paragraph" w:styleId="NormalWeb">
    <w:name w:val="Normal (Web)"/>
    <w:basedOn w:val="Normal"/>
    <w:uiPriority w:val="99"/>
    <w:rsid w:val="00AE2B61"/>
    <w:pPr>
      <w:spacing w:beforeLines="1" w:afterLines="1"/>
    </w:pPr>
    <w:rPr>
      <w:rFonts w:ascii="Times" w:hAnsi="Times" w:cs="Times New Roman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rsid w:val="00866D1D"/>
    <w:rPr>
      <w:rFonts w:ascii="Tahoma" w:eastAsia="Cambri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6D1D"/>
    <w:rPr>
      <w:rFonts w:ascii="Tahoma" w:eastAsia="Cambri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rsid w:val="00866D1D"/>
    <w:rPr>
      <w:rFonts w:cs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866D1D"/>
    <w:rPr>
      <w:rFonts w:ascii="Cambria" w:eastAsia="Cambria" w:hAnsi="Cambria" w:cs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6D1D"/>
    <w:rPr>
      <w:rFonts w:ascii="Cambria" w:eastAsia="Cambria" w:hAnsi="Cambria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866D1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6D1D"/>
    <w:rPr>
      <w:rFonts w:ascii="Cambria" w:eastAsia="Cambria" w:hAnsi="Cambria" w:cs="Times New Roman"/>
      <w:b/>
      <w:bCs/>
      <w:sz w:val="20"/>
      <w:szCs w:val="20"/>
    </w:rPr>
  </w:style>
  <w:style w:type="character" w:customStyle="1" w:styleId="A3">
    <w:name w:val="A3"/>
    <w:uiPriority w:val="99"/>
    <w:rsid w:val="00866D1D"/>
    <w:rPr>
      <w:rFonts w:cs="Minion Pro"/>
      <w:color w:val="000000"/>
      <w:sz w:val="13"/>
      <w:szCs w:val="13"/>
    </w:rPr>
  </w:style>
  <w:style w:type="paragraph" w:styleId="Revision">
    <w:name w:val="Revision"/>
    <w:hidden/>
    <w:rsid w:val="00866D1D"/>
    <w:rPr>
      <w:rFonts w:ascii="Cambria" w:eastAsia="Cambria" w:hAnsi="Cambria" w:cs="Times New Roman"/>
    </w:rPr>
  </w:style>
  <w:style w:type="paragraph" w:styleId="Header">
    <w:name w:val="header"/>
    <w:basedOn w:val="Normal"/>
    <w:link w:val="HeaderChar"/>
    <w:uiPriority w:val="99"/>
    <w:semiHidden/>
    <w:unhideWhenUsed/>
    <w:rsid w:val="001743C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743C6"/>
  </w:style>
  <w:style w:type="paragraph" w:customStyle="1" w:styleId="Pa14">
    <w:name w:val="Pa14"/>
    <w:basedOn w:val="Normal"/>
    <w:next w:val="Normal"/>
    <w:uiPriority w:val="99"/>
    <w:rsid w:val="00CB29E9"/>
    <w:pPr>
      <w:widowControl w:val="0"/>
      <w:autoSpaceDE w:val="0"/>
      <w:autoSpaceDN w:val="0"/>
      <w:adjustRightInd w:val="0"/>
      <w:spacing w:line="141" w:lineRule="atLeast"/>
    </w:pPr>
    <w:rPr>
      <w:rFonts w:ascii="Trade Gothic LT Std" w:hAnsi="Trade Gothic LT Std" w:cs="Times New Roman"/>
    </w:rPr>
  </w:style>
  <w:style w:type="paragraph" w:customStyle="1" w:styleId="Pa15">
    <w:name w:val="Pa15"/>
    <w:basedOn w:val="Normal"/>
    <w:next w:val="Normal"/>
    <w:uiPriority w:val="99"/>
    <w:rsid w:val="00CB29E9"/>
    <w:pPr>
      <w:widowControl w:val="0"/>
      <w:autoSpaceDE w:val="0"/>
      <w:autoSpaceDN w:val="0"/>
      <w:adjustRightInd w:val="0"/>
      <w:spacing w:line="141" w:lineRule="atLeast"/>
    </w:pPr>
    <w:rPr>
      <w:rFonts w:ascii="Trade Gothic LT Std" w:hAnsi="Trade Gothic LT Std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B06903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1666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90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1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4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83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0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32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1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43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0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2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oter" Target="footer3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4830AA5-8166-4697-83F3-327573AB73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8</Pages>
  <Words>8075</Words>
  <Characters>46031</Characters>
  <Application>Microsoft Office Word</Application>
  <DocSecurity>0</DocSecurity>
  <Lines>383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539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lufer</dc:creator>
  <cp:lastModifiedBy>Kumar M.</cp:lastModifiedBy>
  <cp:revision>19</cp:revision>
  <cp:lastPrinted>2013-04-10T09:34:00Z</cp:lastPrinted>
  <dcterms:created xsi:type="dcterms:W3CDTF">2014-08-26T15:43:00Z</dcterms:created>
  <dcterms:modified xsi:type="dcterms:W3CDTF">2014-10-08T07:30:00Z</dcterms:modified>
</cp:coreProperties>
</file>